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AA7F2" w14:textId="77777777" w:rsidR="00647FF5" w:rsidRPr="00516EDA" w:rsidRDefault="00516EDA" w:rsidP="003D1DC7">
      <w:pPr>
        <w:spacing w:line="480" w:lineRule="auto"/>
        <w:rPr>
          <w:b/>
        </w:rPr>
      </w:pPr>
      <w:bookmarkStart w:id="0" w:name="_GoBack"/>
      <w:bookmarkEnd w:id="0"/>
      <w:r w:rsidRPr="00516EDA">
        <w:rPr>
          <w:b/>
        </w:rPr>
        <w:t>Best Practice &amp; Research Clinical Rheumatology</w:t>
      </w:r>
    </w:p>
    <w:p w14:paraId="51D9C169" w14:textId="0045A256" w:rsidR="00516EDA" w:rsidRDefault="00516EDA" w:rsidP="003D1DC7">
      <w:pPr>
        <w:spacing w:line="480" w:lineRule="auto"/>
        <w:rPr>
          <w:b/>
        </w:rPr>
      </w:pPr>
      <w:r w:rsidRPr="00516EDA">
        <w:rPr>
          <w:b/>
        </w:rPr>
        <w:t xml:space="preserve">Chapter </w:t>
      </w:r>
      <w:r w:rsidR="006E6185">
        <w:rPr>
          <w:b/>
        </w:rPr>
        <w:t xml:space="preserve">9: </w:t>
      </w:r>
      <w:r w:rsidR="003F22C5">
        <w:rPr>
          <w:b/>
        </w:rPr>
        <w:t xml:space="preserve">Implementation of </w:t>
      </w:r>
      <w:r w:rsidR="009316DB">
        <w:rPr>
          <w:b/>
        </w:rPr>
        <w:t>M</w:t>
      </w:r>
      <w:r w:rsidRPr="00516EDA">
        <w:rPr>
          <w:b/>
        </w:rPr>
        <w:t xml:space="preserve">odels of </w:t>
      </w:r>
      <w:r w:rsidR="009316DB">
        <w:rPr>
          <w:b/>
        </w:rPr>
        <w:t>C</w:t>
      </w:r>
      <w:r w:rsidRPr="00516EDA">
        <w:rPr>
          <w:b/>
        </w:rPr>
        <w:t xml:space="preserve">are for secondary </w:t>
      </w:r>
      <w:r w:rsidR="006E6185">
        <w:rPr>
          <w:b/>
        </w:rPr>
        <w:t xml:space="preserve">osteoporotic </w:t>
      </w:r>
      <w:r w:rsidRPr="00516EDA">
        <w:rPr>
          <w:b/>
        </w:rPr>
        <w:t xml:space="preserve">fracture prevention and orthogeriatric models of care for </w:t>
      </w:r>
      <w:r w:rsidR="006E6185">
        <w:rPr>
          <w:b/>
        </w:rPr>
        <w:t xml:space="preserve">osteoporotic </w:t>
      </w:r>
      <w:r w:rsidRPr="00516EDA">
        <w:rPr>
          <w:b/>
        </w:rPr>
        <w:t>hip fracture</w:t>
      </w:r>
    </w:p>
    <w:p w14:paraId="379D50CF" w14:textId="2CEF2E52" w:rsidR="000F253C" w:rsidRPr="00516EDA" w:rsidRDefault="000F253C" w:rsidP="003D1DC7">
      <w:pPr>
        <w:spacing w:line="480" w:lineRule="auto"/>
        <w:rPr>
          <w:b/>
        </w:rPr>
      </w:pPr>
      <w:r>
        <w:rPr>
          <w:b/>
        </w:rPr>
        <w:t>Title page</w:t>
      </w:r>
    </w:p>
    <w:p w14:paraId="736690B7" w14:textId="77777777" w:rsidR="00D4122C" w:rsidRDefault="00D4122C" w:rsidP="003D1DC7">
      <w:pPr>
        <w:spacing w:line="480" w:lineRule="auto"/>
      </w:pPr>
      <w:r>
        <w:t>Corresponding author:</w:t>
      </w:r>
    </w:p>
    <w:p w14:paraId="29DDB276" w14:textId="6992EED5" w:rsidR="00516EDA" w:rsidRDefault="000F253C" w:rsidP="003D1DC7">
      <w:pPr>
        <w:spacing w:line="480" w:lineRule="auto"/>
      </w:pPr>
      <w:r w:rsidRPr="00D4122C">
        <w:rPr>
          <w:b/>
        </w:rPr>
        <w:t>Paul Mitchell</w:t>
      </w:r>
      <w:r>
        <w:t xml:space="preserve"> B.Sc. (</w:t>
      </w:r>
      <w:r w:rsidR="00B96FB1">
        <w:t>H</w:t>
      </w:r>
      <w:r>
        <w:t>ons), C.Chem, M.R.S.C.</w:t>
      </w:r>
    </w:p>
    <w:p w14:paraId="7442D02E" w14:textId="77777777" w:rsidR="000F253C" w:rsidRDefault="000F253C" w:rsidP="003D1DC7">
      <w:pPr>
        <w:spacing w:line="480" w:lineRule="auto"/>
      </w:pPr>
      <w:r>
        <w:t>Affiliations:</w:t>
      </w:r>
    </w:p>
    <w:p w14:paraId="27D98BF2" w14:textId="4239596A" w:rsidR="000F253C" w:rsidRDefault="000F253C" w:rsidP="003D1DC7">
      <w:pPr>
        <w:spacing w:line="480" w:lineRule="auto"/>
      </w:pPr>
      <w:r>
        <w:t>1. Synthesis Medical NZ Limited, Pukekohe, New Zealand</w:t>
      </w:r>
    </w:p>
    <w:p w14:paraId="2D281625" w14:textId="11814318" w:rsidR="000F253C" w:rsidRDefault="000F253C" w:rsidP="003D1DC7">
      <w:pPr>
        <w:spacing w:line="480" w:lineRule="auto"/>
      </w:pPr>
      <w:r>
        <w:t>2. University of Notre Dame Australia, Sydney, Australia</w:t>
      </w:r>
    </w:p>
    <w:p w14:paraId="26F79A34" w14:textId="4178A1F0" w:rsidR="000F253C" w:rsidRDefault="000F253C" w:rsidP="003D1DC7">
      <w:pPr>
        <w:spacing w:line="480" w:lineRule="auto"/>
      </w:pPr>
      <w:r>
        <w:t>3. Osteoporosis New Zealand, Wellington, New Zealand</w:t>
      </w:r>
    </w:p>
    <w:p w14:paraId="4BE957C4" w14:textId="11D0C4B1" w:rsidR="000F253C" w:rsidRDefault="000F253C" w:rsidP="003D1DC7">
      <w:pPr>
        <w:spacing w:line="480" w:lineRule="auto"/>
      </w:pPr>
      <w:r>
        <w:t>Address: 24, Evans Court, Pukekohe, 2120, New Zealand</w:t>
      </w:r>
    </w:p>
    <w:p w14:paraId="11166829" w14:textId="3D2E3DA4" w:rsidR="000F253C" w:rsidRDefault="000F253C" w:rsidP="003D1DC7">
      <w:pPr>
        <w:spacing w:line="480" w:lineRule="auto"/>
      </w:pPr>
      <w:r>
        <w:t xml:space="preserve">Email address: </w:t>
      </w:r>
      <w:hyperlink r:id="rId7" w:history="1">
        <w:r w:rsidRPr="00483F20">
          <w:rPr>
            <w:rStyle w:val="Hyperlink"/>
          </w:rPr>
          <w:t>paul.mitchell@synthesismedical.com</w:t>
        </w:r>
      </w:hyperlink>
    </w:p>
    <w:p w14:paraId="604487FB" w14:textId="2BE88D36" w:rsidR="000F253C" w:rsidRDefault="000F253C" w:rsidP="003D1DC7">
      <w:pPr>
        <w:spacing w:line="480" w:lineRule="auto"/>
      </w:pPr>
      <w:r>
        <w:t>Telephone number: +64 2</w:t>
      </w:r>
      <w:r w:rsidR="00330DA9">
        <w:t>1</w:t>
      </w:r>
      <w:r>
        <w:t xml:space="preserve"> 271 0128</w:t>
      </w:r>
    </w:p>
    <w:p w14:paraId="59DB03BB" w14:textId="5303F31B" w:rsidR="00330DA9" w:rsidRDefault="00330DA9" w:rsidP="003D1DC7">
      <w:pPr>
        <w:spacing w:line="480" w:lineRule="auto"/>
      </w:pPr>
      <w:r>
        <w:t>Fax number: n.a.</w:t>
      </w:r>
    </w:p>
    <w:p w14:paraId="13F726EA" w14:textId="77777777" w:rsidR="000F253C" w:rsidRDefault="000F253C" w:rsidP="003D1DC7">
      <w:pPr>
        <w:spacing w:line="480" w:lineRule="auto"/>
      </w:pPr>
      <w:r>
        <w:t>Contributing authors:</w:t>
      </w:r>
    </w:p>
    <w:p w14:paraId="39142020" w14:textId="44B197A8" w:rsidR="00516EDA" w:rsidRDefault="00516EDA" w:rsidP="003D1DC7">
      <w:pPr>
        <w:spacing w:line="480" w:lineRule="auto"/>
      </w:pPr>
      <w:r w:rsidRPr="00D4122C">
        <w:rPr>
          <w:b/>
        </w:rPr>
        <w:t>Prof</w:t>
      </w:r>
      <w:r w:rsidR="000F253C" w:rsidRPr="00D4122C">
        <w:rPr>
          <w:b/>
        </w:rPr>
        <w:t xml:space="preserve">essor </w:t>
      </w:r>
      <w:r w:rsidRPr="00D4122C">
        <w:rPr>
          <w:b/>
        </w:rPr>
        <w:t xml:space="preserve">Kristina </w:t>
      </w:r>
      <w:r w:rsidR="00330DA9" w:rsidRPr="00D4122C">
        <w:rPr>
          <w:b/>
        </w:rPr>
        <w:t>Åkesson</w:t>
      </w:r>
      <w:r>
        <w:t xml:space="preserve"> </w:t>
      </w:r>
      <w:r w:rsidR="003E2A74" w:rsidRPr="003E2A74">
        <w:t>MD, PhD</w:t>
      </w:r>
    </w:p>
    <w:p w14:paraId="0F61459A" w14:textId="2AE5D8EF" w:rsidR="000F253C" w:rsidRDefault="000F253C" w:rsidP="000F253C">
      <w:pPr>
        <w:spacing w:line="480" w:lineRule="auto"/>
      </w:pPr>
      <w:r>
        <w:t>Affiliation(s):</w:t>
      </w:r>
    </w:p>
    <w:p w14:paraId="75421991" w14:textId="28B3CCE5" w:rsidR="003E2A74" w:rsidRDefault="003E2A74" w:rsidP="003E2A74">
      <w:pPr>
        <w:spacing w:line="480" w:lineRule="auto"/>
      </w:pPr>
      <w:r>
        <w:t>Lund University, Sweden</w:t>
      </w:r>
    </w:p>
    <w:p w14:paraId="52A7E11A" w14:textId="5278DD24" w:rsidR="000F253C" w:rsidRDefault="000F253C" w:rsidP="003E2A74">
      <w:pPr>
        <w:spacing w:line="480" w:lineRule="auto"/>
      </w:pPr>
      <w:r>
        <w:t xml:space="preserve">Address: </w:t>
      </w:r>
      <w:r w:rsidR="003E2A74">
        <w:t>Department of Orthopaedics, Lund University, Skåne University Hospital, Malmö, Sweden</w:t>
      </w:r>
    </w:p>
    <w:p w14:paraId="0D737BD7" w14:textId="311CDFA1" w:rsidR="000F253C" w:rsidRDefault="000F253C" w:rsidP="000F253C">
      <w:pPr>
        <w:spacing w:line="480" w:lineRule="auto"/>
      </w:pPr>
      <w:r>
        <w:t xml:space="preserve">Email address: </w:t>
      </w:r>
      <w:hyperlink r:id="rId8" w:history="1">
        <w:r w:rsidR="003E2A74" w:rsidRPr="001B2BE4">
          <w:rPr>
            <w:rStyle w:val="Hyperlink"/>
          </w:rPr>
          <w:t>kristina.akesson@med.lu.se</w:t>
        </w:r>
      </w:hyperlink>
      <w:r w:rsidR="003E2A74">
        <w:t xml:space="preserve"> </w:t>
      </w:r>
    </w:p>
    <w:p w14:paraId="4A237F19" w14:textId="31341223" w:rsidR="000F253C" w:rsidRDefault="000F253C" w:rsidP="000F253C">
      <w:pPr>
        <w:spacing w:line="480" w:lineRule="auto"/>
      </w:pPr>
      <w:r>
        <w:lastRenderedPageBreak/>
        <w:t xml:space="preserve">Telephone number: </w:t>
      </w:r>
      <w:r w:rsidR="003E2A74" w:rsidRPr="003E2A74">
        <w:t>+46 40 33 23 70</w:t>
      </w:r>
    </w:p>
    <w:p w14:paraId="574933AA" w14:textId="04CD9FCA" w:rsidR="00330DA9" w:rsidRDefault="00330DA9" w:rsidP="000F253C">
      <w:pPr>
        <w:spacing w:line="480" w:lineRule="auto"/>
      </w:pPr>
      <w:r>
        <w:t xml:space="preserve">Fax number: </w:t>
      </w:r>
      <w:r w:rsidR="003E2A74" w:rsidRPr="003E2A74">
        <w:t>+46 40 33 62 00</w:t>
      </w:r>
    </w:p>
    <w:p w14:paraId="10B0EA35" w14:textId="77777777" w:rsidR="00455726" w:rsidRDefault="00D4122C" w:rsidP="00455726">
      <w:pPr>
        <w:spacing w:line="480" w:lineRule="auto"/>
      </w:pPr>
      <w:r w:rsidRPr="00D4122C">
        <w:rPr>
          <w:b/>
        </w:rPr>
        <w:t>Dr Manju Chandran</w:t>
      </w:r>
      <w:r>
        <w:t xml:space="preserve"> </w:t>
      </w:r>
      <w:r w:rsidR="00455726">
        <w:t>MD, FACP, FACE, FAMS, CCD</w:t>
      </w:r>
    </w:p>
    <w:p w14:paraId="6E15B603" w14:textId="77777777" w:rsidR="00455726" w:rsidRDefault="00455726" w:rsidP="00455726">
      <w:pPr>
        <w:spacing w:line="480" w:lineRule="auto"/>
      </w:pPr>
      <w:r>
        <w:t>Affiliation(s): Director and Senior Consultant, Osteoporosis and Bone Metabolism Unit, Department of Endocrinology, Singapore General Hospital, Singapore</w:t>
      </w:r>
    </w:p>
    <w:p w14:paraId="51F48B39" w14:textId="77777777" w:rsidR="00455726" w:rsidRDefault="00455726" w:rsidP="00455726">
      <w:pPr>
        <w:spacing w:line="480" w:lineRule="auto"/>
      </w:pPr>
      <w:r>
        <w:t>Address: Department of Endocrinology, Singapore General Hospital, ACADEMIA, 20 College Road, Singapore 169856</w:t>
      </w:r>
    </w:p>
    <w:p w14:paraId="2D8DE68B" w14:textId="77777777" w:rsidR="00455726" w:rsidRDefault="00455726" w:rsidP="00455726">
      <w:pPr>
        <w:spacing w:line="480" w:lineRule="auto"/>
      </w:pPr>
      <w:r>
        <w:t>Email address: Manju.chandran@singhealth.com.sg</w:t>
      </w:r>
    </w:p>
    <w:p w14:paraId="37D23E5C" w14:textId="77777777" w:rsidR="00455726" w:rsidRDefault="00455726" w:rsidP="00455726">
      <w:pPr>
        <w:spacing w:line="480" w:lineRule="auto"/>
      </w:pPr>
      <w:r>
        <w:t>Telephone number: +65 63214654</w:t>
      </w:r>
    </w:p>
    <w:p w14:paraId="485A0EC1" w14:textId="77777777" w:rsidR="00455726" w:rsidRDefault="00455726" w:rsidP="00455726">
      <w:pPr>
        <w:spacing w:line="480" w:lineRule="auto"/>
      </w:pPr>
      <w:r>
        <w:t>Fax number: +65 62273576</w:t>
      </w:r>
    </w:p>
    <w:p w14:paraId="19C7178E" w14:textId="34089572" w:rsidR="00447D9D" w:rsidRDefault="00447D9D" w:rsidP="00455726">
      <w:pPr>
        <w:spacing w:line="480" w:lineRule="auto"/>
      </w:pPr>
      <w:r w:rsidRPr="00455726">
        <w:rPr>
          <w:b/>
        </w:rPr>
        <w:t>Professor Cyrus Cooper</w:t>
      </w:r>
      <w:r>
        <w:t xml:space="preserve"> OBE, MA, DM, FRCP, FFPH, FMedSci </w:t>
      </w:r>
    </w:p>
    <w:p w14:paraId="05DF5E02" w14:textId="4563F879" w:rsidR="00447D9D" w:rsidRDefault="00447D9D" w:rsidP="00447D9D">
      <w:pPr>
        <w:spacing w:line="480" w:lineRule="auto"/>
      </w:pPr>
      <w:r>
        <w:t>Affiliation(s): NIHR Musculoskeletal Biomedical Research Unit, Nuffield Department of Orthopaedics, University of Oxford, Oxford, UK AND MRC Lifecourse Epidemiology Unit, University of Southampton, Southampton, UK</w:t>
      </w:r>
    </w:p>
    <w:p w14:paraId="652627C6" w14:textId="771739EE" w:rsidR="00447D9D" w:rsidRDefault="00447D9D" w:rsidP="00447D9D">
      <w:pPr>
        <w:spacing w:line="480" w:lineRule="auto"/>
      </w:pPr>
      <w:r>
        <w:t>Address:  Medical Research Council Lifecourse Epidemiology Unit, University of Southampton, Southampton General Hospital, Southampton, UK; National Institute of Health Research (NIHR) Southampton Biomedical Research Centre, University of Southampton and University Hospital Southampton NHS Foundation Trust, Southampton, UK; NIHR Musculoskeletal Biomedical Research Unit, Nuffield Department of Orthopaedics, Rheumatology and Musculoskeletal Science, The Botnar Research Centre, University of Oxford, Oxford, UK</w:t>
      </w:r>
    </w:p>
    <w:p w14:paraId="03D0C7DA" w14:textId="588CDCB7" w:rsidR="00447D9D" w:rsidRDefault="00447D9D" w:rsidP="00447D9D">
      <w:pPr>
        <w:spacing w:line="480" w:lineRule="auto"/>
      </w:pPr>
      <w:r>
        <w:t xml:space="preserve">Email address: </w:t>
      </w:r>
      <w:hyperlink r:id="rId9" w:history="1">
        <w:r w:rsidRPr="001B2BE4">
          <w:rPr>
            <w:rStyle w:val="Hyperlink"/>
          </w:rPr>
          <w:t>cyrus.cooper@ndorms.ox.ac.uk</w:t>
        </w:r>
      </w:hyperlink>
      <w:r>
        <w:t xml:space="preserve"> / </w:t>
      </w:r>
      <w:hyperlink r:id="rId10" w:history="1">
        <w:r w:rsidRPr="001B2BE4">
          <w:rPr>
            <w:rStyle w:val="Hyperlink"/>
          </w:rPr>
          <w:t>cc@mrc.soton.ac.uk</w:t>
        </w:r>
      </w:hyperlink>
      <w:r>
        <w:t xml:space="preserve"> </w:t>
      </w:r>
    </w:p>
    <w:p w14:paraId="7B8F9F67" w14:textId="77777777" w:rsidR="00447D9D" w:rsidRDefault="00447D9D" w:rsidP="00447D9D">
      <w:pPr>
        <w:spacing w:line="480" w:lineRule="auto"/>
      </w:pPr>
      <w:r>
        <w:t>Telephone number: +44 (023) 8076 4032</w:t>
      </w:r>
    </w:p>
    <w:p w14:paraId="2C2F1910" w14:textId="4FE32EE0" w:rsidR="00447D9D" w:rsidRDefault="00447D9D" w:rsidP="00447D9D">
      <w:pPr>
        <w:spacing w:line="480" w:lineRule="auto"/>
      </w:pPr>
      <w:r>
        <w:lastRenderedPageBreak/>
        <w:t>Fax number: +44 (023) 8070 4021</w:t>
      </w:r>
    </w:p>
    <w:p w14:paraId="74920FED" w14:textId="77777777" w:rsidR="001529CC" w:rsidRDefault="00D4122C" w:rsidP="001529CC">
      <w:pPr>
        <w:spacing w:line="480" w:lineRule="auto"/>
      </w:pPr>
      <w:r w:rsidRPr="00D4122C">
        <w:rPr>
          <w:b/>
        </w:rPr>
        <w:t>Dr Kirtan Ganda</w:t>
      </w:r>
      <w:r>
        <w:t xml:space="preserve"> </w:t>
      </w:r>
      <w:r w:rsidR="001529CC">
        <w:t xml:space="preserve">BSc (Med) MBBS FRACP PhD </w:t>
      </w:r>
    </w:p>
    <w:p w14:paraId="2279FDE5" w14:textId="77777777" w:rsidR="001529CC" w:rsidRDefault="001529CC" w:rsidP="001529CC">
      <w:pPr>
        <w:spacing w:line="480" w:lineRule="auto"/>
      </w:pPr>
      <w:r>
        <w:t>Affiliation(s):</w:t>
      </w:r>
    </w:p>
    <w:p w14:paraId="3D0E0B57" w14:textId="77777777" w:rsidR="001529CC" w:rsidRDefault="001529CC" w:rsidP="001529CC">
      <w:pPr>
        <w:spacing w:line="480" w:lineRule="auto"/>
      </w:pPr>
      <w:r>
        <w:t>The University of Sydney, Concord Clinical School &amp; Concord Repatriation General Hospital</w:t>
      </w:r>
    </w:p>
    <w:p w14:paraId="5ED5D794" w14:textId="77777777" w:rsidR="001529CC" w:rsidRDefault="001529CC" w:rsidP="001529CC">
      <w:pPr>
        <w:spacing w:line="480" w:lineRule="auto"/>
      </w:pPr>
      <w:r>
        <w:t>Address: 1A Hospital Road, Concord Hospital NSW 2139 Australia</w:t>
      </w:r>
    </w:p>
    <w:p w14:paraId="4CBC33D6" w14:textId="64A137E9" w:rsidR="001529CC" w:rsidRDefault="001529CC" w:rsidP="001529CC">
      <w:pPr>
        <w:spacing w:line="480" w:lineRule="auto"/>
      </w:pPr>
      <w:r>
        <w:t xml:space="preserve">Email address: </w:t>
      </w:r>
      <w:hyperlink r:id="rId11" w:history="1">
        <w:r w:rsidRPr="001B2BE4">
          <w:rPr>
            <w:rStyle w:val="Hyperlink"/>
          </w:rPr>
          <w:t>kirtan.ganda@sydney.edu.au</w:t>
        </w:r>
      </w:hyperlink>
      <w:r>
        <w:t xml:space="preserve"> </w:t>
      </w:r>
    </w:p>
    <w:p w14:paraId="6B1D883C" w14:textId="77777777" w:rsidR="001529CC" w:rsidRDefault="001529CC" w:rsidP="001529CC">
      <w:pPr>
        <w:spacing w:line="480" w:lineRule="auto"/>
      </w:pPr>
      <w:r>
        <w:t>Telephone number: + 61 2 9767 5000</w:t>
      </w:r>
    </w:p>
    <w:p w14:paraId="2A98A065" w14:textId="67004A6C" w:rsidR="00330DA9" w:rsidRDefault="001529CC" w:rsidP="001529CC">
      <w:pPr>
        <w:spacing w:line="480" w:lineRule="auto"/>
      </w:pPr>
      <w:r>
        <w:t>Fax number: + 61 2 9767 7472</w:t>
      </w:r>
    </w:p>
    <w:p w14:paraId="0F2F1A6D" w14:textId="5FA27B8A" w:rsidR="00D4122C" w:rsidRDefault="00330DA9" w:rsidP="00D4122C">
      <w:pPr>
        <w:spacing w:line="480" w:lineRule="auto"/>
      </w:pPr>
      <w:r>
        <w:rPr>
          <w:b/>
        </w:rPr>
        <w:t xml:space="preserve">Dr </w:t>
      </w:r>
      <w:r w:rsidRPr="00330DA9">
        <w:rPr>
          <w:b/>
        </w:rPr>
        <w:t>Muriel Schneider</w:t>
      </w:r>
      <w:r w:rsidR="00D4122C">
        <w:t xml:space="preserve"> </w:t>
      </w:r>
      <w:r w:rsidR="00447D9D">
        <w:t>PhD</w:t>
      </w:r>
    </w:p>
    <w:p w14:paraId="78E68D49" w14:textId="6D3BBFA6" w:rsidR="00447D9D" w:rsidRDefault="00447D9D" w:rsidP="00447D9D">
      <w:pPr>
        <w:spacing w:line="480" w:lineRule="auto"/>
      </w:pPr>
      <w:r>
        <w:t>Affiliation(s): International Osteoporosis Foundation</w:t>
      </w:r>
    </w:p>
    <w:p w14:paraId="3FC70F33" w14:textId="77777777" w:rsidR="00447D9D" w:rsidRDefault="00447D9D" w:rsidP="00447D9D">
      <w:pPr>
        <w:spacing w:line="480" w:lineRule="auto"/>
      </w:pPr>
      <w:r>
        <w:t>Address: 9, Rue Juste-Olivier, 1260 Nyon, Switzerland</w:t>
      </w:r>
    </w:p>
    <w:p w14:paraId="529EDDBC" w14:textId="2D4EB475" w:rsidR="00447D9D" w:rsidRDefault="00447D9D" w:rsidP="00447D9D">
      <w:pPr>
        <w:spacing w:line="480" w:lineRule="auto"/>
      </w:pPr>
      <w:r>
        <w:t xml:space="preserve">Email address: </w:t>
      </w:r>
      <w:hyperlink r:id="rId12" w:history="1">
        <w:r w:rsidRPr="001B2BE4">
          <w:rPr>
            <w:rStyle w:val="Hyperlink"/>
          </w:rPr>
          <w:t>mschneider@iofbonehealth.org</w:t>
        </w:r>
      </w:hyperlink>
      <w:r>
        <w:t xml:space="preserve"> </w:t>
      </w:r>
    </w:p>
    <w:p w14:paraId="33AD56B4" w14:textId="77777777" w:rsidR="00447D9D" w:rsidRDefault="00447D9D" w:rsidP="00447D9D">
      <w:pPr>
        <w:spacing w:line="480" w:lineRule="auto"/>
      </w:pPr>
      <w:r>
        <w:t>Telephone number: +41 22 994 01 03</w:t>
      </w:r>
    </w:p>
    <w:p w14:paraId="449059FD" w14:textId="1BE41654" w:rsidR="009E2D14" w:rsidRDefault="00447D9D" w:rsidP="00447D9D">
      <w:pPr>
        <w:spacing w:line="480" w:lineRule="auto"/>
      </w:pPr>
      <w:r>
        <w:t>Fax number: +41 22 994 01 01</w:t>
      </w:r>
    </w:p>
    <w:p w14:paraId="04EC6F9E" w14:textId="0C052C5F" w:rsidR="00455873" w:rsidRPr="00E92BE0" w:rsidRDefault="00455873" w:rsidP="003D1DC7">
      <w:pPr>
        <w:spacing w:line="480" w:lineRule="auto"/>
        <w:rPr>
          <w:b/>
        </w:rPr>
      </w:pPr>
      <w:r w:rsidRPr="00E92BE0">
        <w:rPr>
          <w:b/>
        </w:rPr>
        <w:t>Abstract</w:t>
      </w:r>
      <w:r w:rsidR="00E92BE0" w:rsidRPr="00E92BE0">
        <w:rPr>
          <w:b/>
        </w:rPr>
        <w:t>:</w:t>
      </w:r>
    </w:p>
    <w:p w14:paraId="265C02DF" w14:textId="67071E87" w:rsidR="00825BB8" w:rsidRDefault="00E92BE0" w:rsidP="00E92BE0">
      <w:pPr>
        <w:spacing w:line="480" w:lineRule="auto"/>
        <w:jc w:val="both"/>
      </w:pPr>
      <w:r w:rsidRPr="00E92BE0">
        <w:t>As the world’s population ages, the prevalence of osteoporosis and the fragility fractures it causes is set to increase dramatically.</w:t>
      </w:r>
      <w:r>
        <w:t xml:space="preserve"> This chapter focuses on current frameworks and major initiatives relating to the implementation of Fracture Liaison Services (FLS) and Orthogeriatrics (OG) Services, models of care designed to reliably implement secondary fracture prevention measures for individuals present</w:t>
      </w:r>
      <w:r w:rsidR="00526BC4">
        <w:t xml:space="preserve">ing to health services with </w:t>
      </w:r>
      <w:r>
        <w:t>fragility fractures. The current evidence base regarding the impact and effectiveness of FLS and OG Services is also considered.</w:t>
      </w:r>
    </w:p>
    <w:p w14:paraId="5D3CE2E2" w14:textId="3E262732" w:rsidR="00825BB8" w:rsidRPr="00825BB8" w:rsidRDefault="00825BB8" w:rsidP="00E92BE0">
      <w:pPr>
        <w:spacing w:line="480" w:lineRule="auto"/>
        <w:jc w:val="both"/>
        <w:rPr>
          <w:b/>
        </w:rPr>
      </w:pPr>
      <w:r w:rsidRPr="00825BB8">
        <w:rPr>
          <w:b/>
        </w:rPr>
        <w:lastRenderedPageBreak/>
        <w:t xml:space="preserve">Keywords: </w:t>
      </w:r>
      <w:r w:rsidRPr="00825BB8">
        <w:t>Fracture Liaison Service; Care Gap; Secondary Fracture Prevention; Evidence, Cost</w:t>
      </w:r>
      <w:r w:rsidR="00B0258F">
        <w:t>-e</w:t>
      </w:r>
      <w:r w:rsidRPr="00825BB8">
        <w:t>ffectiveness</w:t>
      </w:r>
      <w:r>
        <w:t>; Orthogeriatric; Hip Fracture Registry; Clinical Standards; Quality Standards; Consensus Guidelines; Hip Fracture; Fragility Fracture.</w:t>
      </w:r>
    </w:p>
    <w:p w14:paraId="3C845FD6" w14:textId="3D57BBC7" w:rsidR="001318A5" w:rsidRDefault="001318A5" w:rsidP="003D1DC7">
      <w:pPr>
        <w:spacing w:line="480" w:lineRule="auto"/>
      </w:pPr>
      <w:r>
        <w:br w:type="page"/>
      </w:r>
    </w:p>
    <w:p w14:paraId="5070EED9" w14:textId="0C5D5E5F" w:rsidR="00516EDA" w:rsidRPr="00516EDA" w:rsidRDefault="00516EDA" w:rsidP="003D1DC7">
      <w:pPr>
        <w:pStyle w:val="Heading1"/>
        <w:spacing w:line="480" w:lineRule="auto"/>
      </w:pPr>
      <w:r w:rsidRPr="00516EDA">
        <w:lastRenderedPageBreak/>
        <w:t>Burden of disease for osteopor</w:t>
      </w:r>
      <w:r w:rsidR="001318A5">
        <w:t>osis and fractures</w:t>
      </w:r>
      <w:r w:rsidR="003D1DC7">
        <w:t xml:space="preserve"> – Level A heading</w:t>
      </w:r>
    </w:p>
    <w:p w14:paraId="648EAC52" w14:textId="07F7FF3D" w:rsidR="00E55164" w:rsidRDefault="00322857" w:rsidP="007B2F83">
      <w:pPr>
        <w:spacing w:line="480" w:lineRule="auto"/>
        <w:jc w:val="both"/>
      </w:pPr>
      <w:r>
        <w:t xml:space="preserve">As the world’s population ages, the prevalence of osteoporosis and </w:t>
      </w:r>
      <w:r w:rsidR="00144791">
        <w:t xml:space="preserve">its associated </w:t>
      </w:r>
      <w:r>
        <w:t xml:space="preserve">fragility fractures </w:t>
      </w:r>
      <w:r w:rsidR="00144791">
        <w:t>is</w:t>
      </w:r>
      <w:r>
        <w:t xml:space="preserve"> set to increase dramatically. The epidemiology of fragility fracture has been reviewed extensively elsewhere. The International Osteoporosis Fou</w:t>
      </w:r>
      <w:r w:rsidR="006D2907">
        <w:t xml:space="preserve">ndation (IOF) has conducted a series of regional audits which have summarised the burden of disease for all regions </w:t>
      </w:r>
      <w:r w:rsidR="00E32FB7">
        <w:t>other than</w:t>
      </w:r>
      <w:r w:rsidR="006D2907">
        <w:t xml:space="preserve"> North America, and other studies provide data</w:t>
      </w:r>
      <w:r w:rsidR="00A4340A">
        <w:t xml:space="preserve"> f</w:t>
      </w:r>
      <w:r w:rsidR="00F206B2">
        <w:t>or Canada and th</w:t>
      </w:r>
      <w:r w:rsidR="00461A9B">
        <w:t xml:space="preserve">e United States. Key findings from the IOF </w:t>
      </w:r>
      <w:r w:rsidR="00F206B2">
        <w:t>audits</w:t>
      </w:r>
      <w:r w:rsidR="00200990">
        <w:t xml:space="preserve"> and some more recent studies</w:t>
      </w:r>
      <w:r w:rsidR="00F206B2">
        <w:t xml:space="preserve"> include:</w:t>
      </w:r>
    </w:p>
    <w:p w14:paraId="1AF73373" w14:textId="41BBE3F4" w:rsidR="00A4340A" w:rsidRDefault="00A4340A" w:rsidP="007B2F83">
      <w:pPr>
        <w:pStyle w:val="ListParagraph"/>
        <w:numPr>
          <w:ilvl w:val="0"/>
          <w:numId w:val="21"/>
        </w:numPr>
        <w:spacing w:line="480" w:lineRule="auto"/>
        <w:jc w:val="both"/>
      </w:pPr>
      <w:r>
        <w:t xml:space="preserve">Asia-Pacific </w:t>
      </w:r>
      <w:r>
        <w:fldChar w:fldCharType="begin"/>
      </w:r>
      <w:r>
        <w:instrText xml:space="preserve"> ADDIN EN.CITE &lt;EndNote&gt;&lt;Cite&gt;&lt;Author&gt;International Osteoporosis Foundation&lt;/Author&gt;&lt;Year&gt;2013&lt;/Year&gt;&lt;RecNum&gt;95&lt;/RecNum&gt;&lt;DisplayText&gt;(1)&lt;/DisplayText&gt;&lt;record&gt;&lt;rec-number&gt;95&lt;/rec-number&gt;&lt;foreign-keys&gt;&lt;key app="EN" db-id="0e0dtv00zpxszqev0x0pzxz405es0spx2fwt" timestamp="1464228319"&gt;95&lt;/key&gt;&lt;/foreign-keys&gt;&lt;ref-type name="Report"&gt;27&lt;/ref-type&gt;&lt;contributors&gt;&lt;authors&gt;&lt;author&gt;International Osteoporosis Foundation,&lt;/author&gt;&lt;/authors&gt;&lt;/contributors&gt;&lt;titles&gt;&lt;title&gt;The Asia-Pacific Regional Audit: Epidemiology, costs and burden of osteoporosis in 2013&lt;/title&gt;&lt;/titles&gt;&lt;dates&gt;&lt;year&gt;2013&lt;/year&gt;&lt;/dates&gt;&lt;pub-location&gt;Nyon, Switzerland&lt;/pub-location&gt;&lt;urls&gt;&lt;/urls&gt;&lt;/record&gt;&lt;/Cite&gt;&lt;/EndNote&gt;</w:instrText>
      </w:r>
      <w:r>
        <w:fldChar w:fldCharType="separate"/>
      </w:r>
      <w:r>
        <w:rPr>
          <w:noProof/>
        </w:rPr>
        <w:t>(1)</w:t>
      </w:r>
      <w:r>
        <w:fldChar w:fldCharType="end"/>
      </w:r>
      <w:r>
        <w:t>:</w:t>
      </w:r>
      <w:r w:rsidR="00DA0E73">
        <w:t xml:space="preserve"> </w:t>
      </w:r>
      <w:r w:rsidR="00F206B2" w:rsidRPr="00F206B2">
        <w:t xml:space="preserve">In 1995, 5.3% of the population living in </w:t>
      </w:r>
      <w:r w:rsidR="00F206B2">
        <w:t>Asia was aged 65 years and over, which</w:t>
      </w:r>
      <w:r w:rsidR="00F206B2" w:rsidRPr="00F206B2">
        <w:t xml:space="preserve"> is projected to increase to 9.3% by 2025</w:t>
      </w:r>
      <w:r w:rsidR="00F206B2">
        <w:t xml:space="preserve">. </w:t>
      </w:r>
      <w:r w:rsidR="00F206B2" w:rsidRPr="00F206B2">
        <w:t>Almost 700,000 hip fractures occur annually in China</w:t>
      </w:r>
      <w:r w:rsidR="00F206B2">
        <w:t xml:space="preserve"> alone. </w:t>
      </w:r>
      <w:r w:rsidR="00F206B2" w:rsidRPr="00F206B2">
        <w:t>In India, 36 million people already have osteoporosis.</w:t>
      </w:r>
    </w:p>
    <w:p w14:paraId="719345FA" w14:textId="3C024BB3" w:rsidR="00A4340A" w:rsidRDefault="00A4340A" w:rsidP="007B2F83">
      <w:pPr>
        <w:pStyle w:val="ListParagraph"/>
        <w:numPr>
          <w:ilvl w:val="0"/>
          <w:numId w:val="21"/>
        </w:numPr>
        <w:spacing w:line="480" w:lineRule="auto"/>
        <w:jc w:val="both"/>
      </w:pPr>
      <w:r>
        <w:t xml:space="preserve">Eastern Europe and Central Asia </w:t>
      </w:r>
      <w:r>
        <w:fldChar w:fldCharType="begin"/>
      </w:r>
      <w:r>
        <w:instrText xml:space="preserve"> ADDIN EN.CITE &lt;EndNote&gt;&lt;Cite&gt;&lt;Author&gt;International Osteoporosis Foundation&lt;/Author&gt;&lt;Year&gt;2011&lt;/Year&gt;&lt;RecNum&gt;92&lt;/RecNum&gt;&lt;DisplayText&gt;(2)&lt;/DisplayText&gt;&lt;record&gt;&lt;rec-number&gt;92&lt;/rec-number&gt;&lt;foreign-keys&gt;&lt;key app="EN" db-id="0e0dtv00zpxszqev0x0pzxz405es0spx2fwt" timestamp="1464228307"&gt;92&lt;/key&gt;&lt;/foreign-keys&gt;&lt;ref-type name="Report"&gt;27&lt;/ref-type&gt;&lt;contributors&gt;&lt;authors&gt;&lt;author&gt;International Osteoporosis Foundation,&lt;/author&gt;&lt;/authors&gt;&lt;/contributors&gt;&lt;titles&gt;&lt;title&gt;The Eastern European &amp;amp; Central Asian Regional Audit: Epidemiology, costs &amp;amp; burden of osteoporosis in 2010&lt;/title&gt;&lt;/titles&gt;&lt;dates&gt;&lt;year&gt;2011&lt;/year&gt;&lt;/dates&gt;&lt;urls&gt;&lt;related-urls&gt;&lt;url&gt;http://www.iofbonehealth.org/publications/eastern-european-central-asian-audit-2010.html&lt;/url&gt;&lt;/related-urls&gt;&lt;/urls&gt;&lt;access-date&gt;27-10-2011&lt;/access-date&gt;&lt;/record&gt;&lt;/Cite&gt;&lt;/EndNote&gt;</w:instrText>
      </w:r>
      <w:r>
        <w:fldChar w:fldCharType="separate"/>
      </w:r>
      <w:r>
        <w:rPr>
          <w:noProof/>
        </w:rPr>
        <w:t>(2)</w:t>
      </w:r>
      <w:r>
        <w:fldChar w:fldCharType="end"/>
      </w:r>
      <w:r>
        <w:t xml:space="preserve">: </w:t>
      </w:r>
      <w:r w:rsidR="00F206B2">
        <w:t xml:space="preserve">In the Russian Federation, </w:t>
      </w:r>
      <w:r w:rsidR="00F206B2" w:rsidRPr="00F206B2">
        <w:t xml:space="preserve">only 13% of </w:t>
      </w:r>
      <w:r w:rsidR="00F206B2">
        <w:t xml:space="preserve">hip fracture patients </w:t>
      </w:r>
      <w:r w:rsidR="0038486B">
        <w:t>undergo</w:t>
      </w:r>
      <w:r w:rsidR="00F206B2" w:rsidRPr="00F206B2">
        <w:t xml:space="preserve"> surgical repair. Consequently, post-hip fracture mortality during the first year after fracture reaches approximately 50% in many Russian cities.</w:t>
      </w:r>
      <w:r w:rsidR="00F206B2">
        <w:t xml:space="preserve"> </w:t>
      </w:r>
      <w:r w:rsidR="00F206B2" w:rsidRPr="00F206B2">
        <w:t>In 2012, work undertaken to inform development of a FRAX® model for the Russian Federation provided estimates of fract</w:t>
      </w:r>
      <w:r w:rsidR="00F206B2">
        <w:t xml:space="preserve">ure incidence for Russia </w:t>
      </w:r>
      <w:r w:rsidR="00F206B2">
        <w:fldChar w:fldCharType="begin">
          <w:fldData xml:space="preserve">PEVuZE5vdGU+PENpdGU+PEF1dGhvcj5MZXNueWFrPC9BdXRob3I+PFllYXI+MjAxMjwvWWVhcj48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</w:fldData>
        </w:fldChar>
      </w:r>
      <w:r w:rsidR="00F206B2">
        <w:instrText xml:space="preserve"> ADDIN EN.CITE </w:instrText>
      </w:r>
      <w:r w:rsidR="00F206B2">
        <w:fldChar w:fldCharType="begin">
          <w:fldData xml:space="preserve">PEVuZE5vdGU+PENpdGU+PEF1dGhvcj5MZXNueWFrPC9BdXRob3I+PFllYXI+MjAxMjwvWWVhcj48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</w:fldData>
        </w:fldChar>
      </w:r>
      <w:r w:rsidR="00F206B2">
        <w:instrText xml:space="preserve"> ADDIN EN.CITE.DATA </w:instrText>
      </w:r>
      <w:r w:rsidR="00F206B2">
        <w:fldChar w:fldCharType="end"/>
      </w:r>
      <w:r w:rsidR="00F206B2">
        <w:fldChar w:fldCharType="separate"/>
      </w:r>
      <w:r w:rsidR="00F206B2">
        <w:rPr>
          <w:noProof/>
        </w:rPr>
        <w:t>(3)</w:t>
      </w:r>
      <w:r w:rsidR="00F206B2">
        <w:fldChar w:fldCharType="end"/>
      </w:r>
      <w:r w:rsidR="00F206B2" w:rsidRPr="00F206B2">
        <w:t>. The total number of hip fractures estimated to have occurred in 2010 (112,000) was expected to rise to 159,000 in 2035. The estimated number of major fractures was expected to rise from 590,000 to 730,000 over the same time interval.</w:t>
      </w:r>
    </w:p>
    <w:p w14:paraId="4551445E" w14:textId="69B25546" w:rsidR="00A4340A" w:rsidRDefault="00A4340A" w:rsidP="007B2F83">
      <w:pPr>
        <w:pStyle w:val="ListParagraph"/>
        <w:numPr>
          <w:ilvl w:val="0"/>
          <w:numId w:val="21"/>
        </w:numPr>
        <w:spacing w:line="480" w:lineRule="auto"/>
        <w:jc w:val="both"/>
      </w:pPr>
      <w:r>
        <w:t xml:space="preserve">European Union </w:t>
      </w:r>
      <w:r>
        <w:fldChar w:fldCharType="begin"/>
      </w:r>
      <w:r w:rsidR="00F206B2">
        <w:instrText xml:space="preserve"> ADDIN EN.CITE &lt;EndNote&gt;&lt;Cite&gt;&lt;Author&gt;Hernlund&lt;/Author&gt;&lt;Year&gt;2013&lt;/Year&gt;&lt;RecNum&gt;96&lt;/RecNum&gt;&lt;DisplayText&gt;(4)&lt;/DisplayText&gt;&lt;record&gt;&lt;rec-number&gt;96&lt;/rec-number&gt;&lt;foreign-keys&gt;&lt;key app="EN" db-id="0e0dtv00zpxszqev0x0pzxz405es0spx2fwt" timestamp="1464228343"&gt;96&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periodical&gt;&lt;pages&gt;136&lt;/pages&gt;&lt;volume&gt;8&lt;/volume&gt;&lt;number&gt;1-2&lt;/number&gt;&lt;dates&gt;&lt;year&gt;2013&lt;/year&gt;&lt;pub-dates&gt;&lt;date&gt;Dec&lt;/date&gt;&lt;/pub-dates&gt;&lt;/dates&gt;&lt;isbn&gt;1862-3514 (Electronic)&lt;/isbn&gt;&lt;accession-num&gt;24113837&lt;/accession-num&gt;&lt;urls&gt;&lt;related-urls&gt;&lt;url&gt;http://www.ncbi.nlm.nih.gov/pubmed/24113837&lt;/url&gt;&lt;/related-urls&gt;&lt;/urls&gt;&lt;electronic-resource-num&gt;10.1007/s11657-013-0136-1&lt;/electronic-resource-num&gt;&lt;/record&gt;&lt;/Cite&gt;&lt;/EndNote&gt;</w:instrText>
      </w:r>
      <w:r>
        <w:fldChar w:fldCharType="separate"/>
      </w:r>
      <w:r w:rsidR="00F206B2">
        <w:rPr>
          <w:noProof/>
        </w:rPr>
        <w:t>(4)</w:t>
      </w:r>
      <w:r>
        <w:fldChar w:fldCharType="end"/>
      </w:r>
      <w:r>
        <w:t>:</w:t>
      </w:r>
      <w:r w:rsidR="00F206B2">
        <w:t xml:space="preserve"> </w:t>
      </w:r>
      <w:r w:rsidR="00DF0167" w:rsidRPr="00DF0167">
        <w:t>The number of new fractures during 2010 in the EU was 3.5 million, comprising approximately 610,000 hip fractures, 520,000 vertebral fractures, 560,000 forearm fractures and 1.8 million other fractures</w:t>
      </w:r>
      <w:r w:rsidR="00DF0167">
        <w:t>.</w:t>
      </w:r>
    </w:p>
    <w:p w14:paraId="14D3B3D5" w14:textId="09D97CE1" w:rsidR="00A4340A" w:rsidRDefault="00A4340A" w:rsidP="007B2F83">
      <w:pPr>
        <w:pStyle w:val="ListParagraph"/>
        <w:numPr>
          <w:ilvl w:val="0"/>
          <w:numId w:val="21"/>
        </w:numPr>
        <w:spacing w:line="480" w:lineRule="auto"/>
        <w:jc w:val="both"/>
      </w:pPr>
      <w:r>
        <w:t xml:space="preserve">Latin America </w:t>
      </w:r>
      <w:r>
        <w:fldChar w:fldCharType="begin"/>
      </w:r>
      <w:r w:rsidR="00F206B2">
        <w:instrText xml:space="preserve"> ADDIN EN.CITE &lt;EndNote&gt;&lt;Cite&gt;&lt;Author&gt;International Osteoporosis Foundation&lt;/Author&gt;&lt;Year&gt;2012&lt;/Year&gt;&lt;RecNum&gt;94&lt;/RecNum&gt;&lt;DisplayText&gt;(5)&lt;/DisplayText&gt;&lt;record&gt;&lt;rec-number&gt;94&lt;/rec-number&gt;&lt;foreign-keys&gt;&lt;key app="EN" db-id="0e0dtv00zpxszqev0x0pzxz405es0spx2fwt" timestamp="1464228315"&gt;94&lt;/key&gt;&lt;/foreign-keys&gt;&lt;ref-type name="Report"&gt;27&lt;/ref-type&gt;&lt;contributors&gt;&lt;authors&gt;&lt;author&gt;International Osteoporosis Foundation,&lt;/author&gt;&lt;/authors&gt;&lt;/contributors&gt;&lt;titles&gt;&lt;title&gt;The Latin America Regional Audit: Epidemiology, costs &amp;amp; burden of osteoporosis in 2012&lt;/title&gt;&lt;/titles&gt;&lt;dates&gt;&lt;year&gt;2012&lt;/year&gt;&lt;/dates&gt;&lt;pub-location&gt;Nyon, Switzerland&lt;/pub-location&gt;&lt;urls&gt;&lt;related-urls&gt;&lt;url&gt;https://www.iofbonehealth.org/sites/default/files/PDFs/2012-LA_Audit.pdf&lt;/url&gt;&lt;/related-urls&gt;&lt;/urls&gt;&lt;/record&gt;&lt;/Cite&gt;&lt;/EndNote&gt;</w:instrText>
      </w:r>
      <w:r>
        <w:fldChar w:fldCharType="separate"/>
      </w:r>
      <w:r w:rsidR="00F206B2">
        <w:rPr>
          <w:noProof/>
        </w:rPr>
        <w:t>(5)</w:t>
      </w:r>
      <w:r>
        <w:fldChar w:fldCharType="end"/>
      </w:r>
      <w:r>
        <w:t>:</w:t>
      </w:r>
      <w:r w:rsidR="00DF0167">
        <w:t xml:space="preserve"> </w:t>
      </w:r>
      <w:r w:rsidR="00200990">
        <w:t>In 2012, t</w:t>
      </w:r>
      <w:r w:rsidR="00200990" w:rsidRPr="00200990">
        <w:t xml:space="preserve">he proportion of the </w:t>
      </w:r>
      <w:r w:rsidR="000B4866">
        <w:t xml:space="preserve">nations’ </w:t>
      </w:r>
      <w:r w:rsidR="00200990" w:rsidRPr="00200990">
        <w:t>populations aged 50 years an</w:t>
      </w:r>
      <w:r w:rsidR="00200990">
        <w:t>d over wa</w:t>
      </w:r>
      <w:r w:rsidR="00200990" w:rsidRPr="00200990">
        <w:t>s between 13% a</w:t>
      </w:r>
      <w:r w:rsidR="00200990">
        <w:t>nd 29%. By 2050, these figures we</w:t>
      </w:r>
      <w:r w:rsidR="00200990" w:rsidRPr="00200990">
        <w:t>re estimated to increase to between 28% and 49%.</w:t>
      </w:r>
      <w:r w:rsidR="00200990">
        <w:t xml:space="preserve"> In 2015, Zerbini et al</w:t>
      </w:r>
      <w:r w:rsidR="00DD26BD">
        <w:t>.</w:t>
      </w:r>
      <w:r w:rsidR="00200990" w:rsidRPr="00200990">
        <w:t xml:space="preserve"> estimate</w:t>
      </w:r>
      <w:r w:rsidR="00200990">
        <w:t>d</w:t>
      </w:r>
      <w:r w:rsidR="00200990" w:rsidRPr="00200990">
        <w:t xml:space="preserve"> the annual inci</w:t>
      </w:r>
      <w:r w:rsidR="00200990">
        <w:t xml:space="preserve">dence of hip fracture in Brazil </w:t>
      </w:r>
      <w:r w:rsidR="00200990">
        <w:lastRenderedPageBreak/>
        <w:t xml:space="preserve">to be </w:t>
      </w:r>
      <w:r w:rsidR="00200990" w:rsidRPr="00200990">
        <w:t>80,640 cases among ind</w:t>
      </w:r>
      <w:r w:rsidR="00200990">
        <w:t>ividuals aged 40 years and over. Th</w:t>
      </w:r>
      <w:r w:rsidR="00200990" w:rsidRPr="00200990">
        <w:t xml:space="preserve">is </w:t>
      </w:r>
      <w:r w:rsidR="00200990">
        <w:t xml:space="preserve">is </w:t>
      </w:r>
      <w:r w:rsidR="00200990" w:rsidRPr="00200990">
        <w:t>expected to rise to</w:t>
      </w:r>
      <w:r w:rsidR="00200990">
        <w:t xml:space="preserve"> almost 193,000</w:t>
      </w:r>
      <w:r w:rsidR="00200990" w:rsidRPr="00200990">
        <w:t xml:space="preserve"> cases annually</w:t>
      </w:r>
      <w:r w:rsidR="00200990">
        <w:t xml:space="preserve"> by 2040 </w:t>
      </w:r>
      <w:r w:rsidR="00200990">
        <w:fldChar w:fldCharType="begin"/>
      </w:r>
      <w:r w:rsidR="00200990">
        <w:instrText xml:space="preserve"> ADDIN EN.CITE &lt;EndNote&gt;&lt;Cite&gt;&lt;Author&gt;Zerbini&lt;/Author&gt;&lt;Year&gt;2015&lt;/Year&gt;&lt;RecNum&gt;100&lt;/RecNum&gt;&lt;DisplayText&gt;(6)&lt;/DisplayText&gt;&lt;record&gt;&lt;rec-number&gt;100&lt;/rec-number&gt;&lt;foreign-keys&gt;&lt;key app="EN" db-id="0e0dtv00zpxszqev0x0pzxz405es0spx2fwt" timestamp="1464233018"&gt;100&lt;/key&gt;&lt;/foreign-keys&gt;&lt;ref-type name="Journal Article"&gt;17&lt;/ref-type&gt;&lt;contributors&gt;&lt;authors&gt;&lt;author&gt;Zerbini, C. A.&lt;/author&gt;&lt;author&gt;Szejnfeld, V. L.&lt;/author&gt;&lt;author&gt;Abergaria, B. H.&lt;/author&gt;&lt;author&gt;McCloskey, E. V.&lt;/author&gt;&lt;author&gt;Johansson, H.&lt;/author&gt;&lt;author&gt;Kanis, J. A.&lt;/author&gt;&lt;/authors&gt;&lt;/contributors&gt;&lt;auth-address&gt;Centro Paulista de Investigacao Clinica, Sao Paulo, Brazil, criszerb@uol.com.br.&lt;/auth-address&gt;&lt;titles&gt;&lt;title&gt;Incidence of hip fracture in Brazil and the development of a FRAX model&lt;/title&gt;&lt;secondary-title&gt;Arch Osteoporos&lt;/secondary-title&gt;&lt;alt-title&gt;Archives of osteoporosis&lt;/alt-title&gt;&lt;/titles&gt;&lt;periodical&gt;&lt;full-title&gt;Arch Osteoporos&lt;/full-title&gt;&lt;/periodical&gt;&lt;pages&gt;224&lt;/pages&gt;&lt;volume&gt;10&lt;/volume&gt;&lt;dates&gt;&lt;year&gt;2015&lt;/year&gt;&lt;/dates&gt;&lt;isbn&gt;1862-3514 (Electronic)&lt;/isbn&gt;&lt;accession-num&gt;26303038&lt;/accession-num&gt;&lt;urls&gt;&lt;related-urls&gt;&lt;url&gt;http://www.ncbi.nlm.nih.gov/pubmed/26303038&lt;/url&gt;&lt;/related-urls&gt;&lt;/urls&gt;&lt;electronic-resource-num&gt;10.1007/s11657-015-0224-5&lt;/electronic-resource-num&gt;&lt;/record&gt;&lt;/Cite&gt;&lt;/EndNote&gt;</w:instrText>
      </w:r>
      <w:r w:rsidR="00200990">
        <w:fldChar w:fldCharType="separate"/>
      </w:r>
      <w:r w:rsidR="00200990">
        <w:rPr>
          <w:noProof/>
        </w:rPr>
        <w:t>(6)</w:t>
      </w:r>
      <w:r w:rsidR="00200990">
        <w:fldChar w:fldCharType="end"/>
      </w:r>
      <w:r w:rsidR="00200990">
        <w:t xml:space="preserve">. </w:t>
      </w:r>
    </w:p>
    <w:p w14:paraId="6CE5B96F" w14:textId="1F5F4363" w:rsidR="00A4340A" w:rsidRDefault="00A4340A" w:rsidP="007B2F83">
      <w:pPr>
        <w:pStyle w:val="ListParagraph"/>
        <w:numPr>
          <w:ilvl w:val="0"/>
          <w:numId w:val="21"/>
        </w:numPr>
        <w:spacing w:line="480" w:lineRule="auto"/>
        <w:jc w:val="both"/>
      </w:pPr>
      <w:r>
        <w:t xml:space="preserve">Middle East and Africa </w:t>
      </w:r>
      <w:r>
        <w:fldChar w:fldCharType="begin"/>
      </w:r>
      <w:r w:rsidR="00200990">
        <w:instrText xml:space="preserve"> ADDIN EN.CITE &lt;EndNote&gt;&lt;Cite&gt;&lt;Author&gt;International Osteoporosis Foundation&lt;/Author&gt;&lt;Year&gt;2011&lt;/Year&gt;&lt;RecNum&gt;93&lt;/RecNum&gt;&lt;DisplayText&gt;(7)&lt;/DisplayText&gt;&lt;record&gt;&lt;rec-number&gt;93&lt;/rec-number&gt;&lt;foreign-keys&gt;&lt;key app="EN" db-id="0e0dtv00zpxszqev0x0pzxz405es0spx2fwt" timestamp="1464228311"&gt;93&lt;/key&gt;&lt;/foreign-keys&gt;&lt;ref-type name="Report"&gt;27&lt;/ref-type&gt;&lt;contributors&gt;&lt;authors&gt;&lt;author&gt;International Osteoporosis Foundation,&lt;/author&gt;&lt;/authors&gt;&lt;/contributors&gt;&lt;titles&gt;&lt;title&gt;The Middle East &amp;amp; Africa Regional Audit: Epidemiology, costs &amp;amp; burden of osteoporosis in 2011&lt;/title&gt;&lt;/titles&gt;&lt;dates&gt;&lt;year&gt;2011&lt;/year&gt;&lt;/dates&gt;&lt;urls&gt;&lt;related-urls&gt;&lt;url&gt;http://www.iofbonehealth.org/publications/me-a-audit-2011.html&lt;/url&gt;&lt;/related-urls&gt;&lt;/urls&gt;&lt;access-date&gt;27-10-2011&lt;/access-date&gt;&lt;/record&gt;&lt;/Cite&gt;&lt;/EndNote&gt;</w:instrText>
      </w:r>
      <w:r>
        <w:fldChar w:fldCharType="separate"/>
      </w:r>
      <w:r w:rsidR="00200990">
        <w:rPr>
          <w:noProof/>
        </w:rPr>
        <w:t>(7)</w:t>
      </w:r>
      <w:r>
        <w:fldChar w:fldCharType="end"/>
      </w:r>
      <w:r w:rsidR="00200990">
        <w:t xml:space="preserve">: </w:t>
      </w:r>
      <w:r w:rsidR="003B2A84" w:rsidRPr="003B2A84">
        <w:t xml:space="preserve">By 2050, the proportion of the population of this region aged over 50 years is expected to increase by 25% to 40%. </w:t>
      </w:r>
      <w:r w:rsidR="003B2A84">
        <w:t xml:space="preserve">In 2010, </w:t>
      </w:r>
      <w:r w:rsidR="003B2A84" w:rsidRPr="003B2A84">
        <w:t xml:space="preserve">24,000 cases of hip fracture occurred amongst </w:t>
      </w:r>
      <w:r w:rsidR="003B2A84">
        <w:t>Turks aged over 50 years</w:t>
      </w:r>
      <w:r w:rsidR="003B2A84" w:rsidRPr="003B2A84">
        <w:t>, which is expected to increase by 50% by the end of the current decade.</w:t>
      </w:r>
    </w:p>
    <w:p w14:paraId="5E038736" w14:textId="3B65F83B" w:rsidR="00A4340A" w:rsidRDefault="00A4340A" w:rsidP="007B2F83">
      <w:pPr>
        <w:pStyle w:val="ListParagraph"/>
        <w:numPr>
          <w:ilvl w:val="0"/>
          <w:numId w:val="21"/>
        </w:numPr>
        <w:spacing w:line="480" w:lineRule="auto"/>
        <w:jc w:val="both"/>
      </w:pPr>
      <w:r>
        <w:t xml:space="preserve">North America </w:t>
      </w:r>
      <w:r>
        <w:fldChar w:fldCharType="begin">
          <w:fldData xml:space="preserve">PEVuZE5vdGU+PENpdGU+PEF1dGhvcj5CdXJnZTwvQXV0aG9yPjxZZWFyPjIwMDc8L1llYXI+PFJl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0NjUtNzU8L3Bh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1OTEt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</w:fldData>
        </w:fldChar>
      </w:r>
      <w:r w:rsidR="00200990">
        <w:instrText xml:space="preserve"> ADDIN EN.CITE </w:instrText>
      </w:r>
      <w:r w:rsidR="00200990">
        <w:fldChar w:fldCharType="begin">
          <w:fldData xml:space="preserve">PEVuZE5vdGU+PENpdGU+PEF1dGhvcj5CdXJnZTwvQXV0aG9yPjxZZWFyPjIwMDc8L1llYXI+PFJl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0NjUtNzU8L3Bh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1OTEt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</w:fldData>
        </w:fldChar>
      </w:r>
      <w:r w:rsidR="00200990">
        <w:instrText xml:space="preserve"> ADDIN EN.CITE.DATA </w:instrText>
      </w:r>
      <w:r w:rsidR="00200990">
        <w:fldChar w:fldCharType="end"/>
      </w:r>
      <w:r>
        <w:fldChar w:fldCharType="separate"/>
      </w:r>
      <w:r w:rsidR="00200990">
        <w:rPr>
          <w:noProof/>
        </w:rPr>
        <w:t>(8, 9)</w:t>
      </w:r>
      <w:r>
        <w:fldChar w:fldCharType="end"/>
      </w:r>
      <w:r>
        <w:t xml:space="preserve">: </w:t>
      </w:r>
      <w:r w:rsidR="00200990" w:rsidRPr="00200990">
        <w:t>In 2007, Burge et al</w:t>
      </w:r>
      <w:r w:rsidR="00DD26BD">
        <w:t>.</w:t>
      </w:r>
      <w:r w:rsidR="00200990" w:rsidRPr="00200990">
        <w:t xml:space="preserve"> modelled the incidence and economic burden of osteoporosis-related fractures in the United States for the period 2005 to 2025</w:t>
      </w:r>
      <w:r w:rsidR="00200990">
        <w:t xml:space="preserve"> </w:t>
      </w:r>
      <w:r w:rsidR="00200990">
        <w:fldChar w:fldCharType="begin">
          <w:fldData xml:space="preserve">PEVuZE5vdGU+PENpdGU+PEF1dGhvcj5CdXJnZTwvQXV0aG9yPjxZZWFyPjIwMDc8L1llYXI+PFJl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0NjUtNzU8L3BhZ2Vz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==
</w:fldData>
        </w:fldChar>
      </w:r>
      <w:r w:rsidR="00200990">
        <w:instrText xml:space="preserve"> ADDIN EN.CITE </w:instrText>
      </w:r>
      <w:r w:rsidR="00200990">
        <w:fldChar w:fldCharType="begin">
          <w:fldData xml:space="preserve">PEVuZE5vdGU+PENpdGU+PEF1dGhvcj5CdXJnZTwvQXV0aG9yPjxZZWFyPjIwMDc8L1llYXI+PFJl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0NjUtNzU8L3BhZ2Vz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==
</w:fldData>
        </w:fldChar>
      </w:r>
      <w:r w:rsidR="00200990">
        <w:instrText xml:space="preserve"> ADDIN EN.CITE.DATA </w:instrText>
      </w:r>
      <w:r w:rsidR="00200990">
        <w:fldChar w:fldCharType="end"/>
      </w:r>
      <w:r w:rsidR="00200990">
        <w:fldChar w:fldCharType="separate"/>
      </w:r>
      <w:r w:rsidR="00200990">
        <w:rPr>
          <w:noProof/>
        </w:rPr>
        <w:t>(8)</w:t>
      </w:r>
      <w:r w:rsidR="00200990">
        <w:fldChar w:fldCharType="end"/>
      </w:r>
      <w:r w:rsidR="00200990">
        <w:t xml:space="preserve">. </w:t>
      </w:r>
      <w:r w:rsidR="00200990" w:rsidRPr="00200990">
        <w:t>More than 2 million incident fractures</w:t>
      </w:r>
      <w:r w:rsidR="003B2A84">
        <w:t xml:space="preserve"> at all skeletal sites</w:t>
      </w:r>
      <w:r w:rsidR="00200990">
        <w:t xml:space="preserve"> were estimated to have occur</w:t>
      </w:r>
      <w:r w:rsidR="0077497C">
        <w:t>red in 2005, which wa</w:t>
      </w:r>
      <w:r w:rsidR="00200990">
        <w:t xml:space="preserve">s projected to rise to </w:t>
      </w:r>
      <w:r w:rsidR="003B2A84">
        <w:t>more than 3 million by 2025. In 2012, Tarride et al</w:t>
      </w:r>
      <w:r w:rsidR="00DD26BD">
        <w:t>.</w:t>
      </w:r>
      <w:r w:rsidR="003B2A84">
        <w:t xml:space="preserve"> estimated that more than 57,000 Canadians were hospitalized on account of fractures caused by osteoporosis </w:t>
      </w:r>
      <w:r w:rsidR="003B2A84">
        <w:fldChar w:fldCharType="begin">
          <w:fldData xml:space="preserve">PEVuZE5vdGU+PENpdGU+PEF1dGhvcj5UYXJyaWRlPC9BdXRob3I+PFllYXI+MjAxMjwvWWVhcj48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NTkxLTYwMDwvcGFn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=
</w:fldData>
        </w:fldChar>
      </w:r>
      <w:r w:rsidR="003B2A84">
        <w:instrText xml:space="preserve"> ADDIN EN.CITE </w:instrText>
      </w:r>
      <w:r w:rsidR="003B2A84">
        <w:fldChar w:fldCharType="begin">
          <w:fldData xml:space="preserve">PEVuZE5vdGU+PENpdGU+PEF1dGhvcj5UYXJyaWRlPC9BdXRob3I+PFllYXI+MjAxMjwvWWVhcj48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NTkxLTYwMDwvcGFn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=
</w:fldData>
        </w:fldChar>
      </w:r>
      <w:r w:rsidR="003B2A84">
        <w:instrText xml:space="preserve"> ADDIN EN.CITE.DATA </w:instrText>
      </w:r>
      <w:r w:rsidR="003B2A84">
        <w:fldChar w:fldCharType="end"/>
      </w:r>
      <w:r w:rsidR="003B2A84">
        <w:fldChar w:fldCharType="separate"/>
      </w:r>
      <w:r w:rsidR="003B2A84">
        <w:rPr>
          <w:noProof/>
        </w:rPr>
        <w:t>(9)</w:t>
      </w:r>
      <w:r w:rsidR="003B2A84">
        <w:fldChar w:fldCharType="end"/>
      </w:r>
      <w:r w:rsidR="003B2A84">
        <w:t>.</w:t>
      </w:r>
    </w:p>
    <w:p w14:paraId="7F24304B" w14:textId="4E0018DB" w:rsidR="003B2A84" w:rsidRDefault="007B2F83" w:rsidP="007B2F83">
      <w:pPr>
        <w:spacing w:line="480" w:lineRule="auto"/>
        <w:jc w:val="both"/>
      </w:pPr>
      <w:r>
        <w:t>In 2013</w:t>
      </w:r>
      <w:r w:rsidRPr="007B2F83">
        <w:t>, an IOF report issued for World Osteoporosis Day</w:t>
      </w:r>
      <w:r>
        <w:t xml:space="preserve"> summarised the current and future threat posed by osteoporosis</w:t>
      </w:r>
      <w:r w:rsidR="0077497C">
        <w:t xml:space="preserve"> </w:t>
      </w:r>
      <w:r w:rsidR="0077497C">
        <w:fldChar w:fldCharType="begin"/>
      </w:r>
      <w:r w:rsidR="0077497C">
        <w:instrText xml:space="preserve"> ADDIN EN.CITE &lt;EndNote&gt;&lt;Cite&gt;&lt;Author&gt;Dawson-Hughes&lt;/Author&gt;&lt;Year&gt;2013&lt;/Year&gt;&lt;RecNum&gt;101&lt;/RecNum&gt;&lt;DisplayText&gt;(10)&lt;/DisplayText&gt;&lt;record&gt;&lt;rec-number&gt;101&lt;/rec-number&gt;&lt;foreign-keys&gt;&lt;key app="EN" db-id="0e0dtv00zpxszqev0x0pzxz405es0spx2fwt" timestamp="1464234073"&gt;101&lt;/key&gt;&lt;/foreign-keys&gt;&lt;ref-type name="Report"&gt;27&lt;/ref-type&gt;&lt;contributors&gt;&lt;authors&gt;&lt;author&gt;Dawson-Hughes, B.&lt;/author&gt;&lt;author&gt;El-Hajj Fuleihan, G.&lt;/author&gt;&lt;author&gt;Clark, P.&lt;/author&gt;&lt;/authors&gt;&lt;secondary-authors&gt;&lt;author&gt;Mitchell, P.J.&lt;/author&gt;&lt;author&gt;Misteli, L.&lt;/author&gt;&lt;/secondary-authors&gt;&lt;/contributors&gt;&lt;titles&gt;&lt;title&gt;Bone care for the postmenopausal woman&lt;/title&gt;&lt;secondary-title&gt;World Osteoporosis Day Thematic Report&lt;/secondary-title&gt;&lt;/titles&gt;&lt;dates&gt;&lt;year&gt;2013&lt;/year&gt;&lt;/dates&gt;&lt;pub-location&gt;Nyons.&lt;/pub-location&gt;&lt;publisher&gt;International Osteoporosis Foundation&lt;/publisher&gt;&lt;urls&gt;&lt;/urls&gt;&lt;/record&gt;&lt;/Cite&gt;&lt;/EndNote&gt;</w:instrText>
      </w:r>
      <w:r w:rsidR="0077497C">
        <w:fldChar w:fldCharType="separate"/>
      </w:r>
      <w:r w:rsidR="0077497C">
        <w:rPr>
          <w:noProof/>
        </w:rPr>
        <w:t>(10)</w:t>
      </w:r>
      <w:r w:rsidR="0077497C">
        <w:fldChar w:fldCharType="end"/>
      </w:r>
      <w:r>
        <w:t>:</w:t>
      </w:r>
    </w:p>
    <w:p w14:paraId="25588FE5" w14:textId="56380D45" w:rsidR="007B2F83" w:rsidRDefault="007B2F83" w:rsidP="007B2F83">
      <w:pPr>
        <w:spacing w:line="480" w:lineRule="auto"/>
        <w:jc w:val="both"/>
      </w:pPr>
      <w:r>
        <w:t>‘</w:t>
      </w:r>
      <w:r w:rsidRPr="007B2F83">
        <w:rPr>
          <w:i/>
        </w:rPr>
        <w:t xml:space="preserve">Over the next 20 years, 450 million </w:t>
      </w:r>
      <w:r>
        <w:rPr>
          <w:i/>
        </w:rPr>
        <w:t>people will celebrate their 65</w:t>
      </w:r>
      <w:r w:rsidRPr="007B2F83">
        <w:rPr>
          <w:i/>
          <w:vertAlign w:val="superscript"/>
        </w:rPr>
        <w:t>th</w:t>
      </w:r>
      <w:r>
        <w:rPr>
          <w:i/>
        </w:rPr>
        <w:t xml:space="preserve"> </w:t>
      </w:r>
      <w:r w:rsidRPr="007B2F83">
        <w:rPr>
          <w:i/>
        </w:rPr>
        <w:t>birthday. On account of this, absolute hip fracture incidence will remain high and costly in the West and presents a major threat to financing of health systems in the East</w:t>
      </w:r>
      <w:r w:rsidRPr="007B2F83">
        <w:t>.</w:t>
      </w:r>
      <w:r>
        <w:t>’</w:t>
      </w:r>
    </w:p>
    <w:p w14:paraId="1F3FFFC6" w14:textId="5071B9D4" w:rsidR="00C90E72" w:rsidRPr="00D2733F" w:rsidRDefault="004F25FB" w:rsidP="00C90E72">
      <w:pPr>
        <w:spacing w:line="480" w:lineRule="auto"/>
        <w:jc w:val="both"/>
      </w:pPr>
      <w:r w:rsidRPr="004F25FB">
        <w:t>The Global Burden of Disease Study 2010 analysed bone mineral density (BMD) as a risk factor for fractures, which formed part of the</w:t>
      </w:r>
      <w:r>
        <w:t xml:space="preserve"> health burden due to falls </w:t>
      </w:r>
      <w:r>
        <w:fldChar w:fldCharType="begin">
          <w:fldData xml:space="preserve">PEVuZE5vdGU+PENpdGU+PEF1dGhvcj5TYW5jaGV6LVJpZXJhPC9BdXRob3I+PFllYXI+MjAxNDwv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</w:fldData>
        </w:fldChar>
      </w:r>
      <w:r>
        <w:instrText xml:space="preserve"> ADDIN EN.CITE </w:instrText>
      </w:r>
      <w:r>
        <w:fldChar w:fldCharType="begin">
          <w:fldData xml:space="preserve">PEVuZE5vdGU+PENpdGU+PEF1dGhvcj5TYW5jaGV6LVJpZXJhPC9BdXRob3I+PFllYXI+MjAxNDwv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</w:fldData>
        </w:fldChar>
      </w:r>
      <w:r>
        <w:instrText xml:space="preserve"> ADDIN EN.CITE.DATA </w:instrText>
      </w:r>
      <w:r>
        <w:fldChar w:fldCharType="end"/>
      </w:r>
      <w:r>
        <w:fldChar w:fldCharType="separate"/>
      </w:r>
      <w:r>
        <w:rPr>
          <w:noProof/>
        </w:rPr>
        <w:t>(11)</w:t>
      </w:r>
      <w:r>
        <w:fldChar w:fldCharType="end"/>
      </w:r>
      <w:r w:rsidRPr="004F25FB">
        <w:t>. Global deaths and</w:t>
      </w:r>
      <w:r w:rsidR="000372E7">
        <w:t xml:space="preserve"> disability adjusted life years</w:t>
      </w:r>
      <w:r w:rsidRPr="004F25FB">
        <w:t xml:space="preserve"> </w:t>
      </w:r>
      <w:r w:rsidR="000372E7">
        <w:t>(</w:t>
      </w:r>
      <w:r w:rsidRPr="004F25FB">
        <w:t>DALYs</w:t>
      </w:r>
      <w:r w:rsidR="000372E7">
        <w:t>)</w:t>
      </w:r>
      <w:r w:rsidRPr="004F25FB">
        <w:t xml:space="preserve"> attributable to low BMD increased from 103</w:t>
      </w:r>
      <w:r>
        <w:t>,</w:t>
      </w:r>
      <w:r w:rsidRPr="004F25FB">
        <w:t>000 and 3</w:t>
      </w:r>
      <w:r>
        <w:t>,</w:t>
      </w:r>
      <w:r w:rsidRPr="004F25FB">
        <w:t>125</w:t>
      </w:r>
      <w:r>
        <w:t>,</w:t>
      </w:r>
      <w:r w:rsidRPr="004F25FB">
        <w:t>000 in 1990 to 188</w:t>
      </w:r>
      <w:r>
        <w:t>,</w:t>
      </w:r>
      <w:r w:rsidRPr="004F25FB">
        <w:t>000 and 5</w:t>
      </w:r>
      <w:r>
        <w:t>,</w:t>
      </w:r>
      <w:r w:rsidRPr="004F25FB">
        <w:t>216</w:t>
      </w:r>
      <w:r>
        <w:t>,</w:t>
      </w:r>
      <w:r w:rsidRPr="004F25FB">
        <w:t>000 in 2010, respectively.</w:t>
      </w:r>
      <w:r w:rsidR="00C90E72">
        <w:t xml:space="preserve"> </w:t>
      </w:r>
      <w:r w:rsidR="00C90E72" w:rsidRPr="00D2733F">
        <w:t>Around one-third of falls-related deaths were attributable to low BMD.</w:t>
      </w:r>
    </w:p>
    <w:p w14:paraId="75441762" w14:textId="06987A56" w:rsidR="00C90E72" w:rsidRPr="00D2733F" w:rsidRDefault="00C90E72" w:rsidP="00C90E72">
      <w:pPr>
        <w:spacing w:line="480" w:lineRule="auto"/>
        <w:jc w:val="both"/>
      </w:pPr>
      <w:r w:rsidRPr="00D2733F">
        <w:t xml:space="preserve">Prevention of the first fragility fracture is described as primary fracture prevention, while prevention of second and subsequent fragility fractures is </w:t>
      </w:r>
      <w:r w:rsidR="00B7722D" w:rsidRPr="00D2733F">
        <w:t xml:space="preserve">described as </w:t>
      </w:r>
      <w:r w:rsidRPr="00D2733F">
        <w:t xml:space="preserve">secondary fracture prevention. Most osteoporosis clinical guidelines address both primary and secondary fracture prevention. However, </w:t>
      </w:r>
      <w:r w:rsidRPr="00D2733F">
        <w:lastRenderedPageBreak/>
        <w:t>the National Institute for Health and Care Excellence (NICE</w:t>
      </w:r>
      <w:r w:rsidR="00492F23" w:rsidRPr="00D2733F">
        <w:t>) in the UK published separate</w:t>
      </w:r>
      <w:r w:rsidRPr="00D2733F">
        <w:t xml:space="preserve"> guidelines </w:t>
      </w:r>
      <w:r w:rsidRPr="00D2733F">
        <w:fldChar w:fldCharType="begin"/>
      </w:r>
      <w:r w:rsidRPr="00D2733F">
        <w:instrText xml:space="preserve"> ADDIN EN.CITE &lt;EndNote&gt;&lt;Cite&gt;&lt;Author&gt;National Institute for Health and Clinical Excellence&lt;/Author&gt;&lt;Year&gt;2011&lt;/Year&gt;&lt;RecNum&gt;106&lt;/RecNum&gt;&lt;DisplayText&gt;(12, 13)&lt;/DisplayText&gt;&lt;record&gt;&lt;rec-number&gt;106&lt;/rec-number&gt;&lt;foreign-keys&gt;&lt;key app="EN" db-id="0e0dtv00zpxszqev0x0pzxz405es0spx2fwt" timestamp="1472091216"&gt;106&lt;/key&gt;&lt;/foreign-keys&gt;&lt;ref-type name="Report"&gt;27&lt;/ref-type&gt;&lt;contributors&gt;&lt;authors&gt;&lt;author&gt;National Institute for Health and Clinical Excellence,&lt;/author&gt;&lt;/authors&gt;&lt;/contributors&gt;&lt;titles&gt;&lt;title&gt;Alendronate, etidronate, risedronate, raloxifene and strontium ranelate for the primary prevention of osteoporotic fragility fractures in postmenopausal women. NICE technology appraisal guidance 160 (amended).&lt;/title&gt;&lt;/titles&gt;&lt;dates&gt;&lt;year&gt;2011&lt;/year&gt;&lt;/dates&gt;&lt;urls&gt;&lt;related-urls&gt;&lt;url&gt;http://guidance.nice.org.uk/TA160/Guidance/pdf/English&lt;/url&gt;&lt;/related-urls&gt;&lt;/urls&gt;&lt;access-date&gt;21-07-2011&lt;/access-date&gt;&lt;/record&gt;&lt;/Cite&gt;&lt;Cite&gt;&lt;Author&gt;National Institute for Health and Clinical Excellence&lt;/Author&gt;&lt;Year&gt;2011&lt;/Year&gt;&lt;RecNum&gt;105&lt;/RecNum&gt;&lt;record&gt;&lt;rec-number&gt;105&lt;/rec-number&gt;&lt;foreign-keys&gt;&lt;key app="EN" db-id="0e0dtv00zpxszqev0x0pzxz405es0spx2fwt" timestamp="1472091216"&gt;105&lt;/key&gt;&lt;/foreign-keys&gt;&lt;ref-type name="Report"&gt;27&lt;/ref-type&gt;&lt;contributors&gt;&lt;authors&gt;&lt;author&gt;National Institute for Health and Clinical Excellence,&lt;/author&gt;&lt;/authors&gt;&lt;/contributors&gt;&lt;titles&gt;&lt;title&gt;Alendronate, etidronate, risedronate, raloxifene, strontium ranelate and teriparatide for the secondary prevention of osteoporotic fragility fractures in postmenopausal women. NICE technology appraisal guidance 161 (amended).&lt;/title&gt;&lt;/titles&gt;&lt;dates&gt;&lt;year&gt;2011&lt;/year&gt;&lt;/dates&gt;&lt;urls&gt;&lt;related-urls&gt;&lt;url&gt;http://guidance.nice.org.uk/TA161/Guidance/pdf/English&lt;/url&gt;&lt;/related-urls&gt;&lt;/urls&gt;&lt;access-date&gt;21-07-2011&lt;/access-date&gt;&lt;/record&gt;&lt;/Cite&gt;&lt;/EndNote&gt;</w:instrText>
      </w:r>
      <w:r w:rsidRPr="00D2733F">
        <w:fldChar w:fldCharType="separate"/>
      </w:r>
      <w:r w:rsidRPr="00D2733F">
        <w:rPr>
          <w:noProof/>
        </w:rPr>
        <w:t>(12, 13)</w:t>
      </w:r>
      <w:r w:rsidRPr="00D2733F">
        <w:fldChar w:fldCharType="end"/>
      </w:r>
      <w:r w:rsidR="00492F23" w:rsidRPr="00D2733F">
        <w:t xml:space="preserve">. </w:t>
      </w:r>
    </w:p>
    <w:p w14:paraId="7505A9AC" w14:textId="1107EE43" w:rsidR="007B2F83" w:rsidRDefault="007B2F83" w:rsidP="007B2F83">
      <w:pPr>
        <w:spacing w:line="480" w:lineRule="auto"/>
        <w:jc w:val="both"/>
      </w:pPr>
      <w:r w:rsidRPr="00D2733F">
        <w:t>The time for</w:t>
      </w:r>
      <w:r w:rsidR="0077497C" w:rsidRPr="00D2733F">
        <w:t xml:space="preserve"> widespread</w:t>
      </w:r>
      <w:r w:rsidRPr="00D2733F">
        <w:t xml:space="preserve"> implementation of systematic approaches to fragility fra</w:t>
      </w:r>
      <w:r w:rsidR="0077497C" w:rsidRPr="00D2733F">
        <w:t>cture care and prevention has come</w:t>
      </w:r>
      <w:r w:rsidRPr="00D2733F">
        <w:t>.</w:t>
      </w:r>
      <w:r w:rsidR="00492F23" w:rsidRPr="00D2733F">
        <w:t xml:space="preserve"> Up to one half of individuals who suffer a hip fracture break another bone prior to breaking their hip</w:t>
      </w:r>
      <w:r w:rsidR="005B0471">
        <w:t xml:space="preserve"> </w:t>
      </w:r>
      <w:r w:rsidR="005B0471">
        <w:fldChar w:fldCharType="begin">
          <w:fldData xml:space="preserve">PEVuZE5vdGU+PENpdGU+PEF1dGhvcj5FZHdhcmRzPC9BdXRob3I+PFllYXI+MjAwNzwvWWVhcj48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</w:fldData>
        </w:fldChar>
      </w:r>
      <w:r w:rsidR="005B0471">
        <w:instrText xml:space="preserve"> ADDIN EN.CITE </w:instrText>
      </w:r>
      <w:r w:rsidR="005B0471">
        <w:fldChar w:fldCharType="begin">
          <w:fldData xml:space="preserve">PEVuZE5vdGU+PENpdGU+PEF1dGhvcj5FZHdhcmRzPC9BdXRob3I+PFllYXI+MjAwNzwvWWVhcj48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</w:fldData>
        </w:fldChar>
      </w:r>
      <w:r w:rsidR="005B0471">
        <w:instrText xml:space="preserve"> ADDIN EN.CITE.DATA </w:instrText>
      </w:r>
      <w:r w:rsidR="005B0471">
        <w:fldChar w:fldCharType="end"/>
      </w:r>
      <w:r w:rsidR="005B0471">
        <w:fldChar w:fldCharType="separate"/>
      </w:r>
      <w:r w:rsidR="005B0471">
        <w:rPr>
          <w:noProof/>
        </w:rPr>
        <w:t>(14-17)</w:t>
      </w:r>
      <w:r w:rsidR="005B0471">
        <w:fldChar w:fldCharType="end"/>
      </w:r>
      <w:r w:rsidR="00492F23" w:rsidRPr="00D2733F">
        <w:t xml:space="preserve">. In terms of point prevalence, approximately one sixth of postmenopausal women, and a smaller proportion of men have </w:t>
      </w:r>
      <w:r w:rsidR="00B462F7" w:rsidRPr="00D2733F">
        <w:t xml:space="preserve">had </w:t>
      </w:r>
      <w:r w:rsidR="00492F23" w:rsidRPr="00D2733F">
        <w:t>a history</w:t>
      </w:r>
      <w:r w:rsidR="00B7722D" w:rsidRPr="00D2733F">
        <w:t xml:space="preserve"> of fragility fracture</w:t>
      </w:r>
      <w:r w:rsidR="00492F23" w:rsidRPr="00D2733F">
        <w:t xml:space="preserve"> since their</w:t>
      </w:r>
      <w:r w:rsidR="004D7F1F" w:rsidRPr="00D2733F">
        <w:t xml:space="preserve"> 50</w:t>
      </w:r>
      <w:r w:rsidR="004D7F1F" w:rsidRPr="00D2733F">
        <w:rPr>
          <w:vertAlign w:val="superscript"/>
        </w:rPr>
        <w:t>th</w:t>
      </w:r>
      <w:r w:rsidR="004D7F1F" w:rsidRPr="00D2733F">
        <w:t xml:space="preserve"> birthday </w:t>
      </w:r>
      <w:r w:rsidR="00B7722D" w:rsidRPr="00D2733F">
        <w:fldChar w:fldCharType="begin"/>
      </w:r>
      <w:r w:rsidR="005B0471">
        <w:instrText xml:space="preserve"> ADDIN EN.CITE &lt;EndNote&gt;&lt;Cite&gt;&lt;Author&gt;Marsh&lt;/Author&gt;&lt;Year&gt;2011&lt;/Year&gt;&lt;RecNum&gt;110&lt;/RecNum&gt;&lt;DisplayText&gt;(18)&lt;/DisplayText&gt;&lt;record&gt;&lt;rec-number&gt;110&lt;/rec-number&gt;&lt;foreign-keys&gt;&lt;key app="EN" db-id="0e0dtv00zpxszqev0x0pzxz405es0spx2fwt" timestamp="1472091980"&gt;110&lt;/key&gt;&lt;/foreign-keys&gt;&lt;ref-type name="Journal Article"&gt;17&lt;/ref-type&gt;&lt;contributors&gt;&lt;authors&gt;&lt;author&gt;Marsh, D.&lt;/author&gt;&lt;author&gt;Akesson, K.&lt;/author&gt;&lt;author&gt;Beaton, D. E.&lt;/author&gt;&lt;author&gt;Bogoch, E. R.&lt;/author&gt;&lt;author&gt;Boonen, S.&lt;/author&gt;&lt;author&gt;Brandi, M. L.&lt;/author&gt;&lt;author&gt;McLellan, A. R.&lt;/author&gt;&lt;author&gt;Mitchell, P. J.&lt;/author&gt;&lt;author&gt;Sale, J. E.&lt;/author&gt;&lt;author&gt;Wahl, D. A.&lt;/author&gt;&lt;author&gt;Iof Csa Fracture Working Group&lt;/author&gt;&lt;/authors&gt;&lt;/contributors&gt;&lt;auth-address&gt;Institute of Orthopaedics and Musculoskeletal Science, University College London, Royal National Orthopaedic Hospital, Stanmore, UK.&lt;/auth-address&gt;&lt;titles&gt;&lt;title&gt;Coordinator-based systems for secondary prevention in fragility fracture patients&lt;/title&gt;&lt;secondary-title&gt;Osteoporos Int&lt;/secondary-title&gt;&lt;/titles&gt;&lt;periodical&gt;&lt;full-title&gt;Osteoporos Int&lt;/full-title&gt;&lt;/periodical&gt;&lt;pages&gt;2051-65&lt;/pages&gt;&lt;volume&gt;22&lt;/volume&gt;&lt;number&gt;7&lt;/number&gt;&lt;keywords&gt;&lt;keyword&gt;Accidental Falls&lt;/keyword&gt;&lt;keyword&gt;Bone Density&lt;/keyword&gt;&lt;keyword&gt;Continuity of Patient Care/organization &amp;amp; administration&lt;/keyword&gt;&lt;keyword&gt;Female&lt;/keyword&gt;&lt;keyword&gt;Fractures, Spontaneous/*prevention &amp;amp; control&lt;/keyword&gt;&lt;keyword&gt;Global Health&lt;/keyword&gt;&lt;keyword&gt;Humans&lt;/keyword&gt;&lt;keyword&gt;Male&lt;/keyword&gt;&lt;keyword&gt;Osteoporosis/diagnosis/therapy&lt;/keyword&gt;&lt;keyword&gt;Osteoporotic Fractures/*prevention &amp;amp; control&lt;/keyword&gt;&lt;keyword&gt;Secondary Prevention/*methods/organization &amp;amp; administration&lt;/keyword&gt;&lt;/keywords&gt;&lt;dates&gt;&lt;year&gt;2011&lt;/year&gt;&lt;pub-dates&gt;&lt;date&gt;Jul&lt;/date&gt;&lt;/pub-dates&gt;&lt;/dates&gt;&lt;isbn&gt;1433-2965 (Electronic)&amp;#xD;0937-941X (Linking)&lt;/isbn&gt;&lt;accession-num&gt;21607807&lt;/accession-num&gt;&lt;urls&gt;&lt;related-urls&gt;&lt;url&gt;http://www.ncbi.nlm.nih.gov/pubmed/21607807&lt;/url&gt;&lt;/related-urls&gt;&lt;/urls&gt;&lt;electronic-resource-num&gt;10.1007/s00198-011-1642-x&lt;/electronic-resource-num&gt;&lt;/record&gt;&lt;/Cite&gt;&lt;/EndNote&gt;</w:instrText>
      </w:r>
      <w:r w:rsidR="00B7722D" w:rsidRPr="00D2733F">
        <w:fldChar w:fldCharType="separate"/>
      </w:r>
      <w:r w:rsidR="005B0471">
        <w:rPr>
          <w:noProof/>
        </w:rPr>
        <w:t>(18)</w:t>
      </w:r>
      <w:r w:rsidR="00B7722D" w:rsidRPr="00D2733F">
        <w:fldChar w:fldCharType="end"/>
      </w:r>
      <w:r w:rsidR="00B7722D" w:rsidRPr="00D2733F">
        <w:t>. Taken together, these observations underpin the rationale for prioritisation of secondary fracture prevention.</w:t>
      </w:r>
      <w:r w:rsidR="00492F23" w:rsidRPr="00D2733F">
        <w:t xml:space="preserve"> </w:t>
      </w:r>
      <w:r w:rsidR="00B7722D" w:rsidRPr="00D2733F">
        <w:t xml:space="preserve"> </w:t>
      </w:r>
      <w:r w:rsidRPr="00D2733F">
        <w:t>The remainder of</w:t>
      </w:r>
      <w:r w:rsidR="00B7722D" w:rsidRPr="00D2733F">
        <w:t xml:space="preserve"> this chapter focuses on </w:t>
      </w:r>
      <w:r w:rsidR="009316DB" w:rsidRPr="00D2733F">
        <w:t>Models of Ca</w:t>
      </w:r>
      <w:r w:rsidR="005B0471">
        <w:t>r</w:t>
      </w:r>
      <w:r w:rsidR="009316DB" w:rsidRPr="005B0471">
        <w:t>e and their operational M</w:t>
      </w:r>
      <w:r w:rsidR="00B7722D" w:rsidRPr="005B0471">
        <w:t xml:space="preserve">odels of </w:t>
      </w:r>
      <w:r w:rsidR="009316DB" w:rsidRPr="005B0471">
        <w:t>S</w:t>
      </w:r>
      <w:r w:rsidR="00B7722D" w:rsidRPr="005B0471">
        <w:t xml:space="preserve">ervice </w:t>
      </w:r>
      <w:r w:rsidR="009316DB" w:rsidRPr="005B0471">
        <w:t>D</w:t>
      </w:r>
      <w:r w:rsidR="00B7722D" w:rsidRPr="005B0471">
        <w:t>elivery for secondary fracture prevention and care of individuals who experience hip fractures</w:t>
      </w:r>
      <w:r w:rsidRPr="005B0471">
        <w:t>.</w:t>
      </w:r>
      <w:r w:rsidR="00B7722D" w:rsidRPr="005B0471">
        <w:t xml:space="preserve"> A musculoskeletal</w:t>
      </w:r>
      <w:r w:rsidR="003C1C85" w:rsidRPr="005B0471">
        <w:t xml:space="preserve"> (MSK)</w:t>
      </w:r>
      <w:r w:rsidR="00B7722D" w:rsidRPr="005B0471">
        <w:t xml:space="preserve"> </w:t>
      </w:r>
      <w:r w:rsidR="009316DB" w:rsidRPr="005B0471">
        <w:t>M</w:t>
      </w:r>
      <w:r w:rsidR="00B7722D" w:rsidRPr="005B0471">
        <w:t xml:space="preserve">odel of </w:t>
      </w:r>
      <w:r w:rsidR="009316DB" w:rsidRPr="005B0471">
        <w:t>C</w:t>
      </w:r>
      <w:r w:rsidR="00B7722D" w:rsidRPr="005B0471">
        <w:t xml:space="preserve">are </w:t>
      </w:r>
      <w:r w:rsidR="00303AB6" w:rsidRPr="005B0471">
        <w:t>is best</w:t>
      </w:r>
      <w:r w:rsidR="00B7722D" w:rsidRPr="005B0471">
        <w:t xml:space="preserve"> defined as a guide to describe how best-evidence for delivery of MSK care can be</w:t>
      </w:r>
      <w:r w:rsidR="009316DB" w:rsidRPr="005B0471">
        <w:t xml:space="preserve"> delivered at a systems level </w:t>
      </w:r>
      <w:r w:rsidR="00B7722D" w:rsidRPr="005B0471">
        <w:t>while considering practicalities of the local environment.</w:t>
      </w:r>
      <w:r w:rsidR="00494B9B">
        <w:t xml:space="preserve"> A </w:t>
      </w:r>
      <w:r w:rsidR="009316DB">
        <w:t>M</w:t>
      </w:r>
      <w:r w:rsidR="00494B9B">
        <w:t xml:space="preserve">odel of </w:t>
      </w:r>
      <w:r w:rsidR="009316DB">
        <w:t>S</w:t>
      </w:r>
      <w:r w:rsidR="00494B9B">
        <w:t>ervice</w:t>
      </w:r>
      <w:r w:rsidR="00AC13AD">
        <w:t xml:space="preserve"> </w:t>
      </w:r>
      <w:r w:rsidR="009316DB">
        <w:t>D</w:t>
      </w:r>
      <w:r w:rsidR="00AC13AD">
        <w:t xml:space="preserve">elivery </w:t>
      </w:r>
      <w:r w:rsidR="00303AB6">
        <w:t xml:space="preserve">is </w:t>
      </w:r>
      <w:r w:rsidR="00494B9B">
        <w:t xml:space="preserve">defined as a care component of a </w:t>
      </w:r>
      <w:r w:rsidR="009316DB">
        <w:t>M</w:t>
      </w:r>
      <w:r w:rsidR="00494B9B">
        <w:t xml:space="preserve">odel of </w:t>
      </w:r>
      <w:r w:rsidR="009316DB">
        <w:t>C</w:t>
      </w:r>
      <w:r w:rsidR="00494B9B">
        <w:t>are</w:t>
      </w:r>
      <w:r w:rsidR="00AC13AD">
        <w:t xml:space="preserve"> that is </w:t>
      </w:r>
      <w:r w:rsidR="00303AB6">
        <w:t xml:space="preserve">specific for local conditions, such as a </w:t>
      </w:r>
      <w:r w:rsidR="005B0471">
        <w:t>F</w:t>
      </w:r>
      <w:r w:rsidR="00303AB6">
        <w:t xml:space="preserve">racture </w:t>
      </w:r>
      <w:r w:rsidR="005B0471">
        <w:t>L</w:t>
      </w:r>
      <w:r w:rsidR="00303AB6">
        <w:t xml:space="preserve">iaison </w:t>
      </w:r>
      <w:r w:rsidR="005B0471">
        <w:t>S</w:t>
      </w:r>
      <w:r w:rsidR="00303AB6">
        <w:t>ervice</w:t>
      </w:r>
      <w:r w:rsidR="005B0471">
        <w:t xml:space="preserve"> (FLS)</w:t>
      </w:r>
      <w:r w:rsidR="00303AB6">
        <w:t xml:space="preserve"> or an </w:t>
      </w:r>
      <w:r w:rsidR="005B0471">
        <w:t>O</w:t>
      </w:r>
      <w:r w:rsidR="00303AB6">
        <w:t xml:space="preserve">rthogeriatrics </w:t>
      </w:r>
      <w:r w:rsidR="005B0471">
        <w:t>S</w:t>
      </w:r>
      <w:r w:rsidR="00303AB6">
        <w:t>ervice</w:t>
      </w:r>
      <w:r w:rsidR="005B0471">
        <w:t xml:space="preserve"> (OGS)</w:t>
      </w:r>
      <w:r w:rsidR="00494B9B">
        <w:t>.</w:t>
      </w:r>
    </w:p>
    <w:p w14:paraId="74FDF1B2" w14:textId="77777777" w:rsidR="00E32FB7" w:rsidRPr="001318A5" w:rsidRDefault="00E32FB7" w:rsidP="00E32FB7">
      <w:pPr>
        <w:pStyle w:val="Heading1"/>
      </w:pPr>
      <w:r>
        <w:t>The e</w:t>
      </w:r>
      <w:r w:rsidRPr="001318A5">
        <w:t>viden</w:t>
      </w:r>
      <w:r>
        <w:t>ce base for Fracture Liaison Services and O</w:t>
      </w:r>
      <w:r w:rsidRPr="001318A5">
        <w:t>rthogeriatric</w:t>
      </w:r>
      <w:r>
        <w:t>s Services – Level A heading</w:t>
      </w:r>
    </w:p>
    <w:p w14:paraId="4D2E2C61" w14:textId="77777777" w:rsidR="00E32FB7" w:rsidRPr="001318A5" w:rsidRDefault="00E32FB7" w:rsidP="00E32FB7">
      <w:pPr>
        <w:pStyle w:val="Heading2"/>
        <w:spacing w:line="480" w:lineRule="auto"/>
      </w:pPr>
      <w:r>
        <w:t>Fracture Liaison Services – Level B heading</w:t>
      </w:r>
    </w:p>
    <w:p w14:paraId="7F6962AC" w14:textId="77777777" w:rsidR="00E32FB7" w:rsidRDefault="00E32FB7" w:rsidP="00E32FB7">
      <w:pPr>
        <w:pStyle w:val="Heading3"/>
      </w:pPr>
      <w:r>
        <w:t>Introduction – Level C heading</w:t>
      </w:r>
    </w:p>
    <w:p w14:paraId="08FB4DBC" w14:textId="77777777" w:rsidR="00E32FB7" w:rsidRPr="0033445D" w:rsidRDefault="00E32FB7" w:rsidP="00E32FB7"/>
    <w:p w14:paraId="2BE1D27B" w14:textId="6CAAB1F3" w:rsidR="00E32FB7" w:rsidRDefault="00E32FB7" w:rsidP="00E32FB7">
      <w:pPr>
        <w:spacing w:line="480" w:lineRule="auto"/>
        <w:jc w:val="both"/>
      </w:pPr>
      <w:r>
        <w:t xml:space="preserve">The natural progression and trajectory of osteoporosis clearly demonstrates that fractures beget fractures </w:t>
      </w:r>
      <w:r>
        <w:fldChar w:fldCharType="begin">
          <w:fldData xml:space="preserve">PEVuZE5vdGU+PENpdGU+PEF1dGhvcj5FZHdhcmRzPC9BdXRob3I+PFllYXI+MjAwNzwvWWVhcj48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</w:fldData>
        </w:fldChar>
      </w:r>
      <w:r w:rsidR="005B0471">
        <w:instrText xml:space="preserve"> ADDIN EN.CITE </w:instrText>
      </w:r>
      <w:r w:rsidR="005B0471">
        <w:fldChar w:fldCharType="begin">
          <w:fldData xml:space="preserve">PEVuZE5vdGU+PENpdGU+PEF1dGhvcj5FZHdhcmRzPC9BdXRob3I+PFllYXI+MjAwNzwvWWVhcj48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</w:fldData>
        </w:fldChar>
      </w:r>
      <w:r w:rsidR="005B0471">
        <w:instrText xml:space="preserve"> ADDIN EN.CITE.DATA </w:instrText>
      </w:r>
      <w:r w:rsidR="005B0471">
        <w:fldChar w:fldCharType="end"/>
      </w:r>
      <w:r>
        <w:fldChar w:fldCharType="separate"/>
      </w:r>
      <w:r w:rsidR="005B0471">
        <w:rPr>
          <w:noProof/>
        </w:rPr>
        <w:t>(14-17)</w:t>
      </w:r>
      <w:r>
        <w:fldChar w:fldCharType="end"/>
      </w:r>
      <w:r>
        <w:t xml:space="preserve">.  It is also well known that treating patients with previous fragility fractures can reduce subsequent fractures by up to 50% </w:t>
      </w:r>
      <w:r>
        <w:fldChar w:fldCharType="begin">
          <w:fldData xml:space="preserve">PEVuZE5vdGU+PENpdGU+PEF1dGhvcj5CbGFjazwvQXV0aG9yPjxZZWFyPjIwMDA8L1llYXI+PFJl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</w:fldData>
        </w:fldChar>
      </w:r>
      <w:r w:rsidR="00B7722D">
        <w:instrText xml:space="preserve"> ADDIN EN.CITE </w:instrText>
      </w:r>
      <w:r w:rsidR="00B7722D">
        <w:fldChar w:fldCharType="begin">
          <w:fldData xml:space="preserve">PEVuZE5vdGU+PENpdGU+PEF1dGhvcj5CbGFjazwvQXV0aG9yPjxZZWFyPjIwMDA8L1llYXI+PFJl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</w:fldData>
        </w:fldChar>
      </w:r>
      <w:r w:rsidR="00B7722D">
        <w:instrText xml:space="preserve"> ADDIN EN.CITE.DATA </w:instrText>
      </w:r>
      <w:r w:rsidR="00B7722D">
        <w:fldChar w:fldCharType="end"/>
      </w:r>
      <w:r>
        <w:fldChar w:fldCharType="separate"/>
      </w:r>
      <w:r w:rsidR="00B7722D">
        <w:rPr>
          <w:noProof/>
        </w:rPr>
        <w:t>(19, 20)</w:t>
      </w:r>
      <w:r>
        <w:fldChar w:fldCharType="end"/>
      </w:r>
      <w:r>
        <w:t xml:space="preserve">.  However, a ubiquitous and universal chasm of care appears to exist in the identification and treatment of osteoporosis in the fragility fracture patient. </w:t>
      </w:r>
    </w:p>
    <w:p w14:paraId="11548078" w14:textId="77777777" w:rsidR="00E32FB7" w:rsidRDefault="00E32FB7" w:rsidP="00E32FB7">
      <w:pPr>
        <w:pStyle w:val="Heading3"/>
      </w:pPr>
      <w:r>
        <w:t>What is being done to alleviate the problem? – Level C heading</w:t>
      </w:r>
    </w:p>
    <w:p w14:paraId="71D12F84" w14:textId="77777777" w:rsidR="00E32FB7" w:rsidRPr="003A4091" w:rsidRDefault="00E32FB7" w:rsidP="00E32FB7"/>
    <w:p w14:paraId="0118D670" w14:textId="12BB3479" w:rsidR="00E32FB7" w:rsidRDefault="00E32FB7" w:rsidP="00E32FB7">
      <w:pPr>
        <w:spacing w:line="480" w:lineRule="auto"/>
        <w:jc w:val="both"/>
      </w:pPr>
      <w:r>
        <w:lastRenderedPageBreak/>
        <w:t xml:space="preserve">FLS have been shown to successfully close or, at the least, narrow the secondary fracture prevention gap in many countries. Though models of secondary fracture prevention have existed since the time Coulson reported the employment of an orthopaedic co-ordinator to successfully liaise between orthopaedic, elderly care and community services in the early 1990’s </w:t>
      </w:r>
      <w:r>
        <w:fldChar w:fldCharType="begin"/>
      </w:r>
      <w:r w:rsidR="00B7722D">
        <w:instrText xml:space="preserve"> ADDIN EN.CITE &lt;EndNote&gt;&lt;Cite&gt;&lt;Author&gt;Coulson&lt;/Author&gt;&lt;Year&gt;1993&lt;/Year&gt;&lt;RecNum&gt;50&lt;/RecNum&gt;&lt;DisplayText&gt;(21)&lt;/DisplayText&gt;&lt;record&gt;&lt;rec-number&gt;50&lt;/rec-number&gt;&lt;foreign-keys&gt;&lt;key app="EN" db-id="0e0dtv00zpxszqev0x0pzxz405es0spx2fwt" timestamp="1464052484"&gt;50&lt;/key&gt;&lt;/foreign-keys&gt;&lt;ref-type name="Journal Article"&gt;17&lt;/ref-type&gt;&lt;contributors&gt;&lt;authors&gt;&lt;author&gt;Coulson, I.&lt;/author&gt;&lt;/authors&gt;&lt;/contributors&gt;&lt;titles&gt;&lt;title&gt;Co-ordinating an orthopaedic service&lt;/title&gt;&lt;secondary-title&gt;Nurs Stand&lt;/secondary-title&gt;&lt;/titles&gt;&lt;periodical&gt;&lt;full-title&gt;Nurs Stand&lt;/full-title&gt;&lt;/periodical&gt;&lt;pages&gt;37-40&lt;/pages&gt;&lt;volume&gt;7&lt;/volume&gt;&lt;number&gt;32&lt;/number&gt;&lt;keywords&gt;&lt;keyword&gt;Activities of Daily Living&lt;/keyword&gt;&lt;keyword&gt;Aged&lt;/keyword&gt;&lt;keyword&gt;Femoral Fractures/epidemiology/*nursing&lt;/keyword&gt;&lt;keyword&gt;Great Britain/epidemiology&lt;/keyword&gt;&lt;keyword&gt;Hospital Departments/*organization &amp;amp; administration&lt;/keyword&gt;&lt;keyword&gt;Humans&lt;/keyword&gt;&lt;keyword&gt;Nursing Assessment&lt;/keyword&gt;&lt;keyword&gt;*Orthopedic Nursing&lt;/keyword&gt;&lt;keyword&gt;Patient Care Team&lt;/keyword&gt;&lt;/keywords&gt;&lt;dates&gt;&lt;year&gt;1993&lt;/year&gt;&lt;pub-dates&gt;&lt;date&gt;Apr 28-May 4&lt;/date&gt;&lt;/pub-dates&gt;&lt;/dates&gt;&lt;isbn&gt;0029-6570 (Print)&amp;#xD;0029-6570 (Linking)&lt;/isbn&gt;&lt;accession-num&gt;8512852&lt;/accession-num&gt;&lt;urls&gt;&lt;related-urls&gt;&lt;url&gt;http://www.ncbi.nlm.nih.gov/pubmed/8512852&lt;/url&gt;&lt;/related-urls&gt;&lt;/urls&gt;&lt;/record&gt;&lt;/Cite&gt;&lt;/EndNote&gt;</w:instrText>
      </w:r>
      <w:r>
        <w:fldChar w:fldCharType="separate"/>
      </w:r>
      <w:r w:rsidR="00B7722D">
        <w:rPr>
          <w:noProof/>
        </w:rPr>
        <w:t>(21)</w:t>
      </w:r>
      <w:r>
        <w:fldChar w:fldCharType="end"/>
      </w:r>
      <w:r>
        <w:t xml:space="preserve">, it is only recently that efforts to systematically and operationally define FLS and their impact on fracture management have been attempted. </w:t>
      </w:r>
    </w:p>
    <w:p w14:paraId="30E7475A" w14:textId="77777777" w:rsidR="00E32FB7" w:rsidRDefault="00E32FB7" w:rsidP="00E32FB7">
      <w:pPr>
        <w:spacing w:line="480" w:lineRule="auto"/>
        <w:jc w:val="both"/>
      </w:pPr>
      <w:r>
        <w:t>This brief review focuses on the evidence that exists for the beneficial effect of FLS, including data regarding their cost-effectiveness, the common structural components in successful FLS as well as the challenges faced during implementing and maintaining FLS. It has to be noted that these challenges may be different in different geopolitical and socio-economic environments.</w:t>
      </w:r>
    </w:p>
    <w:p w14:paraId="33A9182C" w14:textId="77777777" w:rsidR="00E32FB7" w:rsidRDefault="00E32FB7" w:rsidP="00E32FB7">
      <w:pPr>
        <w:pStyle w:val="Heading3"/>
      </w:pPr>
      <w:r>
        <w:t>Evidence for the beneficial impact of FLS – Level C heading</w:t>
      </w:r>
    </w:p>
    <w:p w14:paraId="7911121B" w14:textId="77777777" w:rsidR="00E32FB7" w:rsidRPr="003A4091" w:rsidRDefault="00E32FB7" w:rsidP="00E32FB7">
      <w:pPr>
        <w:jc w:val="both"/>
      </w:pPr>
    </w:p>
    <w:p w14:paraId="1EF08E42" w14:textId="3ACC4D56" w:rsidR="00E32FB7" w:rsidRDefault="00E32FB7" w:rsidP="00E32FB7">
      <w:pPr>
        <w:spacing w:line="480" w:lineRule="auto"/>
        <w:jc w:val="both"/>
      </w:pPr>
      <w:r>
        <w:t xml:space="preserve">Worldwide, good evidence exists regarding the beneficial impact of FLS. Implementation of FLS have shown benefits with regard to increased diagnostic rates for osteoporosis </w:t>
      </w:r>
      <w:r>
        <w:fldChar w:fldCharType="begin">
          <w:fldData xml:space="preserve">PEVuZE5vdGU+PENpdGU+PEF1dGhvcj5NY0xlbGxhbjwvQXV0aG9yPjxZZWFyPjIwMDM8L1llYXI+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</w:fldData>
        </w:fldChar>
      </w:r>
      <w:r w:rsidR="00B7722D">
        <w:instrText xml:space="preserve"> ADDIN EN.CITE </w:instrText>
      </w:r>
      <w:r w:rsidR="00B7722D">
        <w:fldChar w:fldCharType="begin">
          <w:fldData xml:space="preserve">PEVuZE5vdGU+PENpdGU+PEF1dGhvcj5NY0xlbGxhbjwvQXV0aG9yPjxZZWFyPjIwMDM8L1llYXI+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</w:fldData>
        </w:fldChar>
      </w:r>
      <w:r w:rsidR="00B7722D">
        <w:instrText xml:space="preserve"> ADDIN EN.CITE.DATA </w:instrText>
      </w:r>
      <w:r w:rsidR="00B7722D">
        <w:fldChar w:fldCharType="end"/>
      </w:r>
      <w:r>
        <w:fldChar w:fldCharType="separate"/>
      </w:r>
      <w:r w:rsidR="00B7722D">
        <w:rPr>
          <w:noProof/>
        </w:rPr>
        <w:t>(22)</w:t>
      </w:r>
      <w:r>
        <w:fldChar w:fldCharType="end"/>
      </w:r>
      <w:r>
        <w:t xml:space="preserve">, increased rates of DXA evaluations </w:t>
      </w:r>
      <w:r>
        <w:fldChar w:fldCharType="begin">
          <w:fldData xml:space="preserve">PEVuZE5vdGU+PENpdGU+PEF1dGhvcj5DaGFuZHJhbjwvQXV0aG9yPjxZZWFyPjIwMTM8L1llYXI+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gwOS0xNzwvcGFnZXM+PHZvbHVtZT4yNDwvdm9sdW1lPjxu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</w:fldData>
        </w:fldChar>
      </w:r>
      <w:r w:rsidR="00B7722D">
        <w:instrText xml:space="preserve"> ADDIN EN.CITE </w:instrText>
      </w:r>
      <w:r w:rsidR="00B7722D">
        <w:fldChar w:fldCharType="begin">
          <w:fldData xml:space="preserve">PEVuZE5vdGU+PENpdGU+PEF1dGhvcj5DaGFuZHJhbjwvQXV0aG9yPjxZZWFyPjIwMTM8L1llYXI+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gwOS0xNzwvcGFnZXM+PHZvbHVtZT4yNDwvdm9sdW1lPjxu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</w:fldData>
        </w:fldChar>
      </w:r>
      <w:r w:rsidR="00B7722D">
        <w:instrText xml:space="preserve"> ADDIN EN.CITE.DATA </w:instrText>
      </w:r>
      <w:r w:rsidR="00B7722D">
        <w:fldChar w:fldCharType="end"/>
      </w:r>
      <w:r>
        <w:fldChar w:fldCharType="separate"/>
      </w:r>
      <w:r w:rsidR="00B7722D">
        <w:rPr>
          <w:noProof/>
        </w:rPr>
        <w:t>(23)</w:t>
      </w:r>
      <w:r>
        <w:fldChar w:fldCharType="end"/>
      </w:r>
      <w:r>
        <w:t xml:space="preserve">, increased rates of investigations targeted at ruling out secondary causes of osteoporosis </w:t>
      </w:r>
      <w:r>
        <w:fldChar w:fldCharType="begin"/>
      </w:r>
      <w:r w:rsidR="00B7722D">
        <w:instrText xml:space="preserve"> ADDIN EN.CITE &lt;EndNote&gt;&lt;Cite&gt;&lt;Author&gt;Wallace&lt;/Author&gt;&lt;Year&gt;2011&lt;/Year&gt;&lt;RecNum&gt;52&lt;/RecNum&gt;&lt;DisplayText&gt;(24)&lt;/DisplayText&gt;&lt;record&gt;&lt;rec-number&gt;52&lt;/rec-number&gt;&lt;foreign-keys&gt;&lt;key app="EN" db-id="0e0dtv00zpxszqev0x0pzxz405es0spx2fwt" timestamp="1464052784"&gt;52&lt;/key&gt;&lt;/foreign-keys&gt;&lt;ref-type name="Journal Article"&gt;17&lt;/ref-type&gt;&lt;contributors&gt;&lt;authors&gt;&lt;author&gt;Wallace, I.&lt;/author&gt;&lt;author&gt;Callachand, F.&lt;/author&gt;&lt;author&gt;Elliott, J.&lt;/author&gt;&lt;author&gt;Gardiner, P.&lt;/author&gt;&lt;/authors&gt;&lt;/contributors&gt;&lt;auth-address&gt;Department of Rheumatology, Altnagelvin Area Hospital, Western Health and Social Care Trust , Londonderry , UK.&lt;/auth-address&gt;&lt;titles&gt;&lt;title&gt;An evaluation of an enhanced fracture liaison service as the optimal model for secondary prevention of osteoporosis&lt;/title&gt;&lt;secondary-title&gt;JRSM Short Rep&lt;/secondary-title&gt;&lt;/titles&gt;&lt;periodical&gt;&lt;full-title&gt;JRSM Short Rep&lt;/full-title&gt;&lt;/periodical&gt;&lt;pages&gt;8&lt;/pages&gt;&lt;volume&gt;2&lt;/volume&gt;&lt;number&gt;2&lt;/number&gt;&lt;dates&gt;&lt;year&gt;2011&lt;/year&gt;&lt;/dates&gt;&lt;isbn&gt;2042-5333 (Electronic)&amp;#xD;2042-5333 (Linking)&lt;/isbn&gt;&lt;accession-num&gt;21369526&lt;/accession-num&gt;&lt;urls&gt;&lt;related-urls&gt;&lt;url&gt;http://www.ncbi.nlm.nih.gov/pubmed/21369526&lt;/url&gt;&lt;/related-urls&gt;&lt;/urls&gt;&lt;custom2&gt;PMC3046558&lt;/custom2&gt;&lt;electronic-resource-num&gt;10.1258/shorts.2010.010063&lt;/electronic-resource-num&gt;&lt;/record&gt;&lt;/Cite&gt;&lt;/EndNote&gt;</w:instrText>
      </w:r>
      <w:r>
        <w:fldChar w:fldCharType="separate"/>
      </w:r>
      <w:r w:rsidR="00B7722D">
        <w:rPr>
          <w:noProof/>
        </w:rPr>
        <w:t>(24)</w:t>
      </w:r>
      <w:r>
        <w:fldChar w:fldCharType="end"/>
      </w:r>
      <w:r>
        <w:t xml:space="preserve">, improved prescription and initiation rates for osteoporosis medications </w:t>
      </w:r>
      <w:r>
        <w:fldChar w:fldCharType="begin">
          <w:fldData xml:space="preserve">PEVuZE5vdGU+PENpdGU+PEF1dGhvcj5DaGFuZHJhbjwvQXV0aG9yPjxZZWFyPjIwMTM8L1llYXI+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cGFnZXM+MjgwOS0xNzwvcGFnZXM+PHZvbHVtZT4yNDwvdm9sdW1l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</w:fldData>
        </w:fldChar>
      </w:r>
      <w:r w:rsidR="00B7722D">
        <w:instrText xml:space="preserve"> ADDIN EN.CITE </w:instrText>
      </w:r>
      <w:r w:rsidR="00B7722D">
        <w:fldChar w:fldCharType="begin">
          <w:fldData xml:space="preserve">PEVuZE5vdGU+PENpdGU+PEF1dGhvcj5DaGFuZHJhbjwvQXV0aG9yPjxZZWFyPjIwMTM8L1llYXI+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cGFnZXM+MjgwOS0xNzwvcGFnZXM+PHZvbHVtZT4yNDwvdm9sdW1l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</w:fldData>
        </w:fldChar>
      </w:r>
      <w:r w:rsidR="00B7722D">
        <w:instrText xml:space="preserve"> ADDIN EN.CITE.DATA </w:instrText>
      </w:r>
      <w:r w:rsidR="00B7722D">
        <w:fldChar w:fldCharType="end"/>
      </w:r>
      <w:r>
        <w:fldChar w:fldCharType="separate"/>
      </w:r>
      <w:r w:rsidR="00B7722D">
        <w:rPr>
          <w:noProof/>
        </w:rPr>
        <w:t>(23-26)</w:t>
      </w:r>
      <w:r>
        <w:fldChar w:fldCharType="end"/>
      </w:r>
      <w:r>
        <w:t xml:space="preserve"> and, very importantly, enrolment into FLS have been shown to increase compliance and persistence to osteoporosis medications amongst patients with fragility fractures </w:t>
      </w:r>
      <w:r>
        <w:fldChar w:fldCharType="begin">
          <w:fldData xml:space="preserve">PEVuZE5vdGU+PENpdGU+PEF1dGhvcj5Cb3Vkb3U8L0F1dGhvcj48WWVhcj4yMDExPC9ZZWFyPjxS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=
</w:fldData>
        </w:fldChar>
      </w:r>
      <w:r w:rsidR="00B7722D">
        <w:instrText xml:space="preserve"> ADDIN EN.CITE </w:instrText>
      </w:r>
      <w:r w:rsidR="00B7722D">
        <w:fldChar w:fldCharType="begin">
          <w:fldData xml:space="preserve">PEVuZE5vdGU+PENpdGU+PEF1dGhvcj5Cb3Vkb3U8L0F1dGhvcj48WWVhcj4yMDExPC9ZZWFyPjxS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=
</w:fldData>
        </w:fldChar>
      </w:r>
      <w:r w:rsidR="00B7722D">
        <w:instrText xml:space="preserve"> ADDIN EN.CITE.DATA </w:instrText>
      </w:r>
      <w:r w:rsidR="00B7722D">
        <w:fldChar w:fldCharType="end"/>
      </w:r>
      <w:r>
        <w:fldChar w:fldCharType="separate"/>
      </w:r>
      <w:r w:rsidR="00B7722D">
        <w:rPr>
          <w:noProof/>
        </w:rPr>
        <w:t>(27, 28)</w:t>
      </w:r>
      <w:r>
        <w:fldChar w:fldCharType="end"/>
      </w:r>
      <w:r>
        <w:t>. The evidence regarding the impact of FLS on reducing subsequent fractures is however, less clear cut and randomised controlled trials are lacking.  In a prospective controlled observational study, patients with a symptomatic non-vertebral fracture followed up in a Minimal Trauma Fracture (MTF) program were compared with patients with similar fractures who opted to follow-up with primary care physicians</w:t>
      </w:r>
      <w:r w:rsidR="00620052">
        <w:t xml:space="preserve"> (PCPs)</w:t>
      </w:r>
      <w:r>
        <w:t xml:space="preserve">. The patients in the former group had significantly lower incidence of re-fracture (4.1% versus 19.7%, p&lt;0.01) over 4 years </w:t>
      </w:r>
      <w:r>
        <w:fldChar w:fldCharType="begin">
          <w:fldData xml:space="preserve">PEVuZE5vdGU+PENpdGU+PEF1dGhvcj5MaWg8L0F1dGhvcj48WWVhcj4yMDExPC9ZZWFyPjxSZWNO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</w:fldData>
        </w:fldChar>
      </w:r>
      <w:r w:rsidR="00B7722D">
        <w:instrText xml:space="preserve"> ADDIN EN.CITE </w:instrText>
      </w:r>
      <w:r w:rsidR="00B7722D">
        <w:fldChar w:fldCharType="begin">
          <w:fldData xml:space="preserve">PEVuZE5vdGU+PENpdGU+PEF1dGhvcj5MaWg8L0F1dGhvcj48WWVhcj4yMDExPC9ZZWFyPjxSZWNO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</w:fldData>
        </w:fldChar>
      </w:r>
      <w:r w:rsidR="00B7722D">
        <w:instrText xml:space="preserve"> ADDIN EN.CITE.DATA </w:instrText>
      </w:r>
      <w:r w:rsidR="00B7722D">
        <w:fldChar w:fldCharType="end"/>
      </w:r>
      <w:r>
        <w:fldChar w:fldCharType="separate"/>
      </w:r>
      <w:r w:rsidR="00B7722D">
        <w:rPr>
          <w:noProof/>
        </w:rPr>
        <w:t>(29)</w:t>
      </w:r>
      <w:r>
        <w:fldChar w:fldCharType="end"/>
      </w:r>
      <w:r>
        <w:t xml:space="preserve">. An estimated reduction of over 40% in hip fracture incidence with implementation of their Healthy Bones Program has been reported by the Kaiser Permanente Health Care System in the USA </w:t>
      </w:r>
      <w:r>
        <w:fldChar w:fldCharType="begin"/>
      </w:r>
      <w:r w:rsidR="00B7722D">
        <w:instrText xml:space="preserve"> ADDIN EN.CITE &lt;EndNote&gt;&lt;Cite&gt;&lt;Author&gt;Dell&lt;/Author&gt;&lt;Year&gt;2011&lt;/Year&gt;&lt;RecNum&gt;58&lt;/RecNum&gt;&lt;DisplayText&gt;(30)&lt;/DisplayText&gt;&lt;record&gt;&lt;rec-number&gt;58&lt;/rec-number&gt;&lt;foreign-keys&gt;&lt;key app="EN" db-id="0e0dtv00zpxszqev0x0pzxz405es0spx2fwt" timestamp="1464053250"&gt;58&lt;/key&gt;&lt;/foreign-keys&gt;&lt;ref-type name="Journal Article"&gt;17&lt;/ref-type&gt;&lt;contributors&gt;&lt;authors&gt;&lt;author&gt;Dell, R.&lt;/author&gt;&lt;/authors&gt;&lt;/contributors&gt;&lt;auth-address&gt;Department of Orthopedics, Kaiser Permanente, 9353 E Imperial Hwy, Downey, CA 90242, USA. Richard.M.Dell@kp.org&lt;/auth-address&gt;&lt;titles&gt;&lt;title&gt;Fracture prevention in Kaiser Permanente Southern California&lt;/title&gt;&lt;secondary-title&gt;Osteoporos Int&lt;/secondary-title&gt;&lt;/titles&gt;&lt;periodical&gt;&lt;full-title&gt;Osteoporos Int&lt;/full-title&gt;&lt;/periodical&gt;&lt;pages&gt;457-60&lt;/pages&gt;&lt;volume&gt;22 Suppl 3&lt;/volume&gt;&lt;keywords&gt;&lt;keyword&gt;Absorptiometry, Photon/utilization&lt;/keyword&gt;&lt;keyword&gt;Aged&lt;/keyword&gt;&lt;keyword&gt;Aged, 80 and over&lt;/keyword&gt;&lt;keyword&gt;Bone Density Conservation Agents/therapeutic use&lt;/keyword&gt;&lt;keyword&gt;California/epidemiology&lt;/keyword&gt;&lt;keyword&gt;Delivery of Health Care/*organization &amp;amp; administration/standards&lt;/keyword&gt;&lt;keyword&gt;Drug Utilization/statistics &amp;amp; numerical data&lt;/keyword&gt;&lt;keyword&gt;Female&lt;/keyword&gt;&lt;keyword&gt;Hip Fractures/epidemiology/prevention &amp;amp; control&lt;/keyword&gt;&lt;keyword&gt;Humans&lt;/keyword&gt;&lt;keyword&gt;Male&lt;/keyword&gt;&lt;keyword&gt;Middle Aged&lt;/keyword&gt;&lt;keyword&gt;Osteoporosis/diagnosis/*drug therapy/epidemiology&lt;/keyword&gt;&lt;keyword&gt;Osteoporotic Fractures/epidemiology/*prevention &amp;amp; control&lt;/keyword&gt;&lt;keyword&gt;Quality of Health Care&lt;/keyword&gt;&lt;/keywords&gt;&lt;dates&gt;&lt;year&gt;2011&lt;/year&gt;&lt;pub-dates&gt;&lt;date&gt;Aug&lt;/date&gt;&lt;/pub-dates&gt;&lt;/dates&gt;&lt;isbn&gt;1433-2965 (Electronic)&amp;#xD;0937-941X (Linking)&lt;/isbn&gt;&lt;accession-num&gt;21847765&lt;/accession-num&gt;&lt;urls&gt;&lt;related-urls&gt;&lt;url&gt;http://www.ncbi.nlm.nih.gov/pubmed/21847765&lt;/url&gt;&lt;/related-urls&gt;&lt;/urls&gt;&lt;electronic-resource-num&gt;10.1007/s00198-011-1712-0&lt;/electronic-resource-num&gt;&lt;/record&gt;&lt;/Cite&gt;&lt;/EndNote&gt;</w:instrText>
      </w:r>
      <w:r>
        <w:fldChar w:fldCharType="separate"/>
      </w:r>
      <w:r w:rsidR="00B7722D">
        <w:rPr>
          <w:noProof/>
        </w:rPr>
        <w:t>(30)</w:t>
      </w:r>
      <w:r>
        <w:fldChar w:fldCharType="end"/>
      </w:r>
      <w:r>
        <w:t xml:space="preserve">. The Healthy Bones Program used the services of a </w:t>
      </w:r>
      <w:r>
        <w:lastRenderedPageBreak/>
        <w:t xml:space="preserve">FLS to target patients specifically at highest risk of secondary fracture to maximize the probability of reducing fracture incidences. The authors attributed the decrease in estimated fracture rates to the increase in DXA screening followed by appropriate osteoporosis treatment in patients enrolled into the program.  It has to be noted that the comparison was made against estimated hip fracture incidence expected in the population if no interventional change was made, and therefore errors in this estimate could have affected the conclusions of this study. A historical cohort study of patients presenting with a minimal trauma fracture to the emergency departments of a tertiary hospital with a FLS, and one without a FLS found an approximate 30% reduction in any re-fractures and an approximate 40% reduction in major (hip, spine, femur, pelvis or humerus) re-fractures at the FLS hospital compared with the non-FLS hospital over a 3 year period </w:t>
      </w:r>
      <w:r>
        <w:fldChar w:fldCharType="begin">
          <w:fldData xml:space="preserve">PEVuZE5vdGU+PENpdGU+PEF1dGhvcj5OYWtheWFtYTwvQXV0aG9yPjxZZWFyPjIwMTY8L1llYXI+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</w:fldData>
        </w:fldChar>
      </w:r>
      <w:r w:rsidR="00B7722D">
        <w:instrText xml:space="preserve"> ADDIN EN.CITE </w:instrText>
      </w:r>
      <w:r w:rsidR="00B7722D">
        <w:fldChar w:fldCharType="begin">
          <w:fldData xml:space="preserve">PEVuZE5vdGU+PENpdGU+PEF1dGhvcj5OYWtheWFtYTwvQXV0aG9yPjxZZWFyPjIwMTY8L1llYXI+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</w:fldData>
        </w:fldChar>
      </w:r>
      <w:r w:rsidR="00B7722D">
        <w:instrText xml:space="preserve"> ADDIN EN.CITE.DATA </w:instrText>
      </w:r>
      <w:r w:rsidR="00B7722D">
        <w:fldChar w:fldCharType="end"/>
      </w:r>
      <w:r>
        <w:fldChar w:fldCharType="separate"/>
      </w:r>
      <w:r w:rsidR="00B7722D">
        <w:rPr>
          <w:noProof/>
        </w:rPr>
        <w:t>(31)</w:t>
      </w:r>
      <w:r>
        <w:fldChar w:fldCharType="end"/>
      </w:r>
      <w:r>
        <w:t xml:space="preserve">. In another study, a time-dependent reduction in subsequent non-vertebral risk was noted over a 2 year follow-up period in patients who were followed up in a FLS as opposed to patients who underwent standard fracture care </w:t>
      </w:r>
      <w:r>
        <w:fldChar w:fldCharType="begin">
          <w:fldData xml:space="preserve">PEVuZE5vdGU+PENpdGU+PEF1dGhvcj5IdW50amVuczwvQXV0aG9yPjxZZWFyPjIwMTQ8L1llYXI+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</w:fldData>
        </w:fldChar>
      </w:r>
      <w:r w:rsidR="00B7722D">
        <w:instrText xml:space="preserve"> ADDIN EN.CITE </w:instrText>
      </w:r>
      <w:r w:rsidR="00B7722D">
        <w:fldChar w:fldCharType="begin">
          <w:fldData xml:space="preserve">PEVuZE5vdGU+PENpdGU+PEF1dGhvcj5IdW50amVuczwvQXV0aG9yPjxZZWFyPjIwMTQ8L1llYXI+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</w:fldData>
        </w:fldChar>
      </w:r>
      <w:r w:rsidR="00B7722D">
        <w:instrText xml:space="preserve"> ADDIN EN.CITE.DATA </w:instrText>
      </w:r>
      <w:r w:rsidR="00B7722D">
        <w:fldChar w:fldCharType="end"/>
      </w:r>
      <w:r>
        <w:fldChar w:fldCharType="separate"/>
      </w:r>
      <w:r w:rsidR="00B7722D">
        <w:rPr>
          <w:noProof/>
        </w:rPr>
        <w:t>(32)</w:t>
      </w:r>
      <w:r>
        <w:fldChar w:fldCharType="end"/>
      </w:r>
      <w:r>
        <w:t xml:space="preserve">. A hazard ratio for non-vertebral fractures of 0.84 (95% CI: 0.64-1.10) at twelve months and 0.44 (95% CI: 0.25-0.79) at twenty-four months was seen in the patients who attended the FLS. </w:t>
      </w:r>
    </w:p>
    <w:p w14:paraId="0D8E4030" w14:textId="61D56571" w:rsidR="00E32FB7" w:rsidRDefault="00F63F90" w:rsidP="00E32FB7">
      <w:pPr>
        <w:spacing w:line="480" w:lineRule="auto"/>
        <w:jc w:val="both"/>
      </w:pPr>
      <w:r>
        <w:t>FLS</w:t>
      </w:r>
      <w:r w:rsidR="00E32FB7">
        <w:t xml:space="preserve"> may have potential beneficial effects on mortality outcomes. Patients followed up in a FLS were shown to have a significant reduction in mortality of 35% (hazard ratio: 0.65; 95% confidence interval [CI]: 0.53-0.79) over two years of follow-up when compared to patients who underwent standard non-FLS care in a study conducted in the Netherlands </w:t>
      </w:r>
      <w:r w:rsidR="00E32FB7">
        <w:fldChar w:fldCharType="begin">
          <w:fldData xml:space="preserve">PEVuZE5vdGU+PENpdGU+PEF1dGhvcj5IdW50amVuczwvQXV0aG9yPjxZZWFyPjIwMTQ8L1llYXI+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</w:fldData>
        </w:fldChar>
      </w:r>
      <w:r w:rsidR="00B7722D">
        <w:instrText xml:space="preserve"> ADDIN EN.CITE </w:instrText>
      </w:r>
      <w:r w:rsidR="00B7722D">
        <w:fldChar w:fldCharType="begin">
          <w:fldData xml:space="preserve">PEVuZE5vdGU+PENpdGU+PEF1dGhvcj5IdW50amVuczwvQXV0aG9yPjxZZWFyPjIwMTQ8L1llYXI+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</w:fldData>
        </w:fldChar>
      </w:r>
      <w:r w:rsidR="00B7722D">
        <w:instrText xml:space="preserve"> ADDIN EN.CITE.DATA </w:instrText>
      </w:r>
      <w:r w:rsidR="00B7722D">
        <w:fldChar w:fldCharType="end"/>
      </w:r>
      <w:r w:rsidR="00E32FB7">
        <w:fldChar w:fldCharType="separate"/>
      </w:r>
      <w:r w:rsidR="00B7722D">
        <w:rPr>
          <w:noProof/>
        </w:rPr>
        <w:t>(32)</w:t>
      </w:r>
      <w:r w:rsidR="00E32FB7">
        <w:fldChar w:fldCharType="end"/>
      </w:r>
      <w:r w:rsidR="00E32FB7">
        <w:t>. The estimated impact of setting up or expanding an existent FLS on mortality was also explored in a population based longitudinal study in which Hospital Episode Statistics databases were linked to National Statistics mortality records for 11 acute hospitals in a region of England. Following the set up/expansion of the FLS, the associations on 30-day and 1 year mortality were as follows: HR = 0.80 (95% CI: 0.71-0.91) and HR = 0.84 (95% CI:</w:t>
      </w:r>
      <w:r w:rsidR="00D31AB9">
        <w:t xml:space="preserve"> </w:t>
      </w:r>
      <w:r w:rsidR="00E32FB7">
        <w:t xml:space="preserve">0.77-0.93) </w:t>
      </w:r>
      <w:r w:rsidR="00E32FB7">
        <w:fldChar w:fldCharType="begin">
          <w:fldData xml:space="preserve">PEVuZE5vdGU+PENpdGU+PEF1dGhvcj5IYXdsZXk8L0F1dGhvcj48WWVhcj4yMDE2PC9ZZWFyPjxS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</w:fldData>
        </w:fldChar>
      </w:r>
      <w:r w:rsidR="00B7722D">
        <w:instrText xml:space="preserve"> ADDIN EN.CITE </w:instrText>
      </w:r>
      <w:r w:rsidR="00B7722D">
        <w:fldChar w:fldCharType="begin">
          <w:fldData xml:space="preserve">PEVuZE5vdGU+PENpdGU+PEF1dGhvcj5IYXdsZXk8L0F1dGhvcj48WWVhcj4yMDE2PC9ZZWFyPjxS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</w:fldData>
        </w:fldChar>
      </w:r>
      <w:r w:rsidR="00B7722D">
        <w:instrText xml:space="preserve"> ADDIN EN.CITE.DATA </w:instrText>
      </w:r>
      <w:r w:rsidR="00B7722D">
        <w:fldChar w:fldCharType="end"/>
      </w:r>
      <w:r w:rsidR="00E32FB7">
        <w:fldChar w:fldCharType="separate"/>
      </w:r>
      <w:r w:rsidR="00B7722D">
        <w:rPr>
          <w:noProof/>
        </w:rPr>
        <w:t>(33)</w:t>
      </w:r>
      <w:r w:rsidR="00E32FB7">
        <w:fldChar w:fldCharType="end"/>
      </w:r>
      <w:r w:rsidR="00E32FB7">
        <w:t xml:space="preserve">. </w:t>
      </w:r>
    </w:p>
    <w:p w14:paraId="25412C7C" w14:textId="32D8CF03" w:rsidR="00E32FB7" w:rsidRDefault="00E32FB7" w:rsidP="00E32FB7">
      <w:pPr>
        <w:pStyle w:val="Heading3"/>
      </w:pPr>
      <w:r>
        <w:t>Cost</w:t>
      </w:r>
      <w:r w:rsidR="003C74AF">
        <w:t>-e</w:t>
      </w:r>
      <w:r>
        <w:t>ffectiveness of Fracture Liaison Services – Level C heading</w:t>
      </w:r>
    </w:p>
    <w:p w14:paraId="5054499E" w14:textId="77777777" w:rsidR="00E32FB7" w:rsidRPr="008D5810" w:rsidRDefault="00E32FB7" w:rsidP="00E32FB7"/>
    <w:p w14:paraId="4C99118F" w14:textId="056B68C5" w:rsidR="00E32FB7" w:rsidRDefault="00E32FB7" w:rsidP="00E32FB7">
      <w:pPr>
        <w:spacing w:line="480" w:lineRule="auto"/>
        <w:jc w:val="both"/>
      </w:pPr>
      <w:r>
        <w:lastRenderedPageBreak/>
        <w:t>Amongst the biggest challenges in successfully implementing and sustaining a FLS is to convince payers and hospital administrators of the cost</w:t>
      </w:r>
      <w:r w:rsidR="00EF134A">
        <w:t>-</w:t>
      </w:r>
      <w:r>
        <w:t xml:space="preserve">effectiveness of secondary fracture prevention programs. Costs of funding the salaries of FLS coordinators, performances of DXA scans, laboratory work up to rule out secondary contributors as well as the cost of osteoporosis medications may be looked upon unfavourably by payers and funding bodies.  Justifying the cost of FLS personnel costs in the form of downstream revenue to the health system from ancillary services such as DXA, incentives to hospitals for providing high quality care and for avoiding re-admissions have been proposed </w:t>
      </w:r>
      <w:r>
        <w:fldChar w:fldCharType="begin"/>
      </w:r>
      <w:r w:rsidR="00B7722D">
        <w:instrText xml:space="preserve"> ADDIN EN.CITE &lt;EndNote&gt;&lt;Cite&gt;&lt;Author&gt;Curtis&lt;/Author&gt;&lt;Year&gt;2013&lt;/Year&gt;&lt;RecNum&gt;61&lt;/RecNum&gt;&lt;DisplayText&gt;(34)&lt;/DisplayText&gt;&lt;record&gt;&lt;rec-number&gt;61&lt;/rec-number&gt;&lt;foreign-keys&gt;&lt;key app="EN" db-id="0e0dtv00zpxszqev0x0pzxz405es0spx2fwt" timestamp="1464053688"&gt;61&lt;/key&gt;&lt;/foreign-keys&gt;&lt;ref-type name="Journal Article"&gt;17&lt;/ref-type&gt;&lt;contributors&gt;&lt;authors&gt;&lt;author&gt;Curtis, J. R.&lt;/author&gt;&lt;author&gt;Silverman, S. L.&lt;/author&gt;&lt;/authors&gt;&lt;/contributors&gt;&lt;auth-address&gt;Division of Clinical Immunology and Rheumatology, University of Alabama at Birmingham, 510 20th Street South, FOT 802D, Birmingham, AL, 35294, USA, jcurtis@uab.edu.&lt;/auth-address&gt;&lt;titles&gt;&lt;title&gt;Commentary: the five Ws of a Fracture Liaison Service: why, who, what, where, and how? In osteoporosis, we reap what we sow&lt;/title&gt;&lt;secondary-title&gt;Curr Osteoporos Rep&lt;/secondary-title&gt;&lt;/titles&gt;&lt;periodical&gt;&lt;full-title&gt;Curr Osteoporos Rep&lt;/full-title&gt;&lt;/periodical&gt;&lt;pages&gt;365-8&lt;/pages&gt;&lt;volume&gt;11&lt;/volume&gt;&lt;number&gt;4&lt;/number&gt;&lt;keywords&gt;&lt;keyword&gt;*Delivery of Health Care&lt;/keyword&gt;&lt;keyword&gt;Disease Management&lt;/keyword&gt;&lt;keyword&gt;Fractures, Bone/*diagnosis/*etiology/therapy&lt;/keyword&gt;&lt;keyword&gt;Humans&lt;/keyword&gt;&lt;keyword&gt;Osteoporosis/*complications&lt;/keyword&gt;&lt;keyword&gt;Osteoporotic Fractures/prevention &amp;amp; control/*therapy&lt;/keyword&gt;&lt;keyword&gt;Quality of Health Care&lt;/keyword&gt;&lt;keyword&gt;Secondary Prevention&lt;/keyword&gt;&lt;/keywords&gt;&lt;dates&gt;&lt;year&gt;2013&lt;/year&gt;&lt;pub-dates&gt;&lt;date&gt;Dec&lt;/date&gt;&lt;/pub-dates&gt;&lt;/dates&gt;&lt;isbn&gt;1544-2241 (Electronic)&amp;#xD;1544-1873 (Linking)&lt;/isbn&gt;&lt;accession-num&gt;24104520&lt;/accession-num&gt;&lt;urls&gt;&lt;related-urls&gt;&lt;url&gt;http://www.ncbi.nlm.nih.gov/pubmed/24104520&lt;/url&gt;&lt;/related-urls&gt;&lt;/urls&gt;&lt;custom2&gt;PMC3847905&lt;/custom2&gt;&lt;electronic-resource-num&gt;10.1007/s11914-013-0177-9&lt;/electronic-resource-num&gt;&lt;/record&gt;&lt;/Cite&gt;&lt;/EndNote&gt;</w:instrText>
      </w:r>
      <w:r>
        <w:fldChar w:fldCharType="separate"/>
      </w:r>
      <w:r w:rsidR="00B7722D">
        <w:rPr>
          <w:noProof/>
        </w:rPr>
        <w:t>(34)</w:t>
      </w:r>
      <w:r>
        <w:fldChar w:fldCharType="end"/>
      </w:r>
      <w:r>
        <w:t>. Properly conducted cost</w:t>
      </w:r>
      <w:r w:rsidR="00B355CC">
        <w:t>-</w:t>
      </w:r>
      <w:r>
        <w:t xml:space="preserve">effectiveness analyses (in addition to showing reduction in re-fracture rates) are needed to justify not only setting up FLS but also to sustain them. Third-party payers have to be reminded that benefits of fracture risk reduction accumulate over time and that FLS implementation is likely to reap significant financial benefits over periods of time such as 10 years or more. Though a study conducted in Australia evaluating the cost-effectiveness of a fracture liaison service showed that the FLS as compared to standard care increased costs by AUD 1,486 per patient compared to standard care, QALYs (Quality-of-life years) were improved by 0.089 years over the 10 year simulation period, and thus the incremental cost-effectiveness ratio (ICER) versus standard care was AUD 17,291 per QALY gained </w:t>
      </w:r>
      <w:r>
        <w:fldChar w:fldCharType="begin"/>
      </w:r>
      <w:r w:rsidR="00B7722D">
        <w:instrText xml:space="preserve"> ADDIN EN.CITE &lt;EndNote&gt;&lt;Cite&gt;&lt;Author&gt;Cooper&lt;/Author&gt;&lt;Year&gt;2012&lt;/Year&gt;&lt;RecNum&gt;62&lt;/RecNum&gt;&lt;DisplayText&gt;(35)&lt;/DisplayText&gt;&lt;record&gt;&lt;rec-number&gt;62&lt;/rec-number&gt;&lt;foreign-keys&gt;&lt;key app="EN" db-id="0e0dtv00zpxszqev0x0pzxz405es0spx2fwt" timestamp="1464053803"&gt;62&lt;/key&gt;&lt;/foreign-keys&gt;&lt;ref-type name="Journal Article"&gt;17&lt;/ref-type&gt;&lt;contributors&gt;&lt;authors&gt;&lt;author&gt;Cooper, M. S.&lt;/author&gt;&lt;author&gt;Palmer, A. J.&lt;/author&gt;&lt;author&gt;Seibel, M. J.&lt;/author&gt;&lt;/authors&gt;&lt;/contributors&gt;&lt;auth-address&gt;University of Birmingham, Birmingham, UK. m.s.cooper@bham.ac.uk&lt;/auth-address&gt;&lt;titles&gt;&lt;title&gt;Cost-effectiveness of the Concord Minimal Trauma Fracture Liaison service, a prospective, controlled fracture prevention study&lt;/title&gt;&lt;secondary-title&gt;Osteoporos Int&lt;/secondary-title&gt;&lt;/titles&gt;&lt;periodical&gt;&lt;full-title&gt;Osteoporos Int&lt;/full-title&gt;&lt;/periodical&gt;&lt;pages&gt;97-107&lt;/pages&gt;&lt;volume&gt;23&lt;/volume&gt;&lt;number&gt;1&lt;/number&gt;&lt;keywords&gt;&lt;keyword&gt;Aged&lt;/keyword&gt;&lt;keyword&gt;Australia/epidemiology&lt;/keyword&gt;&lt;keyword&gt;Computer Simulation&lt;/keyword&gt;&lt;keyword&gt;Cost-Benefit Analysis&lt;/keyword&gt;&lt;keyword&gt;Delivery of Health Care, Integrated/*economics/organization &amp;amp; administration&lt;/keyword&gt;&lt;keyword&gt;Female&lt;/keyword&gt;&lt;keyword&gt;Health Care Costs/statistics &amp;amp; numerical data&lt;/keyword&gt;&lt;keyword&gt;Health Resources/utilization&lt;/keyword&gt;&lt;keyword&gt;Health Services Research/methods&lt;/keyword&gt;&lt;keyword&gt;Humans&lt;/keyword&gt;&lt;keyword&gt;Male&lt;/keyword&gt;&lt;keyword&gt;Middle Aged&lt;/keyword&gt;&lt;keyword&gt;Osteoporotic Fractures/economics/mortality/*prevention &amp;amp; control&lt;/keyword&gt;&lt;keyword&gt;Prospective Studies&lt;/keyword&gt;&lt;keyword&gt;Quality-Adjusted Life Years&lt;/keyword&gt;&lt;keyword&gt;Secondary Prevention&lt;/keyword&gt;&lt;keyword&gt;Trauma Severity Indices&lt;/keyword&gt;&lt;/keywords&gt;&lt;dates&gt;&lt;year&gt;2012&lt;/year&gt;&lt;pub-dates&gt;&lt;date&gt;Jan&lt;/date&gt;&lt;/pub-dates&gt;&lt;/dates&gt;&lt;isbn&gt;1433-2965 (Electronic)&amp;#xD;0937-941X (Linking)&lt;/isbn&gt;&lt;accession-num&gt;21953475&lt;/accession-num&gt;&lt;urls&gt;&lt;related-urls&gt;&lt;url&gt;http://www.ncbi.nlm.nih.gov/pubmed/21953475&lt;/url&gt;&lt;/related-urls&gt;&lt;/urls&gt;&lt;electronic-resource-num&gt;10.1007/s00198-011-1802-z&lt;/electronic-resource-num&gt;&lt;/record&gt;&lt;/Cite&gt;&lt;/EndNote&gt;</w:instrText>
      </w:r>
      <w:r>
        <w:fldChar w:fldCharType="separate"/>
      </w:r>
      <w:r w:rsidR="00B7722D">
        <w:rPr>
          <w:noProof/>
        </w:rPr>
        <w:t>(35)</w:t>
      </w:r>
      <w:r>
        <w:fldChar w:fldCharType="end"/>
      </w:r>
      <w:r>
        <w:t xml:space="preserve">.  A rigorous cost-effectiveness analysis using a Markov state-transition computer simulation model through a health-care system perspective in the United States estimated that an FLS would result in 153 fewer fractures, 37.43 more quality-adjusted life years (QALYs), and save US$66,879 compared with typical post fracture care per every 10,000 post fracture patients </w:t>
      </w:r>
      <w:r>
        <w:fldChar w:fldCharType="begin"/>
      </w:r>
      <w:r w:rsidR="00B7722D">
        <w:instrText xml:space="preserve"> ADDIN EN.CITE &lt;EndNote&gt;&lt;Cite&gt;&lt;Author&gt;Solomon&lt;/Author&gt;&lt;Year&gt;2014&lt;/Year&gt;&lt;RecNum&gt;63&lt;/RecNum&gt;&lt;DisplayText&gt;(36)&lt;/DisplayText&gt;&lt;record&gt;&lt;rec-number&gt;63&lt;/rec-number&gt;&lt;foreign-keys&gt;&lt;key app="EN" db-id="0e0dtv00zpxszqev0x0pzxz405es0spx2fwt" timestamp="1464053878"&gt;63&lt;/key&gt;&lt;/foreign-keys&gt;&lt;ref-type name="Journal Article"&gt;17&lt;/ref-type&gt;&lt;contributors&gt;&lt;authors&gt;&lt;author&gt;Solomon, D. H.&lt;/author&gt;&lt;author&gt;Patrick, A. R.&lt;/author&gt;&lt;author&gt;Schousboe, J.&lt;/author&gt;&lt;author&gt;Losina, E.&lt;/author&gt;&lt;/authors&gt;&lt;/contributors&gt;&lt;auth-address&gt;Division of Rheumatology, Brigham and Women&amp;apos;s Hospital, Boston, MA, USA; Division of Pharmacoepidemiology, Brigham and Women&amp;apos;s Hospital, Boston, MA, USA.&lt;/auth-address&gt;&lt;titles&gt;&lt;title&gt;The potential economic benefits of improved postfracture care: a cost-effectiveness analysis of a fracture liaison service in the US health-care system&lt;/title&gt;&lt;secondary-title&gt;J Bone Miner Res&lt;/secondary-title&gt;&lt;/titles&gt;&lt;periodical&gt;&lt;full-title&gt;J Bone Miner Res&lt;/full-title&gt;&lt;/periodical&gt;&lt;pages&gt;1667-74&lt;/pages&gt;&lt;volume&gt;29&lt;/volume&gt;&lt;number&gt;7&lt;/number&gt;&lt;keywords&gt;&lt;keyword&gt;*Cost-Benefit Analysis&lt;/keyword&gt;&lt;keyword&gt;Delivery of Health Care/*economics&lt;/keyword&gt;&lt;keyword&gt;Diphosphonates/therapeutic use&lt;/keyword&gt;&lt;keyword&gt;Female&lt;/keyword&gt;&lt;keyword&gt;Fractures, Bone/drug therapy/*economics/mortality&lt;/keyword&gt;&lt;keyword&gt;Humans&lt;/keyword&gt;&lt;keyword&gt;Male&lt;/keyword&gt;&lt;keyword&gt;Models, Economic&lt;/keyword&gt;&lt;keyword&gt;Quality-Adjusted Life Years&lt;/keyword&gt;&lt;keyword&gt;Treatment Outcome&lt;/keyword&gt;&lt;keyword&gt;United States&lt;/keyword&gt;&lt;keyword&gt;Cost-effectiveness&lt;/keyword&gt;&lt;keyword&gt;Fracture liaison service&lt;/keyword&gt;&lt;keyword&gt;Hip fracture&lt;/keyword&gt;&lt;keyword&gt;Osteoporosis&lt;/keyword&gt;&lt;/keywords&gt;&lt;dates&gt;&lt;year&gt;2014&lt;/year&gt;&lt;pub-dates&gt;&lt;date&gt;Jul&lt;/date&gt;&lt;/pub-dates&gt;&lt;/dates&gt;&lt;isbn&gt;1523-4681 (Electronic)&amp;#xD;0884-0431 (Linking)&lt;/isbn&gt;&lt;accession-num&gt;24443384&lt;/accession-num&gt;&lt;urls&gt;&lt;related-urls&gt;&lt;url&gt;http://www.ncbi.nlm.nih.gov/pubmed/24443384&lt;/url&gt;&lt;/related-urls&gt;&lt;/urls&gt;&lt;custom2&gt;PMC4176766&lt;/custom2&gt;&lt;electronic-resource-num&gt;10.1002/jbmr.2180&lt;/electronic-resource-num&gt;&lt;/record&gt;&lt;/Cite&gt;&lt;/EndNote&gt;</w:instrText>
      </w:r>
      <w:r>
        <w:fldChar w:fldCharType="separate"/>
      </w:r>
      <w:r w:rsidR="00B7722D">
        <w:rPr>
          <w:noProof/>
        </w:rPr>
        <w:t>(36)</w:t>
      </w:r>
      <w:r>
        <w:fldChar w:fldCharType="end"/>
      </w:r>
      <w:r>
        <w:t>. FLS were also found to be cost</w:t>
      </w:r>
      <w:r w:rsidR="00E67E7F">
        <w:t>-</w:t>
      </w:r>
      <w:r>
        <w:t>effective and even cost</w:t>
      </w:r>
      <w:r w:rsidR="008B3D05">
        <w:t>-</w:t>
      </w:r>
      <w:r>
        <w:t xml:space="preserve">saving for preventing further fractures in a study </w:t>
      </w:r>
      <w:r w:rsidR="000C486C">
        <w:t xml:space="preserve">of patients with fragility fractures </w:t>
      </w:r>
      <w:r>
        <w:t>conducted in the UK utilising detailed audit data collected by the West Glasgow FLS. For a hypothetical cohort of 1,000 fragility fracture patients</w:t>
      </w:r>
      <w:r w:rsidR="006A261F">
        <w:t>,</w:t>
      </w:r>
      <w:r>
        <w:t xml:space="preserve"> it was found that 18 fractures were prevented and GB</w:t>
      </w:r>
      <w:r w:rsidR="005B0471">
        <w:t>P</w:t>
      </w:r>
      <w:r w:rsidR="00EC1273">
        <w:t xml:space="preserve"> </w:t>
      </w:r>
      <w:r>
        <w:t xml:space="preserve">21,000 saved per 1,000 patients </w:t>
      </w:r>
      <w:r>
        <w:fldChar w:fldCharType="begin">
          <w:fldData xml:space="preserve">PEVuZE5vdGU+PENpdGU+PEF1dGhvcj5NY0xlbGxhbjwvQXV0aG9yPjxZZWFyPjIwMTE8L1llYXI+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</w:fldData>
        </w:fldChar>
      </w:r>
      <w:r w:rsidR="00B7722D">
        <w:instrText xml:space="preserve"> ADDIN EN.CITE </w:instrText>
      </w:r>
      <w:r w:rsidR="00B7722D">
        <w:fldChar w:fldCharType="begin">
          <w:fldData xml:space="preserve">PEVuZE5vdGU+PENpdGU+PEF1dGhvcj5NY0xlbGxhbjwvQXV0aG9yPjxZZWFyPjIwMTE8L1llYXI+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</w:fldData>
        </w:fldChar>
      </w:r>
      <w:r w:rsidR="00B7722D">
        <w:instrText xml:space="preserve"> ADDIN EN.CITE.DATA </w:instrText>
      </w:r>
      <w:r w:rsidR="00B7722D">
        <w:fldChar w:fldCharType="end"/>
      </w:r>
      <w:r>
        <w:fldChar w:fldCharType="separate"/>
      </w:r>
      <w:r w:rsidR="00B7722D">
        <w:rPr>
          <w:noProof/>
        </w:rPr>
        <w:t>(37)</w:t>
      </w:r>
      <w:r>
        <w:fldChar w:fldCharType="end"/>
      </w:r>
      <w:r>
        <w:t>.  A deterministic cost-effective analysis done in a hospital based Osteoporosis Exemplary Care Program in Toronto, Canada</w:t>
      </w:r>
      <w:r w:rsidR="00DD1705">
        <w:t>,</w:t>
      </w:r>
      <w:r>
        <w:t xml:space="preserve"> showed that a tertiary care centre that hired a coordinator who manages 500 patients with fragility fractures annually could reduce the number of </w:t>
      </w:r>
      <w:r>
        <w:lastRenderedPageBreak/>
        <w:t xml:space="preserve">hip fractures from 34 to 31 in the first year with a net hospital cost savings of CN$ 48,950 (in year -2004 values) </w:t>
      </w:r>
      <w:r>
        <w:fldChar w:fldCharType="begin">
          <w:fldData xml:space="preserve">PEVuZE5vdGU+PENpdGU+PEF1dGhvcj5TYW5kZXI8L0F1dGhvcj48WWVhcj4yMDA4PC9ZZWFyPjxS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</w:fldData>
        </w:fldChar>
      </w:r>
      <w:r w:rsidR="00B7722D">
        <w:instrText xml:space="preserve"> ADDIN EN.CITE </w:instrText>
      </w:r>
      <w:r w:rsidR="00B7722D">
        <w:fldChar w:fldCharType="begin">
          <w:fldData xml:space="preserve">PEVuZE5vdGU+PENpdGU+PEF1dGhvcj5TYW5kZXI8L0F1dGhvcj48WWVhcj4yMDA4PC9ZZWFyPjxS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</w:fldData>
        </w:fldChar>
      </w:r>
      <w:r w:rsidR="00B7722D">
        <w:instrText xml:space="preserve"> ADDIN EN.CITE.DATA </w:instrText>
      </w:r>
      <w:r w:rsidR="00B7722D">
        <w:fldChar w:fldCharType="end"/>
      </w:r>
      <w:r>
        <w:fldChar w:fldCharType="separate"/>
      </w:r>
      <w:r w:rsidR="00B7722D">
        <w:rPr>
          <w:noProof/>
        </w:rPr>
        <w:t>(38)</w:t>
      </w:r>
      <w:r>
        <w:fldChar w:fldCharType="end"/>
      </w:r>
      <w:r>
        <w:t>. It has to be noted that cost savings and/or cost</w:t>
      </w:r>
      <w:r w:rsidR="002829D0">
        <w:t>-</w:t>
      </w:r>
      <w:r>
        <w:t xml:space="preserve">effectiveness may differ between open </w:t>
      </w:r>
      <w:r w:rsidR="00F21BD1">
        <w:t>and</w:t>
      </w:r>
      <w:r>
        <w:t xml:space="preserve"> closed health care systems </w:t>
      </w:r>
      <w:r>
        <w:fldChar w:fldCharType="begin"/>
      </w:r>
      <w:r w:rsidR="00B7722D">
        <w:instrText xml:space="preserve"> ADDIN EN.CITE &lt;EndNote&gt;&lt;Cite&gt;&lt;Author&gt;Curtis&lt;/Author&gt;&lt;Year&gt;2013&lt;/Year&gt;&lt;RecNum&gt;61&lt;/RecNum&gt;&lt;DisplayText&gt;(34)&lt;/DisplayText&gt;&lt;record&gt;&lt;rec-number&gt;61&lt;/rec-number&gt;&lt;foreign-keys&gt;&lt;key app="EN" db-id="0e0dtv00zpxszqev0x0pzxz405es0spx2fwt" timestamp="1464053688"&gt;61&lt;/key&gt;&lt;/foreign-keys&gt;&lt;ref-type name="Journal Article"&gt;17&lt;/ref-type&gt;&lt;contributors&gt;&lt;authors&gt;&lt;author&gt;Curtis, J. R.&lt;/author&gt;&lt;author&gt;Silverman, S. L.&lt;/author&gt;&lt;/authors&gt;&lt;/contributors&gt;&lt;auth-address&gt;Division of Clinical Immunology and Rheumatology, University of Alabama at Birmingham, 510 20th Street South, FOT 802D, Birmingham, AL, 35294, USA, jcurtis@uab.edu.&lt;/auth-address&gt;&lt;titles&gt;&lt;title&gt;Commentary: the five Ws of a Fracture Liaison Service: why, who, what, where, and how? In osteoporosis, we reap what we sow&lt;/title&gt;&lt;secondary-title&gt;Curr Osteoporos Rep&lt;/secondary-title&gt;&lt;/titles&gt;&lt;periodical&gt;&lt;full-title&gt;Curr Osteoporos Rep&lt;/full-title&gt;&lt;/periodical&gt;&lt;pages&gt;365-8&lt;/pages&gt;&lt;volume&gt;11&lt;/volume&gt;&lt;number&gt;4&lt;/number&gt;&lt;keywords&gt;&lt;keyword&gt;*Delivery of Health Care&lt;/keyword&gt;&lt;keyword&gt;Disease Management&lt;/keyword&gt;&lt;keyword&gt;Fractures, Bone/*diagnosis/*etiology/therapy&lt;/keyword&gt;&lt;keyword&gt;Humans&lt;/keyword&gt;&lt;keyword&gt;Osteoporosis/*complications&lt;/keyword&gt;&lt;keyword&gt;Osteoporotic Fractures/prevention &amp;amp; control/*therapy&lt;/keyword&gt;&lt;keyword&gt;Quality of Health Care&lt;/keyword&gt;&lt;keyword&gt;Secondary Prevention&lt;/keyword&gt;&lt;/keywords&gt;&lt;dates&gt;&lt;year&gt;2013&lt;/year&gt;&lt;pub-dates&gt;&lt;date&gt;Dec&lt;/date&gt;&lt;/pub-dates&gt;&lt;/dates&gt;&lt;isbn&gt;1544-2241 (Electronic)&amp;#xD;1544-1873 (Linking)&lt;/isbn&gt;&lt;accession-num&gt;24104520&lt;/accession-num&gt;&lt;urls&gt;&lt;related-urls&gt;&lt;url&gt;http://www.ncbi.nlm.nih.gov/pubmed/24104520&lt;/url&gt;&lt;/related-urls&gt;&lt;/urls&gt;&lt;custom2&gt;PMC3847905&lt;/custom2&gt;&lt;electronic-resource-num&gt;10.1007/s11914-013-0177-9&lt;/electronic-resource-num&gt;&lt;/record&gt;&lt;/Cite&gt;&lt;/EndNote&gt;</w:instrText>
      </w:r>
      <w:r>
        <w:fldChar w:fldCharType="separate"/>
      </w:r>
      <w:r w:rsidR="00B7722D">
        <w:rPr>
          <w:noProof/>
        </w:rPr>
        <w:t>(34)</w:t>
      </w:r>
      <w:r>
        <w:fldChar w:fldCharType="end"/>
      </w:r>
      <w:r>
        <w:t xml:space="preserve"> with reduction of costs shown through FLS programs only in closed and single payer health care systems in the US </w:t>
      </w:r>
      <w:r>
        <w:fldChar w:fldCharType="begin">
          <w:fldData xml:space="preserve">PEVuZE5vdGU+PENpdGU+PEF1dGhvcj5EZWxsPC9BdXRob3I+PFllYXI+MjAxMTwvWWVhcj48UmVj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</w:fldData>
        </w:fldChar>
      </w:r>
      <w:r w:rsidR="00B7722D">
        <w:instrText xml:space="preserve"> ADDIN EN.CITE </w:instrText>
      </w:r>
      <w:r w:rsidR="00B7722D">
        <w:fldChar w:fldCharType="begin">
          <w:fldData xml:space="preserve">PEVuZE5vdGU+PENpdGU+PEF1dGhvcj5EZWxsPC9BdXRob3I+PFllYXI+MjAxMTwvWWVhcj48UmVj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</w:fldData>
        </w:fldChar>
      </w:r>
      <w:r w:rsidR="00B7722D">
        <w:instrText xml:space="preserve"> ADDIN EN.CITE.DATA </w:instrText>
      </w:r>
      <w:r w:rsidR="00B7722D">
        <w:fldChar w:fldCharType="end"/>
      </w:r>
      <w:r>
        <w:fldChar w:fldCharType="separate"/>
      </w:r>
      <w:r w:rsidR="00B7722D">
        <w:rPr>
          <w:noProof/>
        </w:rPr>
        <w:t>(30, 39)</w:t>
      </w:r>
      <w:r>
        <w:fldChar w:fldCharType="end"/>
      </w:r>
      <w:r>
        <w:t>.</w:t>
      </w:r>
    </w:p>
    <w:p w14:paraId="274368A7" w14:textId="77777777" w:rsidR="00E32FB7" w:rsidRDefault="00E32FB7" w:rsidP="00E32FB7">
      <w:pPr>
        <w:pStyle w:val="Heading3"/>
      </w:pPr>
      <w:r>
        <w:t>The How of FLS: Structural components of successful FLS and implementation challenges and opportunities – Level C heading</w:t>
      </w:r>
    </w:p>
    <w:p w14:paraId="60129001" w14:textId="77777777" w:rsidR="00E32FB7" w:rsidRPr="007A0AAD" w:rsidRDefault="00E32FB7" w:rsidP="00E32FB7"/>
    <w:p w14:paraId="432B5F30" w14:textId="0E82F419" w:rsidR="00E32FB7" w:rsidRDefault="00E32FB7" w:rsidP="00E32FB7">
      <w:pPr>
        <w:spacing w:line="480" w:lineRule="auto"/>
        <w:jc w:val="both"/>
      </w:pPr>
      <w:r>
        <w:t>Though multiple FLS around the world have been shown to be successful in terms of case finding rates, evaluation, treatment prescriptions, compliance rates and cost</w:t>
      </w:r>
      <w:r w:rsidR="005901F3">
        <w:t>-</w:t>
      </w:r>
      <w:r>
        <w:t>effectiveness, the question of how best FLS should be structured, organized and implemented to deliver the most beneficial and cost-effective care continues to be the subject of ongoing debate. Bench marking individual FLS against global standards have been made possible by the development of the Best Practice Framework by the Capture the Fracture® Campaign</w:t>
      </w:r>
      <w:r w:rsidR="00F63F90">
        <w:t xml:space="preserve"> of the IOF discussed later in this chapter</w:t>
      </w:r>
      <w:r>
        <w:t xml:space="preserve"> </w:t>
      </w:r>
      <w:r>
        <w:fldChar w:fldCharType="begin">
          <w:fldData xml:space="preserve">PEVuZE5vdGU+PENpdGU+PEF1dGhvcj5KYXZhaWQ8L0F1dGhvcj48WWVhcj4yMDE1PC9ZZWFyPjxS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jU3My04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</w:fldData>
        </w:fldChar>
      </w:r>
      <w:r w:rsidR="00B7722D">
        <w:instrText xml:space="preserve"> ADDIN EN.CITE </w:instrText>
      </w:r>
      <w:r w:rsidR="00B7722D">
        <w:fldChar w:fldCharType="begin">
          <w:fldData xml:space="preserve">PEVuZE5vdGU+PENpdGU+PEF1dGhvcj5KYXZhaWQ8L0F1dGhvcj48WWVhcj4yMDE1PC9ZZWFyPjxS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jU3My04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</w:fldData>
        </w:fldChar>
      </w:r>
      <w:r w:rsidR="00B7722D">
        <w:instrText xml:space="preserve"> ADDIN EN.CITE.DATA </w:instrText>
      </w:r>
      <w:r w:rsidR="00B7722D">
        <w:fldChar w:fldCharType="end"/>
      </w:r>
      <w:r>
        <w:fldChar w:fldCharType="separate"/>
      </w:r>
      <w:r w:rsidR="00B7722D">
        <w:rPr>
          <w:noProof/>
        </w:rPr>
        <w:t>(40)</w:t>
      </w:r>
      <w:r>
        <w:fldChar w:fldCharType="end"/>
      </w:r>
      <w:r>
        <w:t>. The essential elements</w:t>
      </w:r>
      <w:r w:rsidR="00F63F90">
        <w:t xml:space="preserve"> for a FLS are shown in figure 1</w:t>
      </w:r>
      <w:r>
        <w:t>.</w:t>
      </w:r>
    </w:p>
    <w:p w14:paraId="71EF92B2" w14:textId="5E87EAAD" w:rsidR="00E32FB7" w:rsidRDefault="00E32FB7" w:rsidP="00E32FB7">
      <w:pPr>
        <w:spacing w:line="480" w:lineRule="auto"/>
        <w:jc w:val="both"/>
      </w:pPr>
      <w:r>
        <w:t>Insert fi</w:t>
      </w:r>
      <w:r w:rsidR="00F63F90">
        <w:t>gure 1</w:t>
      </w:r>
    </w:p>
    <w:p w14:paraId="0EDBA3D7" w14:textId="50DB2CE3" w:rsidR="00E32FB7" w:rsidRDefault="00E32FB7" w:rsidP="00E32FB7">
      <w:pPr>
        <w:spacing w:line="480" w:lineRule="auto"/>
        <w:jc w:val="both"/>
      </w:pPr>
      <w:r>
        <w:t>International consensus about the need for coordinator</w:t>
      </w:r>
      <w:r w:rsidR="00D270B6">
        <w:t>-</w:t>
      </w:r>
      <w:r>
        <w:t xml:space="preserve">based models of FLS care exist and only multipronged and all-encompassing services with care coordinators at the centre of services have demonstrated a significant reduction in re-fracture incidence </w:t>
      </w:r>
      <w:r>
        <w:fldChar w:fldCharType="begin">
          <w:fldData xml:space="preserve">PEVuZE5vdGU+PENpdGU+PEF1dGhvcj5Ba2Vzc29uPC9BdXRob3I+PFllYXI+MjAxMzwvWWVhcj48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xMzUt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M5My00MDY8L3BhZ2VzPjx2b2x1bWU+MjQ8L3ZvbHVtZT48bnVtYmVyPjI8L251bWJlcj48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</w:fldData>
        </w:fldChar>
      </w:r>
      <w:r w:rsidR="00B7722D">
        <w:instrText xml:space="preserve"> ADDIN EN.CITE </w:instrText>
      </w:r>
      <w:r w:rsidR="00B7722D">
        <w:fldChar w:fldCharType="begin">
          <w:fldData xml:space="preserve">PEVuZE5vdGU+PENpdGU+PEF1dGhvcj5Ba2Vzc29uPC9BdXRob3I+PFllYXI+MjAxMzwvWWVhcj48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xMzUt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M5My00MDY8L3BhZ2VzPjx2b2x1bWU+MjQ8L3ZvbHVtZT48bnVtYmVyPjI8L251bWJlcj48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</w:fldData>
        </w:fldChar>
      </w:r>
      <w:r w:rsidR="00B7722D">
        <w:instrText xml:space="preserve"> ADDIN EN.CITE.DATA </w:instrText>
      </w:r>
      <w:r w:rsidR="00B7722D">
        <w:fldChar w:fldCharType="end"/>
      </w:r>
      <w:r>
        <w:fldChar w:fldCharType="separate"/>
      </w:r>
      <w:r w:rsidR="00B7722D">
        <w:rPr>
          <w:noProof/>
        </w:rPr>
        <w:t>(41-43)</w:t>
      </w:r>
      <w:r>
        <w:fldChar w:fldCharType="end"/>
      </w:r>
      <w:r>
        <w:t xml:space="preserve">. This has also been shown in a qualitative study conducted in the UK employing the Extended Normalization Process Theory in which it was found that fracture prevention coordinators were indispensable to effective implementation of FLS </w:t>
      </w:r>
      <w:r>
        <w:fldChar w:fldCharType="begin">
          <w:fldData xml:space="preserve">PEVuZE5vdGU+PENpdGU+PEF1dGhvcj5EcmV3PC9BdXRob3I+PFllYXI+MjAxNTwvWWVhcj48UmVj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</w:fldData>
        </w:fldChar>
      </w:r>
      <w:r w:rsidR="00B7722D">
        <w:instrText xml:space="preserve"> ADDIN EN.CITE </w:instrText>
      </w:r>
      <w:r w:rsidR="00B7722D">
        <w:fldChar w:fldCharType="begin">
          <w:fldData xml:space="preserve">PEVuZE5vdGU+PENpdGU+PEF1dGhvcj5EcmV3PC9BdXRob3I+PFllYXI+MjAxNTwvWWVhcj48UmVj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</w:fldData>
        </w:fldChar>
      </w:r>
      <w:r w:rsidR="00B7722D">
        <w:instrText xml:space="preserve"> ADDIN EN.CITE.DATA </w:instrText>
      </w:r>
      <w:r w:rsidR="00B7722D">
        <w:fldChar w:fldCharType="end"/>
      </w:r>
      <w:r>
        <w:fldChar w:fldCharType="separate"/>
      </w:r>
      <w:r w:rsidR="00B7722D">
        <w:rPr>
          <w:noProof/>
        </w:rPr>
        <w:t>(44)</w:t>
      </w:r>
      <w:r>
        <w:fldChar w:fldCharType="end"/>
      </w:r>
      <w:r>
        <w:t xml:space="preserve">. </w:t>
      </w:r>
    </w:p>
    <w:p w14:paraId="1B29153F" w14:textId="160FA67B" w:rsidR="00E32FB7" w:rsidRDefault="00E32FB7" w:rsidP="00E32FB7">
      <w:pPr>
        <w:spacing w:line="480" w:lineRule="auto"/>
        <w:jc w:val="both"/>
      </w:pPr>
      <w:r>
        <w:t xml:space="preserve">Though the coordinator plays a crucial role in the FLS, it is equally important to have a local bone health champion who will lead service development, work with hospital management and governmental bodies to secure funding, convince busy clinicians in multiple departments to ‘buy in’ into a program, the values of which may not be immediately apparent to them, oversee the </w:t>
      </w:r>
      <w:r>
        <w:lastRenderedPageBreak/>
        <w:t xml:space="preserve">implementation of an identification system to identify fracture patients and facilitate set-up of outcomes tracking measures </w:t>
      </w:r>
      <w:r>
        <w:fldChar w:fldCharType="begin">
          <w:fldData xml:space="preserve">PEVuZE5vdGU+PENpdGU+PEF1dGhvcj5DdXJ0aXM8L0F1dGhvcj48WWVhcj4yMDEzPC9ZZWFyPjxS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</w:fldData>
        </w:fldChar>
      </w:r>
      <w:r w:rsidR="00B7722D">
        <w:instrText xml:space="preserve"> ADDIN EN.CITE </w:instrText>
      </w:r>
      <w:r w:rsidR="00B7722D">
        <w:fldChar w:fldCharType="begin">
          <w:fldData xml:space="preserve">PEVuZE5vdGU+PENpdGU+PEF1dGhvcj5DdXJ0aXM8L0F1dGhvcj48WWVhcj4yMDEzPC9ZZWFyPjxS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</w:fldData>
        </w:fldChar>
      </w:r>
      <w:r w:rsidR="00B7722D">
        <w:instrText xml:space="preserve"> ADDIN EN.CITE.DATA </w:instrText>
      </w:r>
      <w:r w:rsidR="00B7722D">
        <w:fldChar w:fldCharType="end"/>
      </w:r>
      <w:r>
        <w:fldChar w:fldCharType="separate"/>
      </w:r>
      <w:r w:rsidR="00B7722D">
        <w:rPr>
          <w:noProof/>
        </w:rPr>
        <w:t>(34, 45)</w:t>
      </w:r>
      <w:r>
        <w:fldChar w:fldCharType="end"/>
      </w:r>
      <w:r>
        <w:t xml:space="preserve">. </w:t>
      </w:r>
    </w:p>
    <w:p w14:paraId="1220D6D3" w14:textId="0355EE17" w:rsidR="00E32FB7" w:rsidRDefault="00E32FB7" w:rsidP="00E32FB7">
      <w:pPr>
        <w:spacing w:line="480" w:lineRule="auto"/>
        <w:jc w:val="both"/>
      </w:pPr>
      <w:r>
        <w:t xml:space="preserve">Identifying patients with fragility fractures in multiple settings, both outpatient as well as inpatient within the particular health care system and making sure patients </w:t>
      </w:r>
      <w:r w:rsidR="009278B9">
        <w:t xml:space="preserve">with fractures </w:t>
      </w:r>
      <w:r>
        <w:t xml:space="preserve">do not fall through the cracks is an important challenge that any FLS will encounter. Multiple methods such as using admitting diagnoses, office billing codes and radiological diagnosis codes could potentially be employed </w:t>
      </w:r>
      <w:r>
        <w:fldChar w:fldCharType="begin"/>
      </w:r>
      <w:r w:rsidR="00B7722D">
        <w:instrText xml:space="preserve"> ADDIN EN.CITE &lt;EndNote&gt;&lt;Cite&gt;&lt;Author&gt;Oates&lt;/Author&gt;&lt;Year&gt;2013&lt;/Year&gt;&lt;RecNum&gt;70&lt;/RecNum&gt;&lt;DisplayText&gt;(46)&lt;/DisplayText&gt;&lt;record&gt;&lt;rec-number&gt;70&lt;/rec-number&gt;&lt;foreign-keys&gt;&lt;key app="EN" db-id="0e0dtv00zpxszqev0x0pzxz405es0spx2fwt" timestamp="1464054948"&gt;70&lt;/key&gt;&lt;/foreign-keys&gt;&lt;ref-type name="Journal Article"&gt;17&lt;/ref-type&gt;&lt;contributors&gt;&lt;authors&gt;&lt;author&gt;Oates, M. K.&lt;/author&gt;&lt;/authors&gt;&lt;/contributors&gt;&lt;auth-address&gt;Marian Osteoporosis Center, 116 S. Palisade Drive, 200, Santa Maria, CA, 93454, USA, mary.oates@dignityhealth.org.&lt;/auth-address&gt;&lt;titles&gt;&lt;title&gt;Invited commentary: fracture follow-up program in an open healthcare system&lt;/title&gt;&lt;secondary-title&gt;Curr Osteoporos Rep&lt;/secondary-title&gt;&lt;/titles&gt;&lt;periodical&gt;&lt;full-title&gt;Curr Osteoporos Rep&lt;/full-title&gt;&lt;/periodical&gt;&lt;pages&gt;369-76&lt;/pages&gt;&lt;volume&gt;11&lt;/volume&gt;&lt;number&gt;4&lt;/number&gt;&lt;keywords&gt;&lt;keyword&gt;California&lt;/keyword&gt;&lt;keyword&gt;*Delivery of Health Care/economics&lt;/keyword&gt;&lt;keyword&gt;*Disease Management&lt;/keyword&gt;&lt;keyword&gt;Follow-Up Studies&lt;/keyword&gt;&lt;keyword&gt;Humans&lt;/keyword&gt;&lt;keyword&gt;Osteoporotic Fractures/epidemiology/*prevention &amp;amp; control/*therapy&lt;/keyword&gt;&lt;keyword&gt;Patients/statistics &amp;amp; numerical data&lt;/keyword&gt;&lt;keyword&gt;Quality of Health Care&lt;/keyword&gt;&lt;keyword&gt;Risk Factors&lt;/keyword&gt;&lt;keyword&gt;Secondary Prevention&lt;/keyword&gt;&lt;/keywords&gt;&lt;dates&gt;&lt;year&gt;2013&lt;/year&gt;&lt;pub-dates&gt;&lt;date&gt;Dec&lt;/date&gt;&lt;/pub-dates&gt;&lt;/dates&gt;&lt;isbn&gt;1544-2241 (Electronic)&amp;#xD;1544-1873 (Linking)&lt;/isbn&gt;&lt;accession-num&gt;24026313&lt;/accession-num&gt;&lt;urls&gt;&lt;related-urls&gt;&lt;url&gt;http://www.ncbi.nlm.nih.gov/pubmed/24026313&lt;/url&gt;&lt;/related-urls&gt;&lt;/urls&gt;&lt;electronic-resource-num&gt;10.1007/s11914-013-0163-2&lt;/electronic-resource-num&gt;&lt;/record&gt;&lt;/Cite&gt;&lt;/EndNote&gt;</w:instrText>
      </w:r>
      <w:r>
        <w:fldChar w:fldCharType="separate"/>
      </w:r>
      <w:r w:rsidR="00B7722D">
        <w:rPr>
          <w:noProof/>
        </w:rPr>
        <w:t>(46)</w:t>
      </w:r>
      <w:r>
        <w:fldChar w:fldCharType="end"/>
      </w:r>
      <w:r>
        <w:t xml:space="preserve">. Though algorithms and standardized pathways may be formulated to make work flows efficient and as decision aids, for a FLS to be useful to the individual patient, evaluation and management has to be individualized. A ‘one-size fits all’ approach will not work and should not be encouraged. </w:t>
      </w:r>
    </w:p>
    <w:p w14:paraId="10DE1454" w14:textId="7537BD40" w:rsidR="00E32FB7" w:rsidRDefault="00E32FB7" w:rsidP="00E32FB7">
      <w:pPr>
        <w:spacing w:line="480" w:lineRule="auto"/>
        <w:jc w:val="both"/>
      </w:pPr>
      <w:r>
        <w:t xml:space="preserve">Ensuring continued follow-up and longitudinal care of patients enrolled into the FLS is important to ensure that patients do not fall off the ‘wagon of care’. Seamless transition of care of the fragility fracture patient from the hospital or specialist medical centre setting to primary care requires that a clear communication pathway exists between the FLS and the PCP regarding the treatment plan. Effective communication with PCPs and transition of service into primary care were identified as significant challenges in the qualitative study conducted among FLS providers in the UK </w:t>
      </w:r>
      <w:r>
        <w:fldChar w:fldCharType="begin">
          <w:fldData xml:space="preserve">PEVuZE5vdGU+PENpdGU+PEF1dGhvcj5EcmV3PC9BdXRob3I+PFllYXI+MjAxNTwvWWVhcj48UmVj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</w:fldData>
        </w:fldChar>
      </w:r>
      <w:r w:rsidR="00B7722D">
        <w:instrText xml:space="preserve"> ADDIN EN.CITE </w:instrText>
      </w:r>
      <w:r w:rsidR="00B7722D">
        <w:fldChar w:fldCharType="begin">
          <w:fldData xml:space="preserve">PEVuZE5vdGU+PENpdGU+PEF1dGhvcj5EcmV3PC9BdXRob3I+PFllYXI+MjAxNTwvWWVhcj48UmVj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</w:fldData>
        </w:fldChar>
      </w:r>
      <w:r w:rsidR="00B7722D">
        <w:instrText xml:space="preserve"> ADDIN EN.CITE.DATA </w:instrText>
      </w:r>
      <w:r w:rsidR="00B7722D">
        <w:fldChar w:fldCharType="end"/>
      </w:r>
      <w:r>
        <w:fldChar w:fldCharType="separate"/>
      </w:r>
      <w:r w:rsidR="00B7722D">
        <w:rPr>
          <w:noProof/>
        </w:rPr>
        <w:t>(44)</w:t>
      </w:r>
      <w:r>
        <w:fldChar w:fldCharType="end"/>
      </w:r>
      <w:r>
        <w:t>.  Extending the services of the coordinator into the community through a coterie of specialist nurses who could work with PCPs was suggested as a possible solution to mitigate the problem encountered during transition of care in this study. The transitioning of care of hospitalized patients to nursing homes and rehabilitation centres may be made seamless and efficient via integration of FLS with O</w:t>
      </w:r>
      <w:r w:rsidR="005B0471">
        <w:t>GS</w:t>
      </w:r>
      <w:r>
        <w:t xml:space="preserve">. This will be discussed in the subsequent section. </w:t>
      </w:r>
    </w:p>
    <w:p w14:paraId="32BE8C6B" w14:textId="77777777" w:rsidR="00E32FB7" w:rsidRDefault="00E32FB7" w:rsidP="00E32FB7">
      <w:pPr>
        <w:spacing w:line="480" w:lineRule="auto"/>
        <w:jc w:val="both"/>
      </w:pPr>
      <w:r>
        <w:t xml:space="preserve">A very important component of a FLS should be the implementation of an effective system to track patients, care and outcome. Electronic prescriptions, medication dispensing and case records, data bases and registries are invaluable adjuncts that facilitate effective implementation and </w:t>
      </w:r>
      <w:r>
        <w:lastRenderedPageBreak/>
        <w:t xml:space="preserve">sustainability of FLS.  These data entry systems and registries can be customized to address local needs. </w:t>
      </w:r>
    </w:p>
    <w:p w14:paraId="531DBDA9" w14:textId="7ADF03CA" w:rsidR="00E32FB7" w:rsidRDefault="00E32FB7" w:rsidP="00E32FB7">
      <w:pPr>
        <w:spacing w:line="480" w:lineRule="auto"/>
        <w:jc w:val="both"/>
      </w:pPr>
      <w:r>
        <w:t xml:space="preserve">Several other system level as well as patient level challenges to implementing and sustaining FLS have been identified through follow-up audits of long-running FLS. Lack of adequate number of personnel in individual FLS to serve as coordinators and to manage patient load in large medical centres and hospitals was identified as a significant barrier to overcome whilst running a FLS in Singapore </w:t>
      </w:r>
      <w:r>
        <w:fldChar w:fldCharType="begin"/>
      </w:r>
      <w:r w:rsidR="00B7722D">
        <w:instrText xml:space="preserve"> ADDIN EN.CITE &lt;EndNote&gt;&lt;Cite&gt;&lt;Author&gt;Chandran&lt;/Author&gt;&lt;Year&gt;2013&lt;/Year&gt;&lt;RecNum&gt;69&lt;/RecNum&gt;&lt;DisplayText&gt;(45)&lt;/DisplayText&gt;&lt;record&gt;&lt;rec-number&gt;69&lt;/rec-number&gt;&lt;foreign-keys&gt;&lt;key app="EN" db-id="0e0dtv00zpxszqev0x0pzxz405es0spx2fwt" timestamp="1464054855"&gt;69&lt;/key&gt;&lt;/foreign-keys&gt;&lt;ref-type name="Journal Article"&gt;17&lt;/ref-type&gt;&lt;contributors&gt;&lt;authors&gt;&lt;author&gt;Chandran, M.&lt;/author&gt;&lt;/authors&gt;&lt;/contributors&gt;&lt;auth-address&gt;Osteoporosis and Bone Metabolism Unit, Department of Endocrinology, Singapore General Hospital and DUKE-NUS Graduate Medical School, ACADEMIA, 20 College Rd, Singapore, 169856, Singapore, manju.chandran@sgh.com.sg.&lt;/auth-address&gt;&lt;titles&gt;&lt;title&gt;Fracture Liaison Services in an open system: how was it done? what were the barriers and how were they overcome?&lt;/title&gt;&lt;secondary-title&gt;Curr Osteoporos Rep&lt;/secondary-title&gt;&lt;/titles&gt;&lt;periodical&gt;&lt;full-title&gt;Curr Osteoporos Rep&lt;/full-title&gt;&lt;/periodical&gt;&lt;pages&gt;385-90&lt;/pages&gt;&lt;volume&gt;11&lt;/volume&gt;&lt;number&gt;4&lt;/number&gt;&lt;keywords&gt;&lt;keyword&gt;*Delivery of Health Care&lt;/keyword&gt;&lt;keyword&gt;Disease Management&lt;/keyword&gt;&lt;keyword&gt;Humans&lt;/keyword&gt;&lt;keyword&gt;Models, Organizational&lt;/keyword&gt;&lt;keyword&gt;Osteoporotic Fractures/epidemiology/*prevention &amp;amp; control/*therapy&lt;/keyword&gt;&lt;keyword&gt;Quality of Health Care/standards&lt;/keyword&gt;&lt;keyword&gt;Secondary Prevention&lt;/keyword&gt;&lt;keyword&gt;Singapore/epidemiology&lt;/keyword&gt;&lt;/keywords&gt;&lt;dates&gt;&lt;year&gt;2013&lt;/year&gt;&lt;pub-dates&gt;&lt;date&gt;Dec&lt;/date&gt;&lt;/pub-dates&gt;&lt;/dates&gt;&lt;isbn&gt;1544-2241 (Electronic)&amp;#xD;1544-1873 (Linking)&lt;/isbn&gt;&lt;accession-num&gt;24026312&lt;/accession-num&gt;&lt;urls&gt;&lt;related-urls&gt;&lt;url&gt;http://www.ncbi.nlm.nih.gov/pubmed/24026312&lt;/url&gt;&lt;/related-urls&gt;&lt;/urls&gt;&lt;electronic-resource-num&gt;10.1007/s11914-013-0162-3&lt;/electronic-resource-num&gt;&lt;/record&gt;&lt;/Cite&gt;&lt;/EndNote&gt;</w:instrText>
      </w:r>
      <w:r>
        <w:fldChar w:fldCharType="separate"/>
      </w:r>
      <w:r w:rsidR="00B7722D">
        <w:rPr>
          <w:noProof/>
        </w:rPr>
        <w:t>(45)</w:t>
      </w:r>
      <w:r>
        <w:fldChar w:fldCharType="end"/>
      </w:r>
      <w:r>
        <w:t xml:space="preserve">. This was not due to just funding issues, but also due to lack of understanding amongst hiring personnel and junior level staff of the importance and long-term value of FLS and their critical role in such programs. Incentives in the form of long-term career progression, awards of recognition and provision of continuing education program credits for osteoporosis and its management may help circumvent this problem. Failure to recognize silent vertebral fractures by healthcare providers remains a pervasive problem worldwide </w:t>
      </w:r>
      <w:r>
        <w:fldChar w:fldCharType="begin">
          <w:fldData xml:space="preserve">PEVuZE5vdGU+PENpdGU+PEF1dGhvcj5EZWxtYXM8L0F1dGhvcj48WWVhcj4yMDA1PC9ZZWFyPjxS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cGFnZXM+NTU3LTYz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</w:fldData>
        </w:fldChar>
      </w:r>
      <w:r w:rsidR="00B7722D">
        <w:instrText xml:space="preserve"> ADDIN EN.CITE </w:instrText>
      </w:r>
      <w:r w:rsidR="00B7722D">
        <w:fldChar w:fldCharType="begin">
          <w:fldData xml:space="preserve">PEVuZE5vdGU+PENpdGU+PEF1dGhvcj5EZWxtYXM8L0F1dGhvcj48WWVhcj4yMDA1PC9ZZWFyPjxS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cGFnZXM+NTU3LTYz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</w:fldData>
        </w:fldChar>
      </w:r>
      <w:r w:rsidR="00B7722D">
        <w:instrText xml:space="preserve"> ADDIN EN.CITE.DATA </w:instrText>
      </w:r>
      <w:r w:rsidR="00B7722D">
        <w:fldChar w:fldCharType="end"/>
      </w:r>
      <w:r>
        <w:fldChar w:fldCharType="separate"/>
      </w:r>
      <w:r w:rsidR="00B7722D">
        <w:rPr>
          <w:noProof/>
        </w:rPr>
        <w:t>(47)</w:t>
      </w:r>
      <w:r>
        <w:fldChar w:fldCharType="end"/>
      </w:r>
      <w:r>
        <w:t xml:space="preserve">. Putting into practice robust identification systems such as vertebral fracture assessment (VFA) that will help to identify the occult vertebral fracture population may help overcome this problem </w:t>
      </w:r>
      <w:r>
        <w:fldChar w:fldCharType="begin">
          <w:fldData xml:space="preserve">PEVuZE5vdGU+PENpdGU+PEF1dGhvcj5KYWdlcjwvQXV0aG9yPjxZZWFyPjIwMTA8L1llYXI+PFJl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</w:fldData>
        </w:fldChar>
      </w:r>
      <w:r w:rsidR="00B7722D">
        <w:instrText xml:space="preserve"> ADDIN EN.CITE </w:instrText>
      </w:r>
      <w:r w:rsidR="00B7722D">
        <w:fldChar w:fldCharType="begin">
          <w:fldData xml:space="preserve">PEVuZE5vdGU+PENpdGU+PEF1dGhvcj5KYWdlcjwvQXV0aG9yPjxZZWFyPjIwMTA8L1llYXI+PFJl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</w:fldData>
        </w:fldChar>
      </w:r>
      <w:r w:rsidR="00B7722D">
        <w:instrText xml:space="preserve"> ADDIN EN.CITE.DATA </w:instrText>
      </w:r>
      <w:r w:rsidR="00B7722D">
        <w:fldChar w:fldCharType="end"/>
      </w:r>
      <w:r>
        <w:fldChar w:fldCharType="separate"/>
      </w:r>
      <w:r w:rsidR="00B7722D">
        <w:rPr>
          <w:noProof/>
        </w:rPr>
        <w:t>(48)</w:t>
      </w:r>
      <w:r>
        <w:fldChar w:fldCharType="end"/>
      </w:r>
      <w:r>
        <w:t>. Patient level challenges such as attitudes, motivation for positive health seeking behaviour and financial, social and cultural limitations may substantially affect compliance to osteoporosis medications and persistence with follow-up care in the FLS. These limitations should be taken into account and patient and especially elder friendly educational tools and pathways of follow-up should be developed at the time of implementing FLS.</w:t>
      </w:r>
    </w:p>
    <w:p w14:paraId="3701DF9A" w14:textId="77777777" w:rsidR="00E32FB7" w:rsidRDefault="00E32FB7" w:rsidP="00E32FB7">
      <w:pPr>
        <w:pStyle w:val="Heading3"/>
      </w:pPr>
      <w:r>
        <w:t>Summary – Level C heading</w:t>
      </w:r>
    </w:p>
    <w:p w14:paraId="5DEBDD4D" w14:textId="77777777" w:rsidR="00E32FB7" w:rsidRPr="00EE7102" w:rsidRDefault="00E32FB7" w:rsidP="00E32FB7"/>
    <w:p w14:paraId="3C95C251" w14:textId="58A15697" w:rsidR="00E32FB7" w:rsidRDefault="00E32FB7" w:rsidP="00E32FB7">
      <w:pPr>
        <w:spacing w:line="480" w:lineRule="auto"/>
        <w:jc w:val="both"/>
      </w:pPr>
      <w:r>
        <w:t xml:space="preserve">Focusing on keeping the patient </w:t>
      </w:r>
      <w:r w:rsidR="00A372CC">
        <w:t xml:space="preserve">with a fragility fracture </w:t>
      </w:r>
      <w:r>
        <w:t>at the centre of care and developing effective FLS that are multipronged and are developed through interdisciplinary efforts will ensure that no patient with a fragility fracture is ever neglected. The first fracture should really be the last.</w:t>
      </w:r>
    </w:p>
    <w:p w14:paraId="584C741E" w14:textId="77777777" w:rsidR="00E32FB7" w:rsidRDefault="00E32FB7" w:rsidP="00E32FB7">
      <w:pPr>
        <w:pStyle w:val="Heading2"/>
        <w:spacing w:line="480" w:lineRule="auto"/>
      </w:pPr>
      <w:r>
        <w:lastRenderedPageBreak/>
        <w:t>Orthogeriatrics Services – Level B heading</w:t>
      </w:r>
    </w:p>
    <w:p w14:paraId="080F82CF" w14:textId="77777777" w:rsidR="00E32FB7" w:rsidRDefault="00E32FB7" w:rsidP="00E32FB7">
      <w:pPr>
        <w:pStyle w:val="Heading3"/>
        <w:rPr>
          <w:lang w:val="en-US"/>
        </w:rPr>
      </w:pPr>
      <w:r w:rsidRPr="00C476F9">
        <w:rPr>
          <w:lang w:val="en-US"/>
        </w:rPr>
        <w:t xml:space="preserve">Structural components of </w:t>
      </w:r>
      <w:r>
        <w:rPr>
          <w:lang w:val="en-US"/>
        </w:rPr>
        <w:t>the Orthogeriatrics Services</w:t>
      </w:r>
      <w:r w:rsidRPr="00C476F9">
        <w:rPr>
          <w:lang w:val="en-US"/>
        </w:rPr>
        <w:t xml:space="preserve"> – Level C heading</w:t>
      </w:r>
    </w:p>
    <w:p w14:paraId="561A05DB" w14:textId="77777777" w:rsidR="00E32FB7" w:rsidRPr="00C476F9" w:rsidRDefault="00E32FB7" w:rsidP="00E32FB7">
      <w:pPr>
        <w:rPr>
          <w:lang w:val="en-US"/>
        </w:rPr>
      </w:pPr>
    </w:p>
    <w:p w14:paraId="3F5F876A" w14:textId="0A5A5923" w:rsidR="00E32FB7" w:rsidRPr="001318A5" w:rsidRDefault="006F0280" w:rsidP="00E32FB7">
      <w:pPr>
        <w:spacing w:line="480" w:lineRule="auto"/>
        <w:jc w:val="both"/>
        <w:rPr>
          <w:lang w:val="en-US"/>
        </w:rPr>
      </w:pPr>
      <w:r>
        <w:rPr>
          <w:lang w:val="en-US"/>
        </w:rPr>
        <w:t>OGS</w:t>
      </w:r>
      <w:r w:rsidR="00E32FB7" w:rsidRPr="001318A5">
        <w:rPr>
          <w:lang w:val="en-US"/>
        </w:rPr>
        <w:t xml:space="preserve"> </w:t>
      </w:r>
      <w:r w:rsidR="00FD12EC">
        <w:rPr>
          <w:lang w:val="en-US"/>
        </w:rPr>
        <w:t>as</w:t>
      </w:r>
      <w:r w:rsidR="00E32FB7" w:rsidRPr="001318A5">
        <w:rPr>
          <w:lang w:val="en-US"/>
        </w:rPr>
        <w:t xml:space="preserve"> models of </w:t>
      </w:r>
      <w:r w:rsidR="007D5EB0">
        <w:rPr>
          <w:lang w:val="en-US"/>
        </w:rPr>
        <w:t>service delivery</w:t>
      </w:r>
      <w:r w:rsidR="00E32FB7" w:rsidRPr="001318A5">
        <w:rPr>
          <w:lang w:val="en-US"/>
        </w:rPr>
        <w:t xml:space="preserve"> are critical to the provision of optimal care for patients who are admitted to hospital with a h</w:t>
      </w:r>
      <w:r w:rsidR="00E32FB7">
        <w:rPr>
          <w:lang w:val="en-US"/>
        </w:rPr>
        <w:t>ip fracture. An OG</w:t>
      </w:r>
      <w:r w:rsidR="00396DD0">
        <w:rPr>
          <w:lang w:val="en-US"/>
        </w:rPr>
        <w:t>S</w:t>
      </w:r>
      <w:r w:rsidR="00E32FB7">
        <w:rPr>
          <w:lang w:val="en-US"/>
        </w:rPr>
        <w:t xml:space="preserve"> </w:t>
      </w:r>
      <w:r w:rsidR="00E32FB7" w:rsidRPr="001318A5">
        <w:rPr>
          <w:lang w:val="en-US"/>
        </w:rPr>
        <w:t>consists of a team of health care profess</w:t>
      </w:r>
      <w:r w:rsidR="00E32FB7">
        <w:rPr>
          <w:lang w:val="en-US"/>
        </w:rPr>
        <w:t xml:space="preserve">ionals (orthopedic surgeons, </w:t>
      </w:r>
      <w:r w:rsidR="00E32FB7" w:rsidRPr="001318A5">
        <w:rPr>
          <w:lang w:val="en-US"/>
        </w:rPr>
        <w:t>geriatricians</w:t>
      </w:r>
      <w:r w:rsidR="00E32FB7">
        <w:rPr>
          <w:lang w:val="en-US"/>
        </w:rPr>
        <w:t xml:space="preserve"> and nursing staff</w:t>
      </w:r>
      <w:r w:rsidR="00E32FB7" w:rsidRPr="001318A5">
        <w:rPr>
          <w:lang w:val="en-US"/>
        </w:rPr>
        <w:t>) who care for elderly patients admitted to hospital following a fracture</w:t>
      </w:r>
      <w:r w:rsidR="00E32FB7">
        <w:rPr>
          <w:lang w:val="en-US"/>
        </w:rPr>
        <w:t xml:space="preserve"> </w:t>
      </w:r>
      <w:r w:rsidR="00E32FB7">
        <w:rPr>
          <w:lang w:val="en-US"/>
        </w:rPr>
        <w:fldChar w:fldCharType="begin"/>
      </w:r>
      <w:r w:rsidR="00B7722D">
        <w:rPr>
          <w:lang w:val="en-US"/>
        </w:rPr>
        <w:instrText xml:space="preserve"> ADDIN EN.CITE &lt;EndNote&gt;&lt;Cite&gt;&lt;Author&gt;British Orthopaedic Association&lt;/Author&gt;&lt;Year&gt;2007&lt;/Year&gt;&lt;RecNum&gt;23&lt;/RecNum&gt;&lt;DisplayText&gt;(49)&lt;/DisplayText&gt;&lt;record&gt;&lt;rec-number&gt;23&lt;/rec-number&gt;&lt;foreign-keys&gt;&lt;key app="EN" db-id="0e0dtv00zpxszqev0x0pzxz405es0spx2fwt" timestamp="1463972945"&gt;23&lt;/key&gt;&lt;/foreign-keys&gt;&lt;ref-type name="Report"&gt;27&lt;/ref-type&gt;&lt;contributors&gt;&lt;authors&gt;&lt;author&gt;British Orthopaedic Association,&lt;/author&gt;&lt;author&gt;British Geriatrics Society,&lt;/author&gt;&lt;/authors&gt;&lt;/contributors&gt;&lt;titles&gt;&lt;title&gt;The care of patients with fragility fracture&lt;/title&gt;&lt;/titles&gt;&lt;edition&gt;2nd&lt;/edition&gt;&lt;dates&gt;&lt;year&gt;2007&lt;/year&gt;&lt;/dates&gt;&lt;urls&gt;&lt;related-urls&gt;&lt;url&gt;http://www.fractures.com/pdf/BOA-BGS-Blue-Book.pdf&lt;/url&gt;&lt;/related-urls&gt;&lt;/urls&gt;&lt;access-date&gt;21-07-2011&lt;/access-date&gt;&lt;/record&gt;&lt;/Cite&gt;&lt;/EndNote&gt;</w:instrText>
      </w:r>
      <w:r w:rsidR="00E32FB7">
        <w:rPr>
          <w:lang w:val="en-US"/>
        </w:rPr>
        <w:fldChar w:fldCharType="separate"/>
      </w:r>
      <w:r w:rsidR="00B7722D">
        <w:rPr>
          <w:noProof/>
          <w:lang w:val="en-US"/>
        </w:rPr>
        <w:t>(49)</w:t>
      </w:r>
      <w:r w:rsidR="00E32FB7">
        <w:rPr>
          <w:lang w:val="en-US"/>
        </w:rPr>
        <w:fldChar w:fldCharType="end"/>
      </w:r>
      <w:r w:rsidR="00E32FB7" w:rsidRPr="001318A5">
        <w:rPr>
          <w:lang w:val="en-US"/>
        </w:rPr>
        <w:t xml:space="preserve">. The service model consists of collaboration between the orthopaedic surgeons who are usually primarily responsible for the acute treatment of the fracture, together with the geriatrics team, responsible for the optimization of patient medical co-morbidities and managing complications prior to and after fixation of the fracture. </w:t>
      </w:r>
      <w:r w:rsidR="00311B2B">
        <w:rPr>
          <w:lang w:val="en-US"/>
        </w:rPr>
        <w:t xml:space="preserve">Following the inpatient stay, both teams are responsible for communicating management plans to </w:t>
      </w:r>
      <w:r w:rsidR="00441ACD">
        <w:rPr>
          <w:lang w:val="en-US"/>
        </w:rPr>
        <w:t>PCPs</w:t>
      </w:r>
      <w:r w:rsidR="00311B2B" w:rsidRPr="001318A5">
        <w:rPr>
          <w:lang w:val="en-US"/>
        </w:rPr>
        <w:t>.</w:t>
      </w:r>
      <w:r w:rsidR="00311B2B">
        <w:rPr>
          <w:lang w:val="en-US"/>
        </w:rPr>
        <w:t xml:space="preserve"> </w:t>
      </w:r>
      <w:r w:rsidR="00E32FB7" w:rsidRPr="001318A5">
        <w:rPr>
          <w:lang w:val="en-US"/>
        </w:rPr>
        <w:t>Furthermore, the OG</w:t>
      </w:r>
      <w:r w:rsidR="00B7454C">
        <w:rPr>
          <w:lang w:val="en-US"/>
        </w:rPr>
        <w:t>S</w:t>
      </w:r>
      <w:r w:rsidR="00E32FB7" w:rsidRPr="001318A5">
        <w:rPr>
          <w:lang w:val="en-US"/>
        </w:rPr>
        <w:t xml:space="preserve"> team is pivotal in ensuring secondary fracture prevention measures are instituted through the recommendation or initiation of osteoporosis pharmacotherapy as well as overseeing the assessment and implementation </w:t>
      </w:r>
      <w:r w:rsidR="00E32FB7">
        <w:rPr>
          <w:lang w:val="en-US"/>
        </w:rPr>
        <w:t xml:space="preserve">of falls reduction strategies. </w:t>
      </w:r>
    </w:p>
    <w:p w14:paraId="4EDAB3B7" w14:textId="25A0B6AB" w:rsidR="00E32FB7" w:rsidRPr="001318A5" w:rsidRDefault="00E32FB7" w:rsidP="00E32FB7">
      <w:pPr>
        <w:spacing w:line="480" w:lineRule="auto"/>
        <w:jc w:val="both"/>
        <w:rPr>
          <w:lang w:val="en-US"/>
        </w:rPr>
      </w:pPr>
      <w:r w:rsidRPr="001318A5">
        <w:rPr>
          <w:lang w:val="en-US"/>
        </w:rPr>
        <w:t>A systematic review and meta-analysis published in 2014, described three models of OG collaborative care</w:t>
      </w:r>
      <w:r>
        <w:rPr>
          <w:lang w:val="en-US"/>
        </w:rPr>
        <w:t xml:space="preserve"> </w:t>
      </w:r>
      <w:r>
        <w:rPr>
          <w:lang w:val="en-US"/>
        </w:rPr>
        <w:fldChar w:fldCharType="begin"/>
      </w:r>
      <w:r w:rsidR="00B7722D">
        <w:rPr>
          <w:lang w:val="en-US"/>
        </w:rPr>
        <w:instrText xml:space="preserve"> ADDIN EN.CITE &lt;EndNote&gt;&lt;Cite&gt;&lt;Author&gt;Grigoryan&lt;/Author&gt;&lt;Year&gt;2014&lt;/Year&gt;&lt;RecNum&gt;24&lt;/RecNum&gt;&lt;DisplayText&gt;(50)&lt;/DisplayText&gt;&lt;record&gt;&lt;rec-number&gt;24&lt;/rec-number&gt;&lt;foreign-keys&gt;&lt;key app="EN" db-id="0e0dtv00zpxszqev0x0pzxz405es0spx2fwt" timestamp="1463972945"&gt;24&lt;/key&gt;&lt;/foreign-keys&gt;&lt;ref-type name="Journal Article"&gt;17&lt;/ref-type&gt;&lt;contributors&gt;&lt;authors&gt;&lt;author&gt;Grigoryan, K. V.&lt;/author&gt;&lt;author&gt;Javedan, H.&lt;/author&gt;&lt;author&gt;Rudolph, J. L.&lt;/author&gt;&lt;/authors&gt;&lt;/contributors&gt;&lt;auth-address&gt;*University of Cincinnati College of Medicine, Cincinnati, OH; daggerDivision of Aging, Brigham and Women&amp;apos;s Hospital, Boston, MA; and double daggerGeriatric Research, Education, and Clinical Center, VA Boston Healthcare System, Boston, MA.&lt;/auth-address&gt;&lt;titles&gt;&lt;title&gt;Orthogeriatric care models and outcomes in hip fracture patients: a systematic review and meta-analysis&lt;/title&gt;&lt;secondary-title&gt;J Orthop Trauma&lt;/secondary-title&gt;&lt;/titles&gt;&lt;periodical&gt;&lt;full-title&gt;J Orthop Trauma&lt;/full-title&gt;&lt;/periodical&gt;&lt;pages&gt;e49-55&lt;/pages&gt;&lt;volume&gt;28&lt;/volume&gt;&lt;number&gt;3&lt;/number&gt;&lt;keywords&gt;&lt;keyword&gt;Aged&lt;/keyword&gt;&lt;keyword&gt;Aged, 80 and over&lt;/keyword&gt;&lt;keyword&gt;Clinical Protocols&lt;/keyword&gt;&lt;keyword&gt;Hip Fractures/mortality/*surgery&lt;/keyword&gt;&lt;keyword&gt;Humans&lt;/keyword&gt;&lt;keyword&gt;Models, Biological&lt;/keyword&gt;&lt;keyword&gt;Treatment Outcome&lt;/keyword&gt;&lt;/keywords&gt;&lt;dates&gt;&lt;year&gt;2014&lt;/year&gt;&lt;pub-dates&gt;&lt;date&gt;Mar&lt;/date&gt;&lt;/pub-dates&gt;&lt;/dates&gt;&lt;isbn&gt;1531-2291 (Electronic)&amp;#xD;0890-5339 (Linking)&lt;/isbn&gt;&lt;accession-num&gt;23912859&lt;/accession-num&gt;&lt;urls&gt;&lt;related-urls&gt;&lt;url&gt;http://www.ncbi.nlm.nih.gov/pubmed/23912859&lt;/url&gt;&lt;/related-urls&gt;&lt;/urls&gt;&lt;custom2&gt;PMC3909556&lt;/custom2&gt;&lt;electronic-resource-num&gt;10.1097/BOT.0b013e3182a5a045&lt;/electronic-resource-num&gt;&lt;/record&gt;&lt;/Cite&gt;&lt;/EndNote&gt;</w:instrText>
      </w:r>
      <w:r>
        <w:rPr>
          <w:lang w:val="en-US"/>
        </w:rPr>
        <w:fldChar w:fldCharType="separate"/>
      </w:r>
      <w:r w:rsidR="00B7722D">
        <w:rPr>
          <w:noProof/>
          <w:lang w:val="en-US"/>
        </w:rPr>
        <w:t>(50)</w:t>
      </w:r>
      <w:r>
        <w:rPr>
          <w:lang w:val="en-US"/>
        </w:rPr>
        <w:fldChar w:fldCharType="end"/>
      </w:r>
      <w:r w:rsidRPr="001318A5">
        <w:rPr>
          <w:lang w:val="en-US"/>
        </w:rPr>
        <w:t xml:space="preserve">:  </w:t>
      </w:r>
    </w:p>
    <w:p w14:paraId="372D54E3" w14:textId="77777777" w:rsidR="00E32FB7" w:rsidRPr="001318A5" w:rsidRDefault="00E32FB7" w:rsidP="00E32FB7">
      <w:pPr>
        <w:numPr>
          <w:ilvl w:val="0"/>
          <w:numId w:val="4"/>
        </w:numPr>
        <w:spacing w:line="480" w:lineRule="auto"/>
        <w:jc w:val="both"/>
        <w:rPr>
          <w:lang w:val="en-US"/>
        </w:rPr>
      </w:pPr>
      <w:r w:rsidRPr="001318A5">
        <w:rPr>
          <w:lang w:val="en-US"/>
        </w:rPr>
        <w:t xml:space="preserve">Shared care: the responsibility for patient care is shared between orthopaedics and geriatrics teams. </w:t>
      </w:r>
    </w:p>
    <w:p w14:paraId="611E6766" w14:textId="471A54E7" w:rsidR="00E32FB7" w:rsidRPr="001318A5" w:rsidRDefault="00E32FB7" w:rsidP="00E32FB7">
      <w:pPr>
        <w:numPr>
          <w:ilvl w:val="0"/>
          <w:numId w:val="4"/>
        </w:numPr>
        <w:spacing w:line="480" w:lineRule="auto"/>
        <w:jc w:val="both"/>
        <w:rPr>
          <w:lang w:val="en-US"/>
        </w:rPr>
      </w:pPr>
      <w:r w:rsidRPr="001318A5">
        <w:rPr>
          <w:lang w:val="en-US"/>
        </w:rPr>
        <w:t xml:space="preserve">Primary responsibility for </w:t>
      </w:r>
      <w:r w:rsidR="00745EAA">
        <w:rPr>
          <w:lang w:val="en-US"/>
        </w:rPr>
        <w:t xml:space="preserve">the </w:t>
      </w:r>
      <w:r w:rsidRPr="001318A5">
        <w:rPr>
          <w:lang w:val="en-US"/>
        </w:rPr>
        <w:t xml:space="preserve">patient </w:t>
      </w:r>
      <w:r w:rsidR="00745EAA">
        <w:rPr>
          <w:lang w:val="en-US"/>
        </w:rPr>
        <w:t xml:space="preserve">lies </w:t>
      </w:r>
      <w:r w:rsidRPr="001318A5">
        <w:rPr>
          <w:lang w:val="en-US"/>
        </w:rPr>
        <w:t xml:space="preserve">with </w:t>
      </w:r>
      <w:r w:rsidR="00745EAA">
        <w:rPr>
          <w:lang w:val="en-US"/>
        </w:rPr>
        <w:t xml:space="preserve">the </w:t>
      </w:r>
      <w:r w:rsidRPr="001318A5">
        <w:rPr>
          <w:lang w:val="en-US"/>
        </w:rPr>
        <w:t>orthopaedic</w:t>
      </w:r>
      <w:r w:rsidR="00745EAA">
        <w:rPr>
          <w:lang w:val="en-US"/>
        </w:rPr>
        <w:t>s</w:t>
      </w:r>
      <w:r w:rsidRPr="001318A5">
        <w:rPr>
          <w:lang w:val="en-US"/>
        </w:rPr>
        <w:t xml:space="preserve"> team </w:t>
      </w:r>
      <w:r w:rsidR="00745EAA">
        <w:rPr>
          <w:lang w:val="en-US"/>
        </w:rPr>
        <w:t>with</w:t>
      </w:r>
      <w:r w:rsidRPr="001318A5">
        <w:rPr>
          <w:lang w:val="en-US"/>
        </w:rPr>
        <w:t xml:space="preserve"> routine consultation</w:t>
      </w:r>
      <w:r w:rsidR="00745EAA">
        <w:rPr>
          <w:lang w:val="en-US"/>
        </w:rPr>
        <w:t>s</w:t>
      </w:r>
      <w:r w:rsidRPr="001318A5">
        <w:rPr>
          <w:lang w:val="en-US"/>
        </w:rPr>
        <w:t xml:space="preserve"> by </w:t>
      </w:r>
      <w:r w:rsidR="00745EAA">
        <w:rPr>
          <w:lang w:val="en-US"/>
        </w:rPr>
        <w:t xml:space="preserve">the </w:t>
      </w:r>
      <w:r w:rsidRPr="001318A5">
        <w:rPr>
          <w:lang w:val="en-US"/>
        </w:rPr>
        <w:t xml:space="preserve">geriatrics team.  </w:t>
      </w:r>
    </w:p>
    <w:p w14:paraId="66719336" w14:textId="5837FCCE" w:rsidR="00E32FB7" w:rsidRPr="00504149" w:rsidRDefault="00E32FB7" w:rsidP="00E32FB7">
      <w:pPr>
        <w:numPr>
          <w:ilvl w:val="0"/>
          <w:numId w:val="4"/>
        </w:numPr>
        <w:spacing w:line="480" w:lineRule="auto"/>
        <w:jc w:val="both"/>
        <w:rPr>
          <w:lang w:val="en-US"/>
        </w:rPr>
      </w:pPr>
      <w:r w:rsidRPr="001318A5">
        <w:rPr>
          <w:lang w:val="en-US"/>
        </w:rPr>
        <w:t xml:space="preserve">Primary responsibility for patient care </w:t>
      </w:r>
      <w:r w:rsidR="00C64FFB">
        <w:rPr>
          <w:lang w:val="en-US"/>
        </w:rPr>
        <w:t xml:space="preserve">lies </w:t>
      </w:r>
      <w:r w:rsidRPr="001318A5">
        <w:rPr>
          <w:lang w:val="en-US"/>
        </w:rPr>
        <w:t xml:space="preserve">with </w:t>
      </w:r>
      <w:r w:rsidR="00C64FFB">
        <w:rPr>
          <w:lang w:val="en-US"/>
        </w:rPr>
        <w:t xml:space="preserve">the </w:t>
      </w:r>
      <w:r w:rsidRPr="001318A5">
        <w:rPr>
          <w:lang w:val="en-US"/>
        </w:rPr>
        <w:t>geriatric</w:t>
      </w:r>
      <w:r w:rsidR="00C64FFB">
        <w:rPr>
          <w:lang w:val="en-US"/>
        </w:rPr>
        <w:t xml:space="preserve">s team </w:t>
      </w:r>
      <w:r w:rsidRPr="001318A5">
        <w:rPr>
          <w:lang w:val="en-US"/>
        </w:rPr>
        <w:t>with orthopaedic</w:t>
      </w:r>
      <w:r w:rsidR="00C64FFB">
        <w:rPr>
          <w:lang w:val="en-US"/>
        </w:rPr>
        <w:t>s</w:t>
      </w:r>
      <w:r w:rsidRPr="001318A5">
        <w:rPr>
          <w:lang w:val="en-US"/>
        </w:rPr>
        <w:t xml:space="preserve"> </w:t>
      </w:r>
      <w:r w:rsidR="00C64FFB">
        <w:rPr>
          <w:lang w:val="en-US"/>
        </w:rPr>
        <w:t xml:space="preserve">providing </w:t>
      </w:r>
      <w:r w:rsidRPr="001318A5">
        <w:rPr>
          <w:lang w:val="en-US"/>
        </w:rPr>
        <w:t xml:space="preserve">consultation. </w:t>
      </w:r>
    </w:p>
    <w:p w14:paraId="2E2972AF" w14:textId="1307194E" w:rsidR="00E32FB7" w:rsidRPr="001318A5" w:rsidRDefault="00E32FB7" w:rsidP="00E32FB7">
      <w:pPr>
        <w:spacing w:line="480" w:lineRule="auto"/>
        <w:jc w:val="both"/>
        <w:rPr>
          <w:lang w:val="en-US"/>
        </w:rPr>
      </w:pPr>
      <w:r>
        <w:rPr>
          <w:lang w:val="en-US"/>
        </w:rPr>
        <w:t>As described previously, FLS</w:t>
      </w:r>
      <w:r w:rsidRPr="001318A5">
        <w:rPr>
          <w:lang w:val="en-US"/>
        </w:rPr>
        <w:t xml:space="preserve"> refers to the systemat</w:t>
      </w:r>
      <w:r>
        <w:rPr>
          <w:lang w:val="en-US"/>
        </w:rPr>
        <w:t>ic identification of patients &gt;</w:t>
      </w:r>
      <w:r w:rsidRPr="001318A5">
        <w:rPr>
          <w:lang w:val="en-US"/>
        </w:rPr>
        <w:t>50 years of age who present w</w:t>
      </w:r>
      <w:r>
        <w:rPr>
          <w:lang w:val="en-US"/>
        </w:rPr>
        <w:t>ith a fragility</w:t>
      </w:r>
      <w:r w:rsidRPr="001318A5">
        <w:rPr>
          <w:lang w:val="en-US"/>
        </w:rPr>
        <w:t xml:space="preserve"> fracture, followed by assessment of bone health and falls risk, coupled with management strategies targeted at preventing further osteoporotic fractures. These are generally </w:t>
      </w:r>
      <w:r w:rsidRPr="001318A5">
        <w:rPr>
          <w:lang w:val="en-US"/>
        </w:rPr>
        <w:lastRenderedPageBreak/>
        <w:t>coordinator-based models of</w:t>
      </w:r>
      <w:r w:rsidR="00BC297E">
        <w:rPr>
          <w:lang w:val="en-US"/>
        </w:rPr>
        <w:t xml:space="preserve"> service delivery</w:t>
      </w:r>
      <w:r>
        <w:rPr>
          <w:lang w:val="en-US"/>
        </w:rPr>
        <w:t xml:space="preserve"> </w:t>
      </w:r>
      <w:r>
        <w:rPr>
          <w:lang w:val="en-US"/>
        </w:rPr>
        <w:fldChar w:fldCharType="begin">
          <w:fldData xml:space="preserve">PEVuZE5vdGU+PENpdGU+PEF1dGhvcj5Ba2Vzc29uPC9BdXRob3I+PFllYXI+MjAxMzwvWWVhcj48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xMzUtNTI8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</w:fldData>
        </w:fldChar>
      </w:r>
      <w:r w:rsidR="00B7722D">
        <w:rPr>
          <w:lang w:val="en-US"/>
        </w:rPr>
        <w:instrText xml:space="preserve"> ADDIN EN.CITE </w:instrText>
      </w:r>
      <w:r w:rsidR="00B7722D">
        <w:rPr>
          <w:lang w:val="en-US"/>
        </w:rPr>
        <w:fldChar w:fldCharType="begin">
          <w:fldData xml:space="preserve">PEVuZE5vdGU+PENpdGU+PEF1dGhvcj5Ba2Vzc29uPC9BdXRob3I+PFllYXI+MjAxMzwvWWVhcj48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xMzUtNTI8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</w:fldData>
        </w:fldChar>
      </w:r>
      <w:r w:rsidR="00B7722D">
        <w:rPr>
          <w:lang w:val="en-US"/>
        </w:rPr>
        <w:instrText xml:space="preserve"> ADDIN EN.CITE.DATA </w:instrText>
      </w:r>
      <w:r w:rsidR="00B7722D">
        <w:rPr>
          <w:lang w:val="en-US"/>
        </w:rPr>
      </w:r>
      <w:r w:rsidR="00B7722D">
        <w:rPr>
          <w:lang w:val="en-US"/>
        </w:rPr>
        <w:fldChar w:fldCharType="end"/>
      </w:r>
      <w:r>
        <w:rPr>
          <w:lang w:val="en-US"/>
        </w:rPr>
      </w:r>
      <w:r>
        <w:rPr>
          <w:lang w:val="en-US"/>
        </w:rPr>
        <w:fldChar w:fldCharType="separate"/>
      </w:r>
      <w:r w:rsidR="00B7722D">
        <w:rPr>
          <w:noProof/>
          <w:lang w:val="en-US"/>
        </w:rPr>
        <w:t>(41)</w:t>
      </w:r>
      <w:r>
        <w:rPr>
          <w:lang w:val="en-US"/>
        </w:rPr>
        <w:fldChar w:fldCharType="end"/>
      </w:r>
      <w:r>
        <w:rPr>
          <w:lang w:val="en-US"/>
        </w:rPr>
        <w:t>. The OG</w:t>
      </w:r>
      <w:r w:rsidR="00B7454C">
        <w:rPr>
          <w:lang w:val="en-US"/>
        </w:rPr>
        <w:t>S</w:t>
      </w:r>
      <w:r>
        <w:rPr>
          <w:lang w:val="en-US"/>
        </w:rPr>
        <w:t xml:space="preserve"> and FLS</w:t>
      </w:r>
      <w:r w:rsidRPr="001318A5">
        <w:rPr>
          <w:lang w:val="en-US"/>
        </w:rPr>
        <w:t xml:space="preserve"> are models of </w:t>
      </w:r>
      <w:r w:rsidR="00B7454C">
        <w:rPr>
          <w:lang w:val="en-US"/>
        </w:rPr>
        <w:t>service delivery</w:t>
      </w:r>
      <w:r w:rsidRPr="001318A5">
        <w:rPr>
          <w:lang w:val="en-US"/>
        </w:rPr>
        <w:t xml:space="preserve"> that undoub</w:t>
      </w:r>
      <w:r>
        <w:rPr>
          <w:lang w:val="en-US"/>
        </w:rPr>
        <w:t>tedly complement each other to address the post-fracture care gap.</w:t>
      </w:r>
    </w:p>
    <w:p w14:paraId="072164EA" w14:textId="77777777" w:rsidR="00E32FB7" w:rsidRDefault="00E32FB7" w:rsidP="00E32FB7">
      <w:pPr>
        <w:pStyle w:val="Heading3"/>
        <w:rPr>
          <w:lang w:val="en-US"/>
        </w:rPr>
      </w:pPr>
      <w:r w:rsidRPr="001318A5">
        <w:rPr>
          <w:lang w:val="en-US"/>
        </w:rPr>
        <w:t xml:space="preserve">Differences </w:t>
      </w:r>
      <w:r>
        <w:rPr>
          <w:lang w:val="en-US"/>
        </w:rPr>
        <w:t>between FLS and OG Services – Level C heading</w:t>
      </w:r>
    </w:p>
    <w:p w14:paraId="27292779" w14:textId="77777777" w:rsidR="00E32FB7" w:rsidRPr="00504149" w:rsidRDefault="00E32FB7" w:rsidP="00E32FB7">
      <w:pPr>
        <w:rPr>
          <w:lang w:val="en-US"/>
        </w:rPr>
      </w:pPr>
    </w:p>
    <w:p w14:paraId="70DC04DA" w14:textId="60764F14" w:rsidR="00E32FB7" w:rsidRPr="001529CC" w:rsidRDefault="00E32FB7" w:rsidP="00E32FB7">
      <w:pPr>
        <w:spacing w:line="480" w:lineRule="auto"/>
        <w:jc w:val="both"/>
        <w:rPr>
          <w:lang w:val="en-US"/>
        </w:rPr>
      </w:pPr>
      <w:r w:rsidRPr="001529CC">
        <w:rPr>
          <w:lang w:val="en-US"/>
        </w:rPr>
        <w:t xml:space="preserve">The differences between FLS and OG Services are summarized in table 1. The FLS provides the ideal </w:t>
      </w:r>
      <w:r w:rsidR="00033D06">
        <w:rPr>
          <w:lang w:val="en-US"/>
        </w:rPr>
        <w:t xml:space="preserve">service </w:t>
      </w:r>
      <w:r w:rsidRPr="001529CC">
        <w:rPr>
          <w:lang w:val="en-US"/>
        </w:rPr>
        <w:t>model for the identification, investigation and management of bone health amongst those presenting with symptomatic non-hip, non-vertebral (NHNV) fragility fracture</w:t>
      </w:r>
      <w:r w:rsidR="00C17473">
        <w:rPr>
          <w:lang w:val="en-US"/>
        </w:rPr>
        <w:t>s</w:t>
      </w:r>
      <w:r w:rsidRPr="001529CC">
        <w:rPr>
          <w:lang w:val="en-US"/>
        </w:rPr>
        <w:t>, which constitute the majority of fracture sites. It should be noted that assessment and treatment of patients by a FLS or OG</w:t>
      </w:r>
      <w:r w:rsidR="001D5CED">
        <w:rPr>
          <w:lang w:val="en-US"/>
        </w:rPr>
        <w:t>S</w:t>
      </w:r>
      <w:r w:rsidRPr="001529CC">
        <w:rPr>
          <w:lang w:val="en-US"/>
        </w:rPr>
        <w:t xml:space="preserve"> can occur as an outpatient or inpa</w:t>
      </w:r>
      <w:r>
        <w:rPr>
          <w:lang w:val="en-US"/>
        </w:rPr>
        <w:t>tient depending upon the health</w:t>
      </w:r>
      <w:r w:rsidRPr="001529CC">
        <w:rPr>
          <w:lang w:val="en-US"/>
        </w:rPr>
        <w:t>care system, however</w:t>
      </w:r>
      <w:r>
        <w:rPr>
          <w:lang w:val="en-US"/>
        </w:rPr>
        <w:t>,</w:t>
      </w:r>
      <w:r w:rsidRPr="001529CC">
        <w:rPr>
          <w:lang w:val="en-US"/>
        </w:rPr>
        <w:t xml:space="preserve"> it is </w:t>
      </w:r>
      <w:r w:rsidR="00B32DF7">
        <w:rPr>
          <w:lang w:val="en-US"/>
        </w:rPr>
        <w:t xml:space="preserve">more </w:t>
      </w:r>
      <w:r w:rsidRPr="001529CC">
        <w:rPr>
          <w:lang w:val="en-US"/>
        </w:rPr>
        <w:t xml:space="preserve">often the case that an inpatient </w:t>
      </w:r>
      <w:r w:rsidR="00B32DF7">
        <w:rPr>
          <w:lang w:val="en-US"/>
        </w:rPr>
        <w:t>is assessed by</w:t>
      </w:r>
      <w:r w:rsidRPr="001529CC">
        <w:rPr>
          <w:lang w:val="en-US"/>
        </w:rPr>
        <w:t xml:space="preserve"> the OG</w:t>
      </w:r>
      <w:r w:rsidR="00B31A32">
        <w:rPr>
          <w:lang w:val="en-US"/>
        </w:rPr>
        <w:t>S</w:t>
      </w:r>
      <w:r w:rsidRPr="001529CC">
        <w:rPr>
          <w:lang w:val="en-US"/>
        </w:rPr>
        <w:t xml:space="preserve">. </w:t>
      </w:r>
      <w:r w:rsidR="0025063A">
        <w:rPr>
          <w:lang w:val="en-US"/>
        </w:rPr>
        <w:t>E</w:t>
      </w:r>
      <w:r w:rsidRPr="001529CC">
        <w:rPr>
          <w:lang w:val="en-US"/>
        </w:rPr>
        <w:t>lderly patients (usually &gt; 70 years of age) with fragility fractures of the hip, which constitute 20% of all symptomatic fragility fractures, are often too frail to attend a typical FLS outpatient clinic, which makes the OG</w:t>
      </w:r>
      <w:r w:rsidR="0065165A">
        <w:rPr>
          <w:lang w:val="en-US"/>
        </w:rPr>
        <w:t>S</w:t>
      </w:r>
      <w:r w:rsidRPr="001529CC">
        <w:rPr>
          <w:lang w:val="en-US"/>
        </w:rPr>
        <w:t xml:space="preserve"> model ideal for secondary fracture prevention in this group. Moreover, sufferers of fragility fractures of the hip often have a number of barriers preventing them from being able to attend an outpatient FLS, including physical inability to attend due to frailty or comorbidities, prolonged hospital admission, </w:t>
      </w:r>
      <w:r w:rsidR="004C0E7A">
        <w:rPr>
          <w:lang w:val="en-US"/>
        </w:rPr>
        <w:t xml:space="preserve">or </w:t>
      </w:r>
      <w:r w:rsidRPr="001529CC">
        <w:rPr>
          <w:lang w:val="en-US"/>
        </w:rPr>
        <w:t>discharge to rehabilitation or institutional care such as a hostel or nursing home after the fracture. Therefore, the secondary fracture prevention pathway for patients with hip fractures needs to be different from those with fractures at NHNV sites. Furthermore, the function of an OG</w:t>
      </w:r>
      <w:r w:rsidR="000D5F1E">
        <w:rPr>
          <w:lang w:val="en-US"/>
        </w:rPr>
        <w:t>S</w:t>
      </w:r>
      <w:r w:rsidRPr="001529CC">
        <w:rPr>
          <w:lang w:val="en-US"/>
        </w:rPr>
        <w:t xml:space="preserve"> is more broad-ranging than an FLS because it deals with more than secondary fracture prevention alone. The geriatric expertise is fundamental to ensuring patients are optimally medically managed prior to and after surgery. This include</w:t>
      </w:r>
      <w:r w:rsidR="00B0790A">
        <w:rPr>
          <w:lang w:val="en-US"/>
        </w:rPr>
        <w:t>s</w:t>
      </w:r>
      <w:r w:rsidRPr="001529CC">
        <w:rPr>
          <w:lang w:val="en-US"/>
        </w:rPr>
        <w:t xml:space="preserve"> treating co-morbidities, ensuring adequate fluid status prior to surgery, determining the cause for the fall that preceded the fracture, and managing post-operative complications such as infections, </w:t>
      </w:r>
      <w:r w:rsidR="00311B2B">
        <w:rPr>
          <w:lang w:val="en-US"/>
        </w:rPr>
        <w:t>deep vein thrombose</w:t>
      </w:r>
      <w:r w:rsidRPr="001529CC">
        <w:rPr>
          <w:lang w:val="en-US"/>
        </w:rPr>
        <w:t xml:space="preserve">s, bed sores and delirium. </w:t>
      </w:r>
    </w:p>
    <w:p w14:paraId="43B30C5E" w14:textId="77777777" w:rsidR="00E32FB7" w:rsidRPr="001318A5" w:rsidRDefault="00E32FB7" w:rsidP="00E32FB7">
      <w:pPr>
        <w:spacing w:line="480" w:lineRule="auto"/>
        <w:rPr>
          <w:lang w:val="en-US"/>
        </w:rPr>
      </w:pPr>
      <w:r w:rsidRPr="001529CC">
        <w:rPr>
          <w:lang w:val="en-US"/>
        </w:rPr>
        <w:t>Insert table 1</w:t>
      </w:r>
    </w:p>
    <w:p w14:paraId="46EE3EA6" w14:textId="77777777" w:rsidR="00E32FB7" w:rsidRDefault="00E32FB7" w:rsidP="00E32FB7">
      <w:pPr>
        <w:pStyle w:val="Heading3"/>
        <w:rPr>
          <w:lang w:val="en-US"/>
        </w:rPr>
      </w:pPr>
      <w:r w:rsidRPr="001318A5">
        <w:rPr>
          <w:lang w:val="en-US"/>
        </w:rPr>
        <w:t>Evidence for effectiveness of OG Models of Care</w:t>
      </w:r>
      <w:r>
        <w:rPr>
          <w:lang w:val="en-US"/>
        </w:rPr>
        <w:t xml:space="preserve"> – Level C heading</w:t>
      </w:r>
    </w:p>
    <w:p w14:paraId="3CE6519A" w14:textId="77777777" w:rsidR="00E32FB7" w:rsidRPr="00B2395E" w:rsidRDefault="00E32FB7" w:rsidP="00E32FB7">
      <w:pPr>
        <w:rPr>
          <w:lang w:val="en-US"/>
        </w:rPr>
      </w:pPr>
    </w:p>
    <w:p w14:paraId="6AD55EFA" w14:textId="4A32F1C6" w:rsidR="00E32FB7" w:rsidRPr="001318A5" w:rsidRDefault="00E32FB7" w:rsidP="00E32FB7">
      <w:pPr>
        <w:spacing w:line="480" w:lineRule="auto"/>
        <w:jc w:val="both"/>
        <w:rPr>
          <w:lang w:val="en-US"/>
        </w:rPr>
      </w:pPr>
      <w:r>
        <w:rPr>
          <w:lang w:val="en-US"/>
        </w:rPr>
        <w:lastRenderedPageBreak/>
        <w:t>In 2014, Grigoryan et al</w:t>
      </w:r>
      <w:r w:rsidR="00DD26BD">
        <w:rPr>
          <w:lang w:val="en-US"/>
        </w:rPr>
        <w:t>.</w:t>
      </w:r>
      <w:r w:rsidRPr="001318A5">
        <w:rPr>
          <w:lang w:val="en-US"/>
        </w:rPr>
        <w:t xml:space="preserve"> published a systemic review of literature and meta-analysis to determine the effectiveness of OG models of care, covering literature from years 1992 to 2012</w:t>
      </w:r>
      <w:r>
        <w:rPr>
          <w:lang w:val="en-US"/>
        </w:rPr>
        <w:t xml:space="preserve"> </w:t>
      </w:r>
      <w:r>
        <w:rPr>
          <w:lang w:val="en-US"/>
        </w:rPr>
        <w:fldChar w:fldCharType="begin"/>
      </w:r>
      <w:r w:rsidR="00B7722D">
        <w:rPr>
          <w:lang w:val="en-US"/>
        </w:rPr>
        <w:instrText xml:space="preserve"> ADDIN EN.CITE &lt;EndNote&gt;&lt;Cite&gt;&lt;Author&gt;Grigoryan&lt;/Author&gt;&lt;Year&gt;2014&lt;/Year&gt;&lt;RecNum&gt;24&lt;/RecNum&gt;&lt;DisplayText&gt;(50)&lt;/DisplayText&gt;&lt;record&gt;&lt;rec-number&gt;24&lt;/rec-number&gt;&lt;foreign-keys&gt;&lt;key app="EN" db-id="0e0dtv00zpxszqev0x0pzxz405es0spx2fwt" timestamp="1463972945"&gt;24&lt;/key&gt;&lt;/foreign-keys&gt;&lt;ref-type name="Journal Article"&gt;17&lt;/ref-type&gt;&lt;contributors&gt;&lt;authors&gt;&lt;author&gt;Grigoryan, K. V.&lt;/author&gt;&lt;author&gt;Javedan, H.&lt;/author&gt;&lt;author&gt;Rudolph, J. L.&lt;/author&gt;&lt;/authors&gt;&lt;/contributors&gt;&lt;auth-address&gt;*University of Cincinnati College of Medicine, Cincinnati, OH; daggerDivision of Aging, Brigham and Women&amp;apos;s Hospital, Boston, MA; and double daggerGeriatric Research, Education, and Clinical Center, VA Boston Healthcare System, Boston, MA.&lt;/auth-address&gt;&lt;titles&gt;&lt;title&gt;Orthogeriatric care models and outcomes in hip fracture patients: a systematic review and meta-analysis&lt;/title&gt;&lt;secondary-title&gt;J Orthop Trauma&lt;/secondary-title&gt;&lt;/titles&gt;&lt;periodical&gt;&lt;full-title&gt;J Orthop Trauma&lt;/full-title&gt;&lt;/periodical&gt;&lt;pages&gt;e49-55&lt;/pages&gt;&lt;volume&gt;28&lt;/volume&gt;&lt;number&gt;3&lt;/number&gt;&lt;keywords&gt;&lt;keyword&gt;Aged&lt;/keyword&gt;&lt;keyword&gt;Aged, 80 and over&lt;/keyword&gt;&lt;keyword&gt;Clinical Protocols&lt;/keyword&gt;&lt;keyword&gt;Hip Fractures/mortality/*surgery&lt;/keyword&gt;&lt;keyword&gt;Humans&lt;/keyword&gt;&lt;keyword&gt;Models, Biological&lt;/keyword&gt;&lt;keyword&gt;Treatment Outcome&lt;/keyword&gt;&lt;/keywords&gt;&lt;dates&gt;&lt;year&gt;2014&lt;/year&gt;&lt;pub-dates&gt;&lt;date&gt;Mar&lt;/date&gt;&lt;/pub-dates&gt;&lt;/dates&gt;&lt;isbn&gt;1531-2291 (Electronic)&amp;#xD;0890-5339 (Linking)&lt;/isbn&gt;&lt;accession-num&gt;23912859&lt;/accession-num&gt;&lt;urls&gt;&lt;related-urls&gt;&lt;url&gt;http://www.ncbi.nlm.nih.gov/pubmed/23912859&lt;/url&gt;&lt;/related-urls&gt;&lt;/urls&gt;&lt;custom2&gt;PMC3909556&lt;/custom2&gt;&lt;electronic-resource-num&gt;10.1097/BOT.0b013e3182a5a045&lt;/electronic-resource-num&gt;&lt;/record&gt;&lt;/Cite&gt;&lt;/EndNote&gt;</w:instrText>
      </w:r>
      <w:r>
        <w:rPr>
          <w:lang w:val="en-US"/>
        </w:rPr>
        <w:fldChar w:fldCharType="separate"/>
      </w:r>
      <w:r w:rsidR="00B7722D">
        <w:rPr>
          <w:noProof/>
          <w:lang w:val="en-US"/>
        </w:rPr>
        <w:t>(50)</w:t>
      </w:r>
      <w:r>
        <w:rPr>
          <w:lang w:val="en-US"/>
        </w:rPr>
        <w:fldChar w:fldCharType="end"/>
      </w:r>
      <w:r w:rsidRPr="001318A5">
        <w:rPr>
          <w:lang w:val="en-US"/>
        </w:rPr>
        <w:t xml:space="preserve">. The authors found 18 studies with valid control groups, most of which were retrospective cohort </w:t>
      </w:r>
      <w:r>
        <w:rPr>
          <w:lang w:val="en-US"/>
        </w:rPr>
        <w:t>studies with a limited number (n</w:t>
      </w:r>
      <w:r w:rsidRPr="001318A5">
        <w:rPr>
          <w:lang w:val="en-US"/>
        </w:rPr>
        <w:t xml:space="preserve">=3) of randomized controlled trials. The mean age of patients in these studies were generally in the early 80s. The overall meta-analysis revealed a reduction in inpatient and long-term (6-12 months post-fracture) mortality </w:t>
      </w:r>
      <w:r>
        <w:rPr>
          <w:lang w:val="en-US"/>
        </w:rPr>
        <w:t>(RR 0.60, 95%CI 0.43-0.84</w:t>
      </w:r>
      <w:r w:rsidRPr="001318A5">
        <w:rPr>
          <w:lang w:val="en-US"/>
        </w:rPr>
        <w:t xml:space="preserve"> and RR 0.83, 95%CI 0.74-0.94, respectively</w:t>
      </w:r>
      <w:r>
        <w:rPr>
          <w:lang w:val="en-US"/>
        </w:rPr>
        <w:t>)</w:t>
      </w:r>
      <w:r w:rsidRPr="001318A5">
        <w:rPr>
          <w:lang w:val="en-US"/>
        </w:rPr>
        <w:t>. Length of stay was reduced in the shared care model (SMD -0.25, 95%CI -0.95 to -0.28). Of note, t</w:t>
      </w:r>
      <w:r>
        <w:rPr>
          <w:lang w:val="en-US"/>
        </w:rPr>
        <w:t>he control groups consisted of ‘standard care’</w:t>
      </w:r>
      <w:r w:rsidRPr="001318A5">
        <w:rPr>
          <w:lang w:val="en-US"/>
        </w:rPr>
        <w:t>, which entail</w:t>
      </w:r>
      <w:r w:rsidR="00A90AD2">
        <w:rPr>
          <w:lang w:val="en-US"/>
        </w:rPr>
        <w:t>ed</w:t>
      </w:r>
      <w:r w:rsidRPr="001318A5">
        <w:rPr>
          <w:lang w:val="en-US"/>
        </w:rPr>
        <w:t xml:space="preserve"> geriatric</w:t>
      </w:r>
      <w:r w:rsidR="00A6647F">
        <w:rPr>
          <w:lang w:val="en-US"/>
        </w:rPr>
        <w:t>s</w:t>
      </w:r>
      <w:r w:rsidRPr="001318A5">
        <w:rPr>
          <w:lang w:val="en-US"/>
        </w:rPr>
        <w:t xml:space="preserve"> consultation for a patient only when the orthopaedic</w:t>
      </w:r>
      <w:r w:rsidR="00A6647F">
        <w:rPr>
          <w:lang w:val="en-US"/>
        </w:rPr>
        <w:t>s</w:t>
      </w:r>
      <w:r w:rsidRPr="001318A5">
        <w:rPr>
          <w:lang w:val="en-US"/>
        </w:rPr>
        <w:t xml:space="preserve"> team thought it to be necessary. Unfortunately, a number of important outcome measures were not reported in many of these studies such as delirium, functional status, post-discharge destination of patients (rehabilitation, community, hostel or nursing home), time to surgery, post-surg</w:t>
      </w:r>
      <w:r w:rsidR="000A6DEF">
        <w:rPr>
          <w:lang w:val="en-US"/>
        </w:rPr>
        <w:t>ical complications</w:t>
      </w:r>
      <w:r w:rsidRPr="001318A5">
        <w:rPr>
          <w:lang w:val="en-US"/>
        </w:rPr>
        <w:t xml:space="preserve"> (</w:t>
      </w:r>
      <w:r w:rsidR="00C317ED">
        <w:rPr>
          <w:lang w:val="en-US"/>
        </w:rPr>
        <w:t xml:space="preserve">e.g. </w:t>
      </w:r>
      <w:r w:rsidRPr="001318A5">
        <w:rPr>
          <w:lang w:val="en-US"/>
        </w:rPr>
        <w:t xml:space="preserve">infections, </w:t>
      </w:r>
      <w:r>
        <w:rPr>
          <w:lang w:val="en-US"/>
        </w:rPr>
        <w:t>deep vein thrombosis</w:t>
      </w:r>
      <w:r w:rsidRPr="001318A5">
        <w:rPr>
          <w:lang w:val="en-US"/>
        </w:rPr>
        <w:t>, pressure sores), institution of falls risk assessment, measures to mitigate falls risk</w:t>
      </w:r>
      <w:r w:rsidR="00BC4F7F">
        <w:rPr>
          <w:lang w:val="en-US"/>
        </w:rPr>
        <w:t>,</w:t>
      </w:r>
      <w:r w:rsidRPr="001318A5">
        <w:rPr>
          <w:lang w:val="en-US"/>
        </w:rPr>
        <w:t xml:space="preserve"> institution of measures aimed at secondary fracture prevention (</w:t>
      </w:r>
      <w:r w:rsidR="00CE7AEE">
        <w:rPr>
          <w:lang w:val="en-US"/>
        </w:rPr>
        <w:t xml:space="preserve">e.g. </w:t>
      </w:r>
      <w:r w:rsidRPr="001318A5">
        <w:rPr>
          <w:lang w:val="en-US"/>
        </w:rPr>
        <w:t>assessment of vitamin D</w:t>
      </w:r>
      <w:r w:rsidR="00C317ED">
        <w:rPr>
          <w:lang w:val="en-US"/>
        </w:rPr>
        <w:t xml:space="preserve"> </w:t>
      </w:r>
      <w:r w:rsidR="00AB679F">
        <w:rPr>
          <w:lang w:val="en-US"/>
        </w:rPr>
        <w:t xml:space="preserve">status </w:t>
      </w:r>
      <w:r w:rsidR="00C317ED">
        <w:rPr>
          <w:lang w:val="en-US"/>
        </w:rPr>
        <w:t>and</w:t>
      </w:r>
      <w:r w:rsidRPr="001318A5">
        <w:rPr>
          <w:lang w:val="en-US"/>
        </w:rPr>
        <w:t xml:space="preserve"> </w:t>
      </w:r>
      <w:r w:rsidR="00AB679F">
        <w:rPr>
          <w:lang w:val="en-US"/>
        </w:rPr>
        <w:t xml:space="preserve">for </w:t>
      </w:r>
      <w:r w:rsidRPr="001318A5">
        <w:rPr>
          <w:lang w:val="en-US"/>
        </w:rPr>
        <w:t>secondary causes for osteoporosis</w:t>
      </w:r>
      <w:r w:rsidR="00CE7AEE">
        <w:rPr>
          <w:lang w:val="en-US"/>
        </w:rPr>
        <w:t>)</w:t>
      </w:r>
      <w:r w:rsidR="00BC4F7F">
        <w:rPr>
          <w:lang w:val="en-US"/>
        </w:rPr>
        <w:t>,</w:t>
      </w:r>
      <w:r w:rsidR="00E626A6">
        <w:rPr>
          <w:lang w:val="en-US"/>
        </w:rPr>
        <w:t xml:space="preserve"> </w:t>
      </w:r>
      <w:r w:rsidR="00C317ED">
        <w:rPr>
          <w:lang w:val="en-US"/>
        </w:rPr>
        <w:t xml:space="preserve">and </w:t>
      </w:r>
      <w:r w:rsidRPr="001318A5">
        <w:rPr>
          <w:lang w:val="en-US"/>
        </w:rPr>
        <w:t xml:space="preserve">rates of initiation of and adherence to specific </w:t>
      </w:r>
      <w:r>
        <w:rPr>
          <w:lang w:val="en-US"/>
        </w:rPr>
        <w:t xml:space="preserve">osteoporosis pharmacotherapy. </w:t>
      </w:r>
    </w:p>
    <w:p w14:paraId="16A99B74" w14:textId="6F3BD9D1" w:rsidR="00E32FB7" w:rsidRDefault="00E32FB7" w:rsidP="00E32FB7">
      <w:pPr>
        <w:spacing w:line="480" w:lineRule="auto"/>
        <w:jc w:val="both"/>
        <w:rPr>
          <w:lang w:val="en-US"/>
        </w:rPr>
      </w:pPr>
      <w:r>
        <w:rPr>
          <w:lang w:val="en-US"/>
        </w:rPr>
        <w:t>Since 2013</w:t>
      </w:r>
      <w:r w:rsidRPr="001318A5">
        <w:rPr>
          <w:lang w:val="en-US"/>
        </w:rPr>
        <w:t>, there have been further publications comparing outcome measures with OG</w:t>
      </w:r>
      <w:r w:rsidR="007E1473">
        <w:rPr>
          <w:lang w:val="en-US"/>
        </w:rPr>
        <w:t>S</w:t>
      </w:r>
      <w:r w:rsidRPr="001318A5">
        <w:rPr>
          <w:lang w:val="en-US"/>
        </w:rPr>
        <w:t xml:space="preserve"> using some form of control group from across the globe. Swiss </w:t>
      </w:r>
      <w:r>
        <w:rPr>
          <w:lang w:val="en-US"/>
        </w:rPr>
        <w:t>investigators</w:t>
      </w:r>
      <w:r w:rsidRPr="001318A5">
        <w:rPr>
          <w:lang w:val="en-US"/>
        </w:rPr>
        <w:t xml:space="preserve"> demonstrated improvements in process measures (time to surgery) and financial indicators such as length of hospital admission following the implementation of an orthogeriatric clinical pathway</w:t>
      </w:r>
      <w:r>
        <w:rPr>
          <w:lang w:val="en-US"/>
        </w:rPr>
        <w:t xml:space="preserve"> </w:t>
      </w:r>
      <w:r>
        <w:rPr>
          <w:lang w:val="en-US"/>
        </w:rPr>
        <w:fldChar w:fldCharType="begin"/>
      </w:r>
      <w:r w:rsidR="00B7722D">
        <w:rPr>
          <w:lang w:val="en-US"/>
        </w:rPr>
        <w:instrText xml:space="preserve"> ADDIN EN.CITE &lt;EndNote&gt;&lt;Cite&gt;&lt;Author&gt;Fleury&lt;/Author&gt;&lt;Year&gt;2015&lt;/Year&gt;&lt;RecNum&gt;26&lt;/RecNum&gt;&lt;DisplayText&gt;(51)&lt;/DisplayText&gt;&lt;record&gt;&lt;rec-number&gt;26&lt;/rec-number&gt;&lt;foreign-keys&gt;&lt;key app="EN" db-id="0e0dtv00zpxszqev0x0pzxz405es0spx2fwt" timestamp="1463972945"&gt;26&lt;/key&gt;&lt;/foreign-keys&gt;&lt;ref-type name="Journal Article"&gt;17&lt;/ref-type&gt;&lt;contributors&gt;&lt;authors&gt;&lt;author&gt;Fleury, N.&lt;/author&gt;&lt;author&gt;Chevalley, F.&lt;/author&gt;&lt;author&gt;Rubli, E.&lt;/author&gt;&lt;author&gt;Coti, P.&lt;/author&gt;&lt;author&gt;Farron, A.&lt;/author&gt;&lt;author&gt;Jolles, B. M.&lt;/author&gt;&lt;/authors&gt;&lt;/contributors&gt;&lt;auth-address&gt;Centre Hospitalier Universitaire Vaudois (CHUV) and University of Lausanne , Lausanne , Switzerland.&lt;/auth-address&gt;&lt;titles&gt;&lt;title&gt;Efficiency of the lausanne clinical pathway for proximal femoral fractures&lt;/title&gt;&lt;secondary-title&gt;Front Surg&lt;/secondary-title&gt;&lt;/titles&gt;&lt;periodical&gt;&lt;full-title&gt;Front Surg&lt;/full-title&gt;&lt;/periodical&gt;&lt;pages&gt;5&lt;/pages&gt;&lt;volume&gt;2&lt;/volume&gt;&lt;keywords&gt;&lt;keyword&gt;clinical pathway&lt;/keyword&gt;&lt;keyword&gt;elderly patients&lt;/keyword&gt;&lt;keyword&gt;hip fractures&lt;/keyword&gt;&lt;keyword&gt;proximal femoral fracture&lt;/keyword&gt;&lt;keyword&gt;surgery efficiency&lt;/keyword&gt;&lt;/keywords&gt;&lt;dates&gt;&lt;year&gt;2015&lt;/year&gt;&lt;/dates&gt;&lt;isbn&gt;2296-875X (Electronic)&amp;#xD;2296-875X (Linking)&lt;/isbn&gt;&lt;accession-num&gt;25745631&lt;/accession-num&gt;&lt;urls&gt;&lt;related-urls&gt;&lt;url&gt;http://www.ncbi.nlm.nih.gov/pubmed/25745631&lt;/url&gt;&lt;/related-urls&gt;&lt;/urls&gt;&lt;custom2&gt;PMC4333714&lt;/custom2&gt;&lt;electronic-resource-num&gt;10.3389/fsurg.2015.00005&lt;/electronic-resource-num&gt;&lt;/record&gt;&lt;/Cite&gt;&lt;/EndNote&gt;</w:instrText>
      </w:r>
      <w:r>
        <w:rPr>
          <w:lang w:val="en-US"/>
        </w:rPr>
        <w:fldChar w:fldCharType="separate"/>
      </w:r>
      <w:r w:rsidR="00B7722D">
        <w:rPr>
          <w:noProof/>
          <w:lang w:val="en-US"/>
        </w:rPr>
        <w:t>(51)</w:t>
      </w:r>
      <w:r>
        <w:rPr>
          <w:lang w:val="en-US"/>
        </w:rPr>
        <w:fldChar w:fldCharType="end"/>
      </w:r>
      <w:r w:rsidRPr="001318A5">
        <w:rPr>
          <w:lang w:val="en-US"/>
        </w:rPr>
        <w:t>. On the other ha</w:t>
      </w:r>
      <w:r>
        <w:rPr>
          <w:lang w:val="en-US"/>
        </w:rPr>
        <w:t>n</w:t>
      </w:r>
      <w:r w:rsidRPr="001318A5">
        <w:rPr>
          <w:lang w:val="en-US"/>
        </w:rPr>
        <w:t>d, clinical outcome measures (</w:t>
      </w:r>
      <w:r w:rsidR="00E85214">
        <w:rPr>
          <w:lang w:val="en-US"/>
        </w:rPr>
        <w:t xml:space="preserve">e.g. </w:t>
      </w:r>
      <w:r w:rsidRPr="001318A5">
        <w:rPr>
          <w:lang w:val="en-US"/>
        </w:rPr>
        <w:t>delirium, pneumonia) did not significantly change. Mortality was not e</w:t>
      </w:r>
      <w:r>
        <w:rPr>
          <w:lang w:val="en-US"/>
        </w:rPr>
        <w:t xml:space="preserve">valuated in this study. German investigators </w:t>
      </w:r>
      <w:r w:rsidRPr="001318A5">
        <w:rPr>
          <w:lang w:val="en-US"/>
        </w:rPr>
        <w:t>demonstrated non-significant trends towards improved outcomes such as fewer patients requiring ICU admission and lower inpatient mortality following the implementation of an OG</w:t>
      </w:r>
      <w:r w:rsidR="00653AC4">
        <w:rPr>
          <w:lang w:val="en-US"/>
        </w:rPr>
        <w:t>S</w:t>
      </w:r>
      <w:r>
        <w:rPr>
          <w:lang w:val="en-US"/>
        </w:rPr>
        <w:t xml:space="preserve"> </w:t>
      </w:r>
      <w:r>
        <w:rPr>
          <w:lang w:val="en-US"/>
        </w:rPr>
        <w:fldChar w:fldCharType="begin"/>
      </w:r>
      <w:r w:rsidR="00B7722D">
        <w:rPr>
          <w:lang w:val="en-US"/>
        </w:rPr>
        <w:instrText xml:space="preserve"> ADDIN EN.CITE &lt;EndNote&gt;&lt;Cite&gt;&lt;Author&gt;Grund&lt;/Author&gt;&lt;Year&gt;2015&lt;/Year&gt;&lt;RecNum&gt;27&lt;/RecNum&gt;&lt;DisplayText&gt;(52)&lt;/DisplayText&gt;&lt;record&gt;&lt;rec-number&gt;27&lt;/rec-number&gt;&lt;foreign-keys&gt;&lt;key app="EN" db-id="0e0dtv00zpxszqev0x0pzxz405es0spx2fwt" timestamp="1463972945"&gt;27&lt;/key&gt;&lt;/foreign-keys&gt;&lt;ref-type name="Journal Article"&gt;17&lt;/ref-type&gt;&lt;contributors&gt;&lt;authors&gt;&lt;author&gt;Grund, S.&lt;/author&gt;&lt;author&gt;Roos, M.&lt;/author&gt;&lt;author&gt;Duchene, W.&lt;/author&gt;&lt;author&gt;Schuler, M.&lt;/author&gt;&lt;/authors&gt;&lt;/contributors&gt;&lt;auth-address&gt;Diakonissenkrankenhaus, Mannheim, Department of General Medicine, Universitatsklinikum Erlangen.&lt;/auth-address&gt;&lt;titles&gt;&lt;title&gt;Treatment in a center for geriatric traumatology&lt;/title&gt;&lt;secondary-title&gt;Dtsch Arztebl Int&lt;/secondary-title&gt;&lt;/titles&gt;&lt;periodical&gt;&lt;full-title&gt;Dtsch Arztebl Int&lt;/full-title&gt;&lt;/periodical&gt;&lt;pages&gt;113-9&lt;/pages&gt;&lt;volume&gt;112&lt;/volume&gt;&lt;number&gt;7&lt;/number&gt;&lt;keywords&gt;&lt;keyword&gt;Aged&lt;/keyword&gt;&lt;keyword&gt;Female&lt;/keyword&gt;&lt;keyword&gt;Fractures, Bone/*mortality/*therapy&lt;/keyword&gt;&lt;keyword&gt;Germany/epidemiology&lt;/keyword&gt;&lt;keyword&gt;Health Services for the Aged/*statistics &amp;amp; numerical data&lt;/keyword&gt;&lt;keyword&gt;*Hospital Mortality&lt;/keyword&gt;&lt;keyword&gt;Humans&lt;/keyword&gt;&lt;keyword&gt;Length of Stay/*statistics &amp;amp; numerical data&lt;/keyword&gt;&lt;keyword&gt;Male&lt;/keyword&gt;&lt;keyword&gt;Prevalence&lt;/keyword&gt;&lt;keyword&gt;Risk Factors&lt;/keyword&gt;&lt;keyword&gt;Survival Rate&lt;/keyword&gt;&lt;keyword&gt;Traumatology/*statistics &amp;amp; numerical data&lt;/keyword&gt;&lt;keyword&gt;Treatment Outcome&lt;/keyword&gt;&lt;/keywords&gt;&lt;dates&gt;&lt;year&gt;2015&lt;/year&gt;&lt;pub-dates&gt;&lt;date&gt;Feb 13&lt;/date&gt;&lt;/pub-dates&gt;&lt;/dates&gt;&lt;isbn&gt;1866-0452 (Electronic)&amp;#xD;1866-0452 (Linking)&lt;/isbn&gt;&lt;accession-num&gt;25780870&lt;/accession-num&gt;&lt;urls&gt;&lt;related-urls&gt;&lt;url&gt;http://www.ncbi.nlm.nih.gov/pubmed/25780870&lt;/url&gt;&lt;/related-urls&gt;&lt;/urls&gt;&lt;custom2&gt;PMC4353869&lt;/custom2&gt;&lt;electronic-resource-num&gt;10.3238/arztebl.2015.0113&lt;/electronic-resource-num&gt;&lt;/record&gt;&lt;/Cite&gt;&lt;/EndNote&gt;</w:instrText>
      </w:r>
      <w:r>
        <w:rPr>
          <w:lang w:val="en-US"/>
        </w:rPr>
        <w:fldChar w:fldCharType="separate"/>
      </w:r>
      <w:r w:rsidR="00B7722D">
        <w:rPr>
          <w:noProof/>
          <w:lang w:val="en-US"/>
        </w:rPr>
        <w:t>(52)</w:t>
      </w:r>
      <w:r>
        <w:rPr>
          <w:lang w:val="en-US"/>
        </w:rPr>
        <w:fldChar w:fldCharType="end"/>
      </w:r>
      <w:r w:rsidRPr="001318A5">
        <w:rPr>
          <w:lang w:val="en-US"/>
        </w:rPr>
        <w:t>. However, length of hospital stay actually increased significantly. An Austr</w:t>
      </w:r>
      <w:r>
        <w:rPr>
          <w:lang w:val="en-US"/>
        </w:rPr>
        <w:t xml:space="preserve">alian study </w:t>
      </w:r>
      <w:r w:rsidRPr="001318A5">
        <w:rPr>
          <w:lang w:val="en-US"/>
        </w:rPr>
        <w:t xml:space="preserve">demonstrated improvements in a number of measures </w:t>
      </w:r>
      <w:r>
        <w:rPr>
          <w:lang w:val="en-US"/>
        </w:rPr>
        <w:t>after the institution of an OG</w:t>
      </w:r>
      <w:r w:rsidR="00A834C0">
        <w:rPr>
          <w:lang w:val="en-US"/>
        </w:rPr>
        <w:t>S</w:t>
      </w:r>
      <w:r>
        <w:rPr>
          <w:lang w:val="en-US"/>
        </w:rPr>
        <w:t xml:space="preserve"> </w:t>
      </w:r>
      <w:r>
        <w:rPr>
          <w:lang w:val="en-US"/>
        </w:rPr>
        <w:fldChar w:fldCharType="begin"/>
      </w:r>
      <w:r w:rsidR="00B7722D">
        <w:rPr>
          <w:lang w:val="en-US"/>
        </w:rPr>
        <w:instrText xml:space="preserve"> ADDIN EN.CITE &lt;EndNote&gt;&lt;Cite&gt;&lt;Author&gt;Lynch&lt;/Author&gt;&lt;Year&gt;2015&lt;/Year&gt;&lt;RecNum&gt;28&lt;/RecNum&gt;&lt;DisplayText&gt;(53)&lt;/DisplayText&gt;&lt;record&gt;&lt;rec-number&gt;28&lt;/rec-number&gt;&lt;foreign-keys&gt;&lt;key app="EN" db-id="0e0dtv00zpxszqev0x0pzxz405es0spx2fwt" timestamp="1463972945"&gt;28&lt;/key&gt;&lt;/foreign-keys&gt;&lt;ref-type name="Journal Article"&gt;17&lt;/ref-type&gt;&lt;contributors&gt;&lt;authors&gt;&lt;author&gt;Lynch, G.&lt;/author&gt;&lt;author&gt;Shaban, R. Z.&lt;/author&gt;&lt;author&gt;Massey, D.&lt;/author&gt;&lt;/authors&gt;&lt;/contributors&gt;&lt;auth-address&gt;Orthopaedic Unit, Princess Alexandra Hospital, 199 Ipswich Rd, Woolloongabba, Queensland 4101, Australia. Electronic address: Genni.Lynch@health.qld.gov.au.&amp;#xD;Centre for Health Practice Innovation, Griffith Health Institute, School of Nursing and Midwifery, Griffith University, 170 Kessels Road, Nathan, Queensland 4111, Australia.&amp;#xD;Gold Coast University Hospital, Parklands Dr, Southport, Queensland, Australia; School of Nursing and Midwifery, Griffith University, Australia.&lt;/auth-address&gt;&lt;titles&gt;&lt;title&gt;Evaluating the orthogeriatric model of care at an Australian tertiary hospital&lt;/title&gt;&lt;secondary-title&gt;Int J Orthop Trauma Nurs&lt;/secondary-title&gt;&lt;/titles&gt;&lt;periodical&gt;&lt;full-title&gt;Int J Orthop Trauma Nurs&lt;/full-title&gt;&lt;/periodical&gt;&lt;pages&gt;184-93&lt;/pages&gt;&lt;volume&gt;19&lt;/volume&gt;&lt;number&gt;4&lt;/number&gt;&lt;keywords&gt;&lt;keyword&gt;Co-managed&lt;/keyword&gt;&lt;keyword&gt;Comanaged care&lt;/keyword&gt;&lt;keyword&gt;Fractured neck of femur&lt;/keyword&gt;&lt;keyword&gt;Fragility fracture&lt;/keyword&gt;&lt;keyword&gt;Hip fracture&lt;/keyword&gt;&lt;keyword&gt;Multidisciplinary care&lt;/keyword&gt;&lt;keyword&gt;Orthogeriatric care&lt;/keyword&gt;&lt;/keywords&gt;&lt;dates&gt;&lt;year&gt;2015&lt;/year&gt;&lt;pub-dates&gt;&lt;date&gt;Nov&lt;/date&gt;&lt;/pub-dates&gt;&lt;/dates&gt;&lt;isbn&gt;1878-1292 (Electronic)&amp;#xD;1878-1241 (Linking)&lt;/isbn&gt;&lt;accession-num&gt;26547681&lt;/accession-num&gt;&lt;urls&gt;&lt;related-urls&gt;&lt;url&gt;http://www.ncbi.nlm.nih.gov/pubmed/26547681&lt;/url&gt;&lt;/related-urls&gt;&lt;/urls&gt;&lt;electronic-resource-num&gt;10.1016/j.ijotn.2015.03.001&lt;/electronic-resource-num&gt;&lt;/record&gt;&lt;/Cite&gt;&lt;/EndNote&gt;</w:instrText>
      </w:r>
      <w:r>
        <w:rPr>
          <w:lang w:val="en-US"/>
        </w:rPr>
        <w:fldChar w:fldCharType="separate"/>
      </w:r>
      <w:r w:rsidR="00B7722D">
        <w:rPr>
          <w:noProof/>
          <w:lang w:val="en-US"/>
        </w:rPr>
        <w:t>(53)</w:t>
      </w:r>
      <w:r>
        <w:rPr>
          <w:lang w:val="en-US"/>
        </w:rPr>
        <w:fldChar w:fldCharType="end"/>
      </w:r>
      <w:r w:rsidRPr="001318A5">
        <w:rPr>
          <w:lang w:val="en-US"/>
        </w:rPr>
        <w:t xml:space="preserve">. This included reduced time in the emergency department, shorter time to </w:t>
      </w:r>
      <w:r w:rsidRPr="001318A5">
        <w:rPr>
          <w:lang w:val="en-US"/>
        </w:rPr>
        <w:lastRenderedPageBreak/>
        <w:t xml:space="preserve">surgery, decreased length of hospital stay and an increase in the number of patients accessing rehabilitation. </w:t>
      </w:r>
      <w:r>
        <w:rPr>
          <w:lang w:val="en-US"/>
        </w:rPr>
        <w:t>In 2016, Hawley et al</w:t>
      </w:r>
      <w:r w:rsidR="00263EA9">
        <w:rPr>
          <w:lang w:val="en-US"/>
        </w:rPr>
        <w:t>.</w:t>
      </w:r>
      <w:r w:rsidRPr="001318A5">
        <w:rPr>
          <w:lang w:val="en-US"/>
        </w:rPr>
        <w:t xml:space="preserve"> published a good quality study to in</w:t>
      </w:r>
      <w:r>
        <w:rPr>
          <w:lang w:val="en-US"/>
        </w:rPr>
        <w:t>dicate the effectiveness of OG</w:t>
      </w:r>
      <w:r w:rsidR="0085589C">
        <w:rPr>
          <w:lang w:val="en-US"/>
        </w:rPr>
        <w:t>S</w:t>
      </w:r>
      <w:r w:rsidRPr="001318A5">
        <w:rPr>
          <w:lang w:val="en-US"/>
        </w:rPr>
        <w:t xml:space="preserve"> across 11 acute hospitals in England using linkage of national mortality data and hospital data</w:t>
      </w:r>
      <w:r>
        <w:rPr>
          <w:lang w:val="en-US"/>
        </w:rPr>
        <w:t xml:space="preserve"> </w:t>
      </w:r>
      <w:r>
        <w:rPr>
          <w:lang w:val="en-US"/>
        </w:rPr>
        <w:fldChar w:fldCharType="begin">
          <w:fldData xml:space="preserve">PEVuZE5vdGU+PENpdGU+PEF1dGhvcj5IYXdsZXk8L0F1dGhvcj48WWVhcj4yMDE2PC9ZZWFyPjxS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</w:fldData>
        </w:fldChar>
      </w:r>
      <w:r w:rsidR="00B7722D">
        <w:rPr>
          <w:lang w:val="en-US"/>
        </w:rPr>
        <w:instrText xml:space="preserve"> ADDIN EN.CITE </w:instrText>
      </w:r>
      <w:r w:rsidR="00B7722D">
        <w:rPr>
          <w:lang w:val="en-US"/>
        </w:rPr>
        <w:fldChar w:fldCharType="begin">
          <w:fldData xml:space="preserve">PEVuZE5vdGU+PENpdGU+PEF1dGhvcj5IYXdsZXk8L0F1dGhvcj48WWVhcj4yMDE2PC9ZZWFyPjxS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</w:fldData>
        </w:fldChar>
      </w:r>
      <w:r w:rsidR="00B7722D">
        <w:rPr>
          <w:lang w:val="en-US"/>
        </w:rPr>
        <w:instrText xml:space="preserve"> ADDIN EN.CITE.DATA </w:instrText>
      </w:r>
      <w:r w:rsidR="00B7722D">
        <w:rPr>
          <w:lang w:val="en-US"/>
        </w:rPr>
      </w:r>
      <w:r w:rsidR="00B7722D">
        <w:rPr>
          <w:lang w:val="en-US"/>
        </w:rPr>
        <w:fldChar w:fldCharType="end"/>
      </w:r>
      <w:r>
        <w:rPr>
          <w:lang w:val="en-US"/>
        </w:rPr>
      </w:r>
      <w:r>
        <w:rPr>
          <w:lang w:val="en-US"/>
        </w:rPr>
        <w:fldChar w:fldCharType="separate"/>
      </w:r>
      <w:r w:rsidR="00B7722D">
        <w:rPr>
          <w:noProof/>
          <w:lang w:val="en-US"/>
        </w:rPr>
        <w:t>(33)</w:t>
      </w:r>
      <w:r>
        <w:rPr>
          <w:lang w:val="en-US"/>
        </w:rPr>
        <w:fldChar w:fldCharType="end"/>
      </w:r>
      <w:r>
        <w:rPr>
          <w:lang w:val="en-US"/>
        </w:rPr>
        <w:t>. The authors</w:t>
      </w:r>
      <w:r w:rsidRPr="001318A5">
        <w:rPr>
          <w:lang w:val="en-US"/>
        </w:rPr>
        <w:t xml:space="preserve"> demonstrated a reduction in 30 day and 1-year mortality with HR of 0.73, 95%CI (0.65-0.82) and HR 0.81, 95%CI (0.75-0.87), respectively. There was no significant impact on time to second hip fracture. In a prospective study utilising data from the Danish Multidisciplinary Hip Fracture Registry (n=11,461 pat</w:t>
      </w:r>
      <w:r>
        <w:rPr>
          <w:lang w:val="en-US"/>
        </w:rPr>
        <w:t>ients), Kristensen et al</w:t>
      </w:r>
      <w:r w:rsidR="00DD26BD">
        <w:rPr>
          <w:lang w:val="en-US"/>
        </w:rPr>
        <w:t>.</w:t>
      </w:r>
      <w:r w:rsidRPr="001318A5">
        <w:rPr>
          <w:lang w:val="en-US"/>
        </w:rPr>
        <w:t xml:space="preserve"> demonstrated improved mortality and quality of care </w:t>
      </w:r>
      <w:r w:rsidR="00311B2B">
        <w:rPr>
          <w:lang w:val="en-US"/>
        </w:rPr>
        <w:t>amongst facilities using an OGS</w:t>
      </w:r>
      <w:r w:rsidRPr="001318A5">
        <w:rPr>
          <w:lang w:val="en-US"/>
        </w:rPr>
        <w:t xml:space="preserve"> compared to those that did not</w:t>
      </w:r>
      <w:r>
        <w:rPr>
          <w:lang w:val="en-US"/>
        </w:rPr>
        <w:t xml:space="preserve"> </w:t>
      </w:r>
      <w:r>
        <w:rPr>
          <w:lang w:val="en-US"/>
        </w:rPr>
        <w:fldChar w:fldCharType="begin"/>
      </w:r>
      <w:r w:rsidR="00B7722D">
        <w:rPr>
          <w:lang w:val="en-US"/>
        </w:rPr>
        <w:instrText xml:space="preserve"> ADDIN EN.CITE &lt;EndNote&gt;&lt;Cite&gt;&lt;Author&gt;Kristensen&lt;/Author&gt;&lt;Year&gt;2016&lt;/Year&gt;&lt;RecNum&gt;30&lt;/RecNum&gt;&lt;DisplayText&gt;(54)&lt;/DisplayText&gt;&lt;record&gt;&lt;rec-number&gt;30&lt;/rec-number&gt;&lt;foreign-keys&gt;&lt;key app="EN" db-id="0e0dtv00zpxszqev0x0pzxz405es0spx2fwt" timestamp="1463972946"&gt;30&lt;/key&gt;&lt;/foreign-keys&gt;&lt;ref-type name="Journal Article"&gt;17&lt;/ref-type&gt;&lt;contributors&gt;&lt;authors&gt;&lt;author&gt;Kristensen, P. K.&lt;/author&gt;&lt;author&gt;Thillemann, T. M.&lt;/author&gt;&lt;author&gt;Soballe, K.&lt;/author&gt;&lt;author&gt;Johnsen, S. P.&lt;/author&gt;&lt;/authors&gt;&lt;/contributors&gt;&lt;auth-address&gt;Department of Clinical Epidemiology, Aarhus University Hospital, Aarhus, Denmark Department of Orthopedic Surgery, Hospital Horsens, Horsens, Denmark.&amp;#xD;Department of Orthopedic Surgery, Aarhus University Hospital, Aarhus, Denmark.&amp;#xD;Department of Clinical Epidemiology, Aarhus University Hospital, Aarhus, Denmark.&lt;/auth-address&gt;&lt;titles&gt;&lt;title&gt;Can improved quality of care explain the success of orthogeriatric units? A population-based cohort study&lt;/title&gt;&lt;secondary-title&gt;Age Ageing&lt;/secondary-title&gt;&lt;/titles&gt;&lt;periodical&gt;&lt;full-title&gt;Age Ageing&lt;/full-title&gt;&lt;/periodical&gt;&lt;pages&gt;66-71&lt;/pages&gt;&lt;volume&gt;45&lt;/volume&gt;&lt;number&gt;1&lt;/number&gt;&lt;keywords&gt;&lt;keyword&gt;30-day mortality&lt;/keyword&gt;&lt;keyword&gt;hip fracture&lt;/keyword&gt;&lt;keyword&gt;length of stay&lt;/keyword&gt;&lt;keyword&gt;older people&lt;/keyword&gt;&lt;keyword&gt;orthogeriatric&lt;/keyword&gt;&lt;keyword&gt;quality of care&lt;/keyword&gt;&lt;/keywords&gt;&lt;dates&gt;&lt;year&gt;2016&lt;/year&gt;&lt;pub-dates&gt;&lt;date&gt;Jan&lt;/date&gt;&lt;/pub-dates&gt;&lt;/dates&gt;&lt;isbn&gt;1468-2834 (Electronic)&amp;#xD;0002-0729 (Linking)&lt;/isbn&gt;&lt;accession-num&gt;26582757&lt;/accession-num&gt;&lt;urls&gt;&lt;related-urls&gt;&lt;url&gt;http://www.ncbi.nlm.nih.gov/pubmed/26582757&lt;/url&gt;&lt;/related-urls&gt;&lt;/urls&gt;&lt;electronic-resource-num&gt;10.1093/ageing/afv155&lt;/electronic-resource-num&gt;&lt;/record&gt;&lt;/Cite&gt;&lt;/EndNote&gt;</w:instrText>
      </w:r>
      <w:r>
        <w:rPr>
          <w:lang w:val="en-US"/>
        </w:rPr>
        <w:fldChar w:fldCharType="separate"/>
      </w:r>
      <w:r w:rsidR="00B7722D">
        <w:rPr>
          <w:noProof/>
          <w:lang w:val="en-US"/>
        </w:rPr>
        <w:t>(54)</w:t>
      </w:r>
      <w:r>
        <w:rPr>
          <w:lang w:val="en-US"/>
        </w:rPr>
        <w:fldChar w:fldCharType="end"/>
      </w:r>
      <w:r w:rsidRPr="001318A5">
        <w:rPr>
          <w:lang w:val="en-US"/>
        </w:rPr>
        <w:t>. Patients treated in</w:t>
      </w:r>
      <w:r w:rsidR="00311B2B">
        <w:rPr>
          <w:lang w:val="en-US"/>
        </w:rPr>
        <w:t xml:space="preserve"> facilities with an OGS</w:t>
      </w:r>
      <w:r w:rsidRPr="001318A5">
        <w:rPr>
          <w:lang w:val="en-US"/>
        </w:rPr>
        <w:t xml:space="preserve"> had a greater chance of fulfilling 5/6 process performance measures and had a lower 30 day mortality (OR 0.69, 95%CI 0.54-0.88). On the other ha</w:t>
      </w:r>
      <w:r>
        <w:rPr>
          <w:lang w:val="en-US"/>
        </w:rPr>
        <w:t>n</w:t>
      </w:r>
      <w:r w:rsidRPr="001318A5">
        <w:rPr>
          <w:lang w:val="en-US"/>
        </w:rPr>
        <w:t>d, length of hospital stay and time to surgery were similar between the two group</w:t>
      </w:r>
      <w:r>
        <w:rPr>
          <w:lang w:val="en-US"/>
        </w:rPr>
        <w:t xml:space="preserve">s. </w:t>
      </w:r>
    </w:p>
    <w:p w14:paraId="3441BF7C" w14:textId="77777777" w:rsidR="00146322" w:rsidRPr="001318A5" w:rsidRDefault="00146322" w:rsidP="00146322">
      <w:pPr>
        <w:pStyle w:val="Heading3"/>
        <w:rPr>
          <w:lang w:val="en-US"/>
        </w:rPr>
      </w:pPr>
      <w:r>
        <w:rPr>
          <w:lang w:val="en-US"/>
        </w:rPr>
        <w:t>C</w:t>
      </w:r>
      <w:r w:rsidRPr="001318A5">
        <w:rPr>
          <w:lang w:val="en-US"/>
        </w:rPr>
        <w:t>ost-effectiveness</w:t>
      </w:r>
      <w:r>
        <w:rPr>
          <w:lang w:val="en-US"/>
        </w:rPr>
        <w:t xml:space="preserve"> of OG Services – Level C heading</w:t>
      </w:r>
    </w:p>
    <w:p w14:paraId="595BCD64" w14:textId="77777777" w:rsidR="00146322" w:rsidRPr="001318A5" w:rsidRDefault="00146322" w:rsidP="00146322">
      <w:pPr>
        <w:spacing w:line="480" w:lineRule="auto"/>
        <w:rPr>
          <w:b/>
          <w:lang w:val="en-US"/>
        </w:rPr>
      </w:pPr>
    </w:p>
    <w:p w14:paraId="31E34AE6" w14:textId="79217727" w:rsidR="00146322" w:rsidRPr="001318A5" w:rsidRDefault="00146322" w:rsidP="00146322">
      <w:pPr>
        <w:spacing w:line="480" w:lineRule="auto"/>
        <w:jc w:val="both"/>
        <w:rPr>
          <w:lang w:val="en-US"/>
        </w:rPr>
      </w:pPr>
      <w:r w:rsidRPr="001318A5">
        <w:rPr>
          <w:lang w:val="en-US"/>
        </w:rPr>
        <w:t xml:space="preserve">Evaluating the cost-effectiveness of the </w:t>
      </w:r>
      <w:r w:rsidR="0018506B">
        <w:rPr>
          <w:lang w:val="en-US"/>
        </w:rPr>
        <w:t>OGS</w:t>
      </w:r>
      <w:r w:rsidR="00F174D1">
        <w:rPr>
          <w:lang w:val="en-US"/>
        </w:rPr>
        <w:t xml:space="preserve"> </w:t>
      </w:r>
      <w:r w:rsidRPr="001318A5">
        <w:rPr>
          <w:lang w:val="en-US"/>
        </w:rPr>
        <w:t>model would require currently avai</w:t>
      </w:r>
      <w:r>
        <w:rPr>
          <w:lang w:val="en-US"/>
        </w:rPr>
        <w:t>lable data derived mostly from ‘before and after’</w:t>
      </w:r>
      <w:r w:rsidRPr="001318A5">
        <w:rPr>
          <w:lang w:val="en-US"/>
        </w:rPr>
        <w:t xml:space="preserve"> analyses. Such an analysis would need to take into account the cost of the intervention itself i.e. hiring staff (e.g. geriatrics team) to maintain the </w:t>
      </w:r>
      <w:r w:rsidR="00432E74">
        <w:rPr>
          <w:lang w:val="en-US"/>
        </w:rPr>
        <w:t xml:space="preserve">service </w:t>
      </w:r>
      <w:r w:rsidRPr="001318A5">
        <w:rPr>
          <w:lang w:val="en-US"/>
        </w:rPr>
        <w:t>model, balanced against the reductions in mortality, length of hospital stay, time to surgery, rate of complications related to the fracture, as well as reduction in re-fracture rates with institution of osteoporosis pharmacotherapy.</w:t>
      </w:r>
      <w:r>
        <w:rPr>
          <w:lang w:val="en-US"/>
        </w:rPr>
        <w:t xml:space="preserve"> </w:t>
      </w:r>
    </w:p>
    <w:p w14:paraId="79E2F9CD" w14:textId="6BE2ED3A" w:rsidR="00146322" w:rsidRPr="001318A5" w:rsidRDefault="00146322" w:rsidP="00E32FB7">
      <w:pPr>
        <w:spacing w:line="480" w:lineRule="auto"/>
        <w:jc w:val="both"/>
        <w:rPr>
          <w:lang w:val="en-US"/>
        </w:rPr>
      </w:pPr>
      <w:r>
        <w:rPr>
          <w:lang w:val="en-US"/>
        </w:rPr>
        <w:t>In 2016, a</w:t>
      </w:r>
      <w:r w:rsidRPr="001318A5">
        <w:rPr>
          <w:lang w:val="en-US"/>
        </w:rPr>
        <w:t xml:space="preserve"> formal cost-effectiveness analysis using a</w:t>
      </w:r>
      <w:r>
        <w:rPr>
          <w:lang w:val="en-US"/>
        </w:rPr>
        <w:t>n</w:t>
      </w:r>
      <w:r w:rsidRPr="001318A5">
        <w:rPr>
          <w:lang w:val="en-US"/>
        </w:rPr>
        <w:t xml:space="preserve"> economic decision analysis</w:t>
      </w:r>
      <w:r>
        <w:rPr>
          <w:lang w:val="en-US"/>
        </w:rPr>
        <w:t xml:space="preserve"> study was conducted </w:t>
      </w:r>
      <w:r w:rsidR="00DD26BD">
        <w:rPr>
          <w:lang w:val="en-US"/>
        </w:rPr>
        <w:t>by</w:t>
      </w:r>
      <w:r>
        <w:rPr>
          <w:lang w:val="en-US"/>
        </w:rPr>
        <w:t xml:space="preserve"> Swart et al</w:t>
      </w:r>
      <w:r w:rsidR="00DD26BD">
        <w:rPr>
          <w:lang w:val="en-US"/>
        </w:rPr>
        <w:t>.</w:t>
      </w:r>
      <w:r>
        <w:rPr>
          <w:lang w:val="en-US"/>
        </w:rPr>
        <w:t>, which compared an</w:t>
      </w:r>
      <w:r w:rsidRPr="001318A5">
        <w:rPr>
          <w:lang w:val="en-US"/>
        </w:rPr>
        <w:t xml:space="preserve"> orthogeriatric model of post-hip fracture</w:t>
      </w:r>
      <w:r>
        <w:rPr>
          <w:lang w:val="en-US"/>
        </w:rPr>
        <w:t xml:space="preserve"> care</w:t>
      </w:r>
      <w:r w:rsidRPr="001318A5">
        <w:rPr>
          <w:lang w:val="en-US"/>
        </w:rPr>
        <w:t xml:space="preserve"> vs. standard care</w:t>
      </w:r>
      <w:r>
        <w:rPr>
          <w:lang w:val="en-US"/>
        </w:rPr>
        <w:t xml:space="preserve"> </w:t>
      </w:r>
      <w:r>
        <w:rPr>
          <w:lang w:val="en-US"/>
        </w:rPr>
        <w:fldChar w:fldCharType="begin">
          <w:fldData xml:space="preserve">PEVuZE5vdGU+PENpdGU+PEF1dGhvcj5Td2FydDwvQXV0aG9yPjxZZWFyPjIwMTY8L1llYXI+PFJl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</w:fldData>
        </w:fldChar>
      </w:r>
      <w:r w:rsidR="00B7722D">
        <w:rPr>
          <w:lang w:val="en-US"/>
        </w:rPr>
        <w:instrText xml:space="preserve"> ADDIN EN.CITE </w:instrText>
      </w:r>
      <w:r w:rsidR="00B7722D">
        <w:rPr>
          <w:lang w:val="en-US"/>
        </w:rPr>
        <w:fldChar w:fldCharType="begin">
          <w:fldData xml:space="preserve">PEVuZE5vdGU+PENpdGU+PEF1dGhvcj5Td2FydDwvQXV0aG9yPjxZZWFyPjIwMTY8L1llYXI+PFJl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</w:fldData>
        </w:fldChar>
      </w:r>
      <w:r w:rsidR="00B7722D">
        <w:rPr>
          <w:lang w:val="en-US"/>
        </w:rPr>
        <w:instrText xml:space="preserve"> ADDIN EN.CITE.DATA </w:instrText>
      </w:r>
      <w:r w:rsidR="00B7722D">
        <w:rPr>
          <w:lang w:val="en-US"/>
        </w:rPr>
      </w:r>
      <w:r w:rsidR="00B7722D">
        <w:rPr>
          <w:lang w:val="en-US"/>
        </w:rPr>
        <w:fldChar w:fldCharType="end"/>
      </w:r>
      <w:r>
        <w:rPr>
          <w:lang w:val="en-US"/>
        </w:rPr>
      </w:r>
      <w:r>
        <w:rPr>
          <w:lang w:val="en-US"/>
        </w:rPr>
        <w:fldChar w:fldCharType="separate"/>
      </w:r>
      <w:r w:rsidR="00B7722D">
        <w:rPr>
          <w:noProof/>
          <w:lang w:val="en-US"/>
        </w:rPr>
        <w:t>(55)</w:t>
      </w:r>
      <w:r>
        <w:rPr>
          <w:lang w:val="en-US"/>
        </w:rPr>
        <w:fldChar w:fldCharType="end"/>
      </w:r>
      <w:r w:rsidRPr="001318A5">
        <w:rPr>
          <w:lang w:val="en-US"/>
        </w:rPr>
        <w:t>. The OG</w:t>
      </w:r>
      <w:r w:rsidR="00ED68A4">
        <w:rPr>
          <w:lang w:val="en-US"/>
        </w:rPr>
        <w:t>S</w:t>
      </w:r>
      <w:r w:rsidRPr="001318A5">
        <w:rPr>
          <w:lang w:val="en-US"/>
        </w:rPr>
        <w:t xml:space="preserve"> model was found to be more cost-effective than standard care with incremental</w:t>
      </w:r>
      <w:r>
        <w:rPr>
          <w:lang w:val="en-US"/>
        </w:rPr>
        <w:t xml:space="preserve"> cost</w:t>
      </w:r>
      <w:r w:rsidR="00EA1D3C">
        <w:rPr>
          <w:lang w:val="en-US"/>
        </w:rPr>
        <w:t>-</w:t>
      </w:r>
      <w:r>
        <w:rPr>
          <w:lang w:val="en-US"/>
        </w:rPr>
        <w:t>effectiveness ratio of US$</w:t>
      </w:r>
      <w:r w:rsidRPr="001318A5">
        <w:rPr>
          <w:lang w:val="en-US"/>
        </w:rPr>
        <w:t>41,000 per quality-adjusted life-year, a</w:t>
      </w:r>
      <w:r>
        <w:rPr>
          <w:lang w:val="en-US"/>
        </w:rPr>
        <w:t>s long as the case volume was &gt;</w:t>
      </w:r>
      <w:r w:rsidRPr="001318A5">
        <w:rPr>
          <w:lang w:val="en-US"/>
        </w:rPr>
        <w:t xml:space="preserve">54 patients per annum (range 41-68) and </w:t>
      </w:r>
      <w:r>
        <w:rPr>
          <w:lang w:val="en-US"/>
        </w:rPr>
        <w:t>resulted in cost savings when &gt;</w:t>
      </w:r>
      <w:r w:rsidRPr="001318A5">
        <w:rPr>
          <w:lang w:val="en-US"/>
        </w:rPr>
        <w:t>318 patients were seen annually (range 238-397).</w:t>
      </w:r>
      <w:r>
        <w:rPr>
          <w:lang w:val="en-US"/>
        </w:rPr>
        <w:t xml:space="preserve">  </w:t>
      </w:r>
    </w:p>
    <w:p w14:paraId="03BD63B9" w14:textId="77777777" w:rsidR="00E32FB7" w:rsidRDefault="00E32FB7" w:rsidP="00E32FB7">
      <w:pPr>
        <w:pStyle w:val="Heading3"/>
        <w:rPr>
          <w:lang w:val="en-US"/>
        </w:rPr>
      </w:pPr>
      <w:r w:rsidRPr="001318A5">
        <w:rPr>
          <w:lang w:val="en-US"/>
        </w:rPr>
        <w:lastRenderedPageBreak/>
        <w:t>Implementation challenges and opportunities</w:t>
      </w:r>
      <w:r>
        <w:rPr>
          <w:lang w:val="en-US"/>
        </w:rPr>
        <w:t xml:space="preserve"> – Level C heading</w:t>
      </w:r>
    </w:p>
    <w:p w14:paraId="13A754A0" w14:textId="77777777" w:rsidR="00E32FB7" w:rsidRPr="00A94485" w:rsidRDefault="00E32FB7" w:rsidP="00E32FB7">
      <w:pPr>
        <w:rPr>
          <w:lang w:val="en-US"/>
        </w:rPr>
      </w:pPr>
    </w:p>
    <w:p w14:paraId="15663C3E" w14:textId="4F8E086B" w:rsidR="00E32FB7" w:rsidRPr="001318A5" w:rsidRDefault="00E32FB7" w:rsidP="00E32FB7">
      <w:pPr>
        <w:spacing w:line="480" w:lineRule="auto"/>
        <w:jc w:val="both"/>
        <w:rPr>
          <w:lang w:val="en-US"/>
        </w:rPr>
      </w:pPr>
      <w:r w:rsidRPr="001318A5">
        <w:rPr>
          <w:lang w:val="en-US"/>
        </w:rPr>
        <w:t>I</w:t>
      </w:r>
      <w:r>
        <w:rPr>
          <w:lang w:val="en-US"/>
        </w:rPr>
        <w:t>mplementing an OG</w:t>
      </w:r>
      <w:r w:rsidR="00264093">
        <w:rPr>
          <w:lang w:val="en-US"/>
        </w:rPr>
        <w:t>S</w:t>
      </w:r>
      <w:r w:rsidRPr="001318A5">
        <w:rPr>
          <w:lang w:val="en-US"/>
        </w:rPr>
        <w:t xml:space="preserve"> requires dedicated personnel i.e. orthopaedic</w:t>
      </w:r>
      <w:r w:rsidR="009C1847">
        <w:rPr>
          <w:lang w:val="en-US"/>
        </w:rPr>
        <w:t>s</w:t>
      </w:r>
      <w:r w:rsidRPr="001318A5">
        <w:rPr>
          <w:lang w:val="en-US"/>
        </w:rPr>
        <w:t xml:space="preserve"> and geriatric</w:t>
      </w:r>
      <w:r w:rsidR="009C1847">
        <w:rPr>
          <w:lang w:val="en-US"/>
        </w:rPr>
        <w:t>s</w:t>
      </w:r>
      <w:r w:rsidRPr="001318A5">
        <w:rPr>
          <w:lang w:val="en-US"/>
        </w:rPr>
        <w:t xml:space="preserve"> teams. Both teams would be led by consultants in each field together with other team members, usually junior doctors, who review patients on a daily basis. One of the challenges to overcome to ensur</w:t>
      </w:r>
      <w:r w:rsidR="00311B2B">
        <w:rPr>
          <w:lang w:val="en-US"/>
        </w:rPr>
        <w:t>e optimal implementation of OGS</w:t>
      </w:r>
      <w:r w:rsidRPr="001318A5">
        <w:rPr>
          <w:lang w:val="en-US"/>
        </w:rPr>
        <w:t xml:space="preserve"> is that geriatricians need to have the confidence to initiate specific osteoporosis pharmacotherapy, especially parental treatment such as zoledronic acid or denosumab. Therefore, the advice of a bone specialist may be required in certain circumstances. Routine consultation with a bone specialist may be worthwhile incorporating into the OG</w:t>
      </w:r>
      <w:r w:rsidR="009F16E8">
        <w:rPr>
          <w:lang w:val="en-US"/>
        </w:rPr>
        <w:t>S</w:t>
      </w:r>
      <w:r w:rsidRPr="001318A5">
        <w:rPr>
          <w:lang w:val="en-US"/>
        </w:rPr>
        <w:t xml:space="preserve"> model. </w:t>
      </w:r>
    </w:p>
    <w:p w14:paraId="0E21E042" w14:textId="0BA3B701" w:rsidR="00E32FB7" w:rsidRPr="001318A5" w:rsidRDefault="00E32FB7" w:rsidP="00E32FB7">
      <w:pPr>
        <w:spacing w:line="480" w:lineRule="auto"/>
        <w:jc w:val="both"/>
        <w:rPr>
          <w:lang w:val="en-US"/>
        </w:rPr>
      </w:pPr>
      <w:r w:rsidRPr="001318A5">
        <w:rPr>
          <w:lang w:val="en-US"/>
        </w:rPr>
        <w:t>Initiation of specific osteoporosis pharmacotherapy may also be problematic in the inpatient setting due to the high rate of vitamin D deficiency amongst the elderly. Administering parenteral osteoporosis pharmacotherapy to vitamin D deficient (vitamin D level &lt; 50nmol/L) patients increases the risk of hypocalcaemia post-treatment. It may take several weeks of vitamin D supplementation before the vitamin D level is above 50nmol/L, by which time the patient may have been discharged from the acute care setting. Thus, ensuring adequate communication between the orthogeriatric</w:t>
      </w:r>
      <w:r w:rsidR="00BE3118">
        <w:rPr>
          <w:lang w:val="en-US"/>
        </w:rPr>
        <w:t>s</w:t>
      </w:r>
      <w:r w:rsidRPr="001318A5">
        <w:rPr>
          <w:lang w:val="en-US"/>
        </w:rPr>
        <w:t xml:space="preserve"> team and rehabilitation service or the general p</w:t>
      </w:r>
      <w:r>
        <w:rPr>
          <w:lang w:val="en-US"/>
        </w:rPr>
        <w:t xml:space="preserve">ractitioner </w:t>
      </w:r>
      <w:r w:rsidR="00C01871">
        <w:rPr>
          <w:lang w:val="en-US"/>
        </w:rPr>
        <w:t>is</w:t>
      </w:r>
      <w:r>
        <w:rPr>
          <w:lang w:val="en-US"/>
        </w:rPr>
        <w:t xml:space="preserve"> critical. </w:t>
      </w:r>
    </w:p>
    <w:p w14:paraId="44A4ED43" w14:textId="1330F643" w:rsidR="00E32FB7" w:rsidRPr="001318A5" w:rsidRDefault="00E32FB7" w:rsidP="00E32FB7">
      <w:pPr>
        <w:spacing w:line="480" w:lineRule="auto"/>
        <w:jc w:val="both"/>
        <w:rPr>
          <w:lang w:val="en-US"/>
        </w:rPr>
      </w:pPr>
      <w:r>
        <w:rPr>
          <w:lang w:val="en-US"/>
        </w:rPr>
        <w:t>A further challenge for the OG</w:t>
      </w:r>
      <w:r w:rsidR="002E50EF">
        <w:rPr>
          <w:lang w:val="en-US"/>
        </w:rPr>
        <w:t>S</w:t>
      </w:r>
      <w:r w:rsidRPr="001318A5">
        <w:rPr>
          <w:lang w:val="en-US"/>
        </w:rPr>
        <w:t xml:space="preserve"> is the fact that there are competing priorities in patient management. </w:t>
      </w:r>
      <w:r w:rsidR="00B7615C">
        <w:rPr>
          <w:lang w:val="en-US"/>
        </w:rPr>
        <w:t>S</w:t>
      </w:r>
      <w:r w:rsidRPr="001318A5">
        <w:rPr>
          <w:lang w:val="en-US"/>
        </w:rPr>
        <w:t>econdary fracture prevention i</w:t>
      </w:r>
      <w:r>
        <w:rPr>
          <w:lang w:val="en-US"/>
        </w:rPr>
        <w:t>s only one of the aims of an OG</w:t>
      </w:r>
      <w:r w:rsidR="002E50EF">
        <w:rPr>
          <w:lang w:val="en-US"/>
        </w:rPr>
        <w:t>S</w:t>
      </w:r>
      <w:r w:rsidRPr="001318A5">
        <w:rPr>
          <w:lang w:val="en-US"/>
        </w:rPr>
        <w:t xml:space="preserve">, which </w:t>
      </w:r>
      <w:r w:rsidR="00573211">
        <w:rPr>
          <w:lang w:val="en-US"/>
        </w:rPr>
        <w:t xml:space="preserve">is also </w:t>
      </w:r>
      <w:r w:rsidRPr="001318A5">
        <w:rPr>
          <w:lang w:val="en-US"/>
        </w:rPr>
        <w:t>responsib</w:t>
      </w:r>
      <w:r w:rsidR="00573211">
        <w:rPr>
          <w:lang w:val="en-US"/>
        </w:rPr>
        <w:t>le for the</w:t>
      </w:r>
      <w:r w:rsidRPr="001318A5">
        <w:rPr>
          <w:lang w:val="en-US"/>
        </w:rPr>
        <w:t xml:space="preserve"> manage</w:t>
      </w:r>
      <w:r w:rsidR="00573211">
        <w:rPr>
          <w:lang w:val="en-US"/>
        </w:rPr>
        <w:t>ment of</w:t>
      </w:r>
      <w:r w:rsidRPr="001318A5">
        <w:rPr>
          <w:lang w:val="en-US"/>
        </w:rPr>
        <w:t xml:space="preserve"> </w:t>
      </w:r>
      <w:r w:rsidR="00573211">
        <w:rPr>
          <w:lang w:val="en-US"/>
        </w:rPr>
        <w:t xml:space="preserve">the </w:t>
      </w:r>
      <w:r w:rsidRPr="001318A5">
        <w:rPr>
          <w:lang w:val="en-US"/>
        </w:rPr>
        <w:t>multi</w:t>
      </w:r>
      <w:r w:rsidR="00573211">
        <w:rPr>
          <w:lang w:val="en-US"/>
        </w:rPr>
        <w:t>ple</w:t>
      </w:r>
      <w:r w:rsidRPr="001318A5">
        <w:rPr>
          <w:lang w:val="en-US"/>
        </w:rPr>
        <w:t xml:space="preserve"> medical comorbidities and complication</w:t>
      </w:r>
      <w:r>
        <w:rPr>
          <w:lang w:val="en-US"/>
        </w:rPr>
        <w:t>s to which</w:t>
      </w:r>
      <w:r w:rsidRPr="001318A5">
        <w:rPr>
          <w:lang w:val="en-US"/>
        </w:rPr>
        <w:t xml:space="preserve"> inpatients with hip fractures are susceptible. Therefore, ensuring the OG</w:t>
      </w:r>
      <w:r w:rsidR="00311B2B">
        <w:rPr>
          <w:lang w:val="en-US"/>
        </w:rPr>
        <w:t>S</w:t>
      </w:r>
      <w:r w:rsidRPr="001318A5">
        <w:rPr>
          <w:lang w:val="en-US"/>
        </w:rPr>
        <w:t xml:space="preserve"> team ha</w:t>
      </w:r>
      <w:r>
        <w:rPr>
          <w:lang w:val="en-US"/>
        </w:rPr>
        <w:t>s</w:t>
      </w:r>
      <w:r w:rsidRPr="001318A5">
        <w:rPr>
          <w:lang w:val="en-US"/>
        </w:rPr>
        <w:t xml:space="preserve"> secondary fracture prevention as part of their routine assessment and evaluation should be emphasized in all services and should be incorporated into database</w:t>
      </w:r>
      <w:r>
        <w:rPr>
          <w:lang w:val="en-US"/>
        </w:rPr>
        <w:t xml:space="preserve">s which benchmark performance. </w:t>
      </w:r>
    </w:p>
    <w:p w14:paraId="062F0068" w14:textId="77777777" w:rsidR="00E32FB7" w:rsidRPr="001318A5" w:rsidRDefault="00E32FB7" w:rsidP="00E32FB7">
      <w:pPr>
        <w:spacing w:line="480" w:lineRule="auto"/>
        <w:jc w:val="both"/>
        <w:rPr>
          <w:lang w:val="en-US"/>
        </w:rPr>
      </w:pPr>
      <w:r w:rsidRPr="001318A5">
        <w:rPr>
          <w:lang w:val="en-US"/>
        </w:rPr>
        <w:t xml:space="preserve">Another hurdle to implementation is the supply of geriatricians. Learned societies responsible for training geriatricians will need to take into account the ageing population, and thus the growing number of patients with hip fractures. Therefore, specific efforts would need to be made to ensure there are a sufficient number of geriatricians in the future to meet the demands of the increasing </w:t>
      </w:r>
      <w:r w:rsidRPr="001318A5">
        <w:rPr>
          <w:lang w:val="en-US"/>
        </w:rPr>
        <w:lastRenderedPageBreak/>
        <w:t>numbers of patients with hip fractures. It is also important to ensure that not only is there collaboration between geriatricians and orthopaedic surgeons, but also with bone specialists to expedite and op</w:t>
      </w:r>
      <w:r>
        <w:rPr>
          <w:lang w:val="en-US"/>
        </w:rPr>
        <w:t xml:space="preserve">timize the secondary fracture prevention aspect of care. </w:t>
      </w:r>
    </w:p>
    <w:p w14:paraId="542F39D2" w14:textId="7AD6A52D" w:rsidR="00E32FB7" w:rsidRPr="00440B63" w:rsidRDefault="00E32FB7" w:rsidP="00E32FB7">
      <w:pPr>
        <w:spacing w:line="480" w:lineRule="auto"/>
        <w:jc w:val="both"/>
        <w:rPr>
          <w:lang w:val="en-US"/>
        </w:rPr>
      </w:pPr>
      <w:r w:rsidRPr="001318A5">
        <w:rPr>
          <w:lang w:val="en-US"/>
        </w:rPr>
        <w:t xml:space="preserve">The future is promising in terms </w:t>
      </w:r>
      <w:r>
        <w:rPr>
          <w:lang w:val="en-US"/>
        </w:rPr>
        <w:t>of institution of OG</w:t>
      </w:r>
      <w:r w:rsidR="00405E16">
        <w:rPr>
          <w:lang w:val="en-US"/>
        </w:rPr>
        <w:t>S</w:t>
      </w:r>
      <w:r w:rsidRPr="001318A5">
        <w:rPr>
          <w:lang w:val="en-US"/>
        </w:rPr>
        <w:t xml:space="preserve"> and their benchmarking with the establishment of national hip fracture databases in the UK, Europe, Australia and New Zealand</w:t>
      </w:r>
      <w:r>
        <w:rPr>
          <w:lang w:val="en-US"/>
        </w:rPr>
        <w:t xml:space="preserve"> </w:t>
      </w:r>
      <w:r>
        <w:rPr>
          <w:lang w:val="en-US"/>
        </w:rPr>
        <w:fldChar w:fldCharType="begin"/>
      </w:r>
      <w:r w:rsidR="00B7722D">
        <w:rPr>
          <w:lang w:val="en-US"/>
        </w:rPr>
        <w:instrText xml:space="preserve"> ADDIN EN.CITE &lt;EndNote&gt;&lt;Cite&gt;&lt;Author&gt;Fragility Fracture Network&lt;/Author&gt;&lt;Year&gt;2016&lt;/Year&gt;&lt;RecNum&gt;74&lt;/RecNum&gt;&lt;DisplayText&gt;(56)&lt;/DisplayText&gt;&lt;record&gt;&lt;rec-number&gt;74&lt;/rec-number&gt;&lt;foreign-keys&gt;&lt;key app="EN" db-id="0e0dtv00zpxszqev0x0pzxz405es0spx2fwt" timestamp="1464058232"&gt;74&lt;/key&gt;&lt;/foreign-keys&gt;&lt;ref-type name="Web Page"&gt;12&lt;/ref-type&gt;&lt;contributors&gt;&lt;authors&gt;&lt;author&gt;Fragility Fracture Network,&lt;/author&gt;&lt;/authors&gt;&lt;/contributors&gt;&lt;titles&gt;&lt;title&gt;FFN website - Global Regions&lt;/title&gt;&lt;/titles&gt;&lt;number&gt;24 May 2016&lt;/number&gt;&lt;dates&gt;&lt;year&gt;2016&lt;/year&gt;&lt;/dates&gt;&lt;urls&gt;&lt;related-urls&gt;&lt;url&gt;http://fragilityfracturenetwork.org/global-regions/&lt;/url&gt;&lt;/related-urls&gt;&lt;/urls&gt;&lt;/record&gt;&lt;/Cite&gt;&lt;/EndNote&gt;</w:instrText>
      </w:r>
      <w:r>
        <w:rPr>
          <w:lang w:val="en-US"/>
        </w:rPr>
        <w:fldChar w:fldCharType="separate"/>
      </w:r>
      <w:r w:rsidR="00B7722D">
        <w:rPr>
          <w:noProof/>
          <w:lang w:val="en-US"/>
        </w:rPr>
        <w:t>(56)</w:t>
      </w:r>
      <w:r>
        <w:rPr>
          <w:lang w:val="en-US"/>
        </w:rPr>
        <w:fldChar w:fldCharType="end"/>
      </w:r>
      <w:r w:rsidRPr="001318A5">
        <w:rPr>
          <w:lang w:val="en-US"/>
        </w:rPr>
        <w:t>. This will likely drive the standardization of outcome measures for patients with hip fractures, which will provide further data to enable the evaluation of the effectiveness of th</w:t>
      </w:r>
      <w:r>
        <w:rPr>
          <w:lang w:val="en-US"/>
        </w:rPr>
        <w:t xml:space="preserve">e </w:t>
      </w:r>
      <w:r w:rsidR="006F0280">
        <w:rPr>
          <w:lang w:val="en-US"/>
        </w:rPr>
        <w:t>OGS</w:t>
      </w:r>
      <w:r w:rsidR="00397DBD">
        <w:rPr>
          <w:lang w:val="en-US"/>
        </w:rPr>
        <w:t xml:space="preserve"> </w:t>
      </w:r>
      <w:r>
        <w:rPr>
          <w:lang w:val="en-US"/>
        </w:rPr>
        <w:t>model.</w:t>
      </w:r>
    </w:p>
    <w:p w14:paraId="51816861" w14:textId="77777777" w:rsidR="00E32FB7" w:rsidRDefault="00E32FB7" w:rsidP="00E32FB7">
      <w:pPr>
        <w:pStyle w:val="Heading3"/>
        <w:rPr>
          <w:lang w:val="en-US"/>
        </w:rPr>
      </w:pPr>
      <w:r w:rsidRPr="001318A5">
        <w:rPr>
          <w:lang w:val="en-US"/>
        </w:rPr>
        <w:t>Summary</w:t>
      </w:r>
      <w:r>
        <w:rPr>
          <w:lang w:val="en-US"/>
        </w:rPr>
        <w:t xml:space="preserve"> – Level C heading</w:t>
      </w:r>
    </w:p>
    <w:p w14:paraId="6C8E2FDF" w14:textId="77777777" w:rsidR="00E32FB7" w:rsidRPr="00923E67" w:rsidRDefault="00E32FB7" w:rsidP="00E32FB7">
      <w:pPr>
        <w:rPr>
          <w:lang w:val="en-US"/>
        </w:rPr>
      </w:pPr>
    </w:p>
    <w:p w14:paraId="448521B1" w14:textId="08DC0DF0" w:rsidR="00E32FB7" w:rsidRPr="006F0280" w:rsidRDefault="00E32FB7" w:rsidP="006F0280">
      <w:pPr>
        <w:spacing w:line="480" w:lineRule="auto"/>
        <w:jc w:val="both"/>
        <w:rPr>
          <w:lang w:val="en-US"/>
        </w:rPr>
      </w:pPr>
      <w:r>
        <w:rPr>
          <w:lang w:val="en-US"/>
        </w:rPr>
        <w:t>The OG</w:t>
      </w:r>
      <w:r w:rsidR="00CA271B">
        <w:rPr>
          <w:lang w:val="en-US"/>
        </w:rPr>
        <w:t>S</w:t>
      </w:r>
      <w:r w:rsidRPr="001318A5">
        <w:rPr>
          <w:lang w:val="en-US"/>
        </w:rPr>
        <w:t xml:space="preserve"> is entirely complementary to the FLS and enables the optimal management of elderly patients who are admitted to hospital following a hip fracture. This model </w:t>
      </w:r>
      <w:r w:rsidR="00434633">
        <w:rPr>
          <w:lang w:val="en-US"/>
        </w:rPr>
        <w:t xml:space="preserve">of service delivery </w:t>
      </w:r>
      <w:r w:rsidRPr="001318A5">
        <w:rPr>
          <w:lang w:val="en-US"/>
        </w:rPr>
        <w:t xml:space="preserve">has not only been shown to be critical in decreasing inpatient and long-term mortality in this vulnerable and frail cohort of individuals, but has shown improvements in </w:t>
      </w:r>
      <w:r w:rsidR="00F16ADB">
        <w:rPr>
          <w:lang w:val="en-US"/>
        </w:rPr>
        <w:t xml:space="preserve">a </w:t>
      </w:r>
      <w:r w:rsidRPr="001318A5">
        <w:rPr>
          <w:lang w:val="en-US"/>
        </w:rPr>
        <w:t>number of other process indicators in the acute care journey of the patient with a hip fracture. Although the evidence for mortality reduction seems to be the strongest amongst all outcome measures, the OG</w:t>
      </w:r>
      <w:r w:rsidR="007E18DF">
        <w:rPr>
          <w:lang w:val="en-US"/>
        </w:rPr>
        <w:t>S</w:t>
      </w:r>
      <w:r w:rsidRPr="001318A5">
        <w:rPr>
          <w:lang w:val="en-US"/>
        </w:rPr>
        <w:t xml:space="preserve"> has also been shown to be cost</w:t>
      </w:r>
      <w:r w:rsidR="00CA5254">
        <w:rPr>
          <w:lang w:val="en-US"/>
        </w:rPr>
        <w:t>-</w:t>
      </w:r>
      <w:r w:rsidRPr="001318A5">
        <w:rPr>
          <w:lang w:val="en-US"/>
        </w:rPr>
        <w:t xml:space="preserve">effective and cost-saving. With the rapid establishment of national hip fracture databases throughout a number of nations over the last 10 years, the care of patients with osteoporotic fractures </w:t>
      </w:r>
      <w:r>
        <w:rPr>
          <w:lang w:val="en-US"/>
        </w:rPr>
        <w:t>of</w:t>
      </w:r>
      <w:r w:rsidRPr="001318A5">
        <w:rPr>
          <w:lang w:val="en-US"/>
        </w:rPr>
        <w:t xml:space="preserve"> the hip is likely to improve year on year from now.</w:t>
      </w:r>
    </w:p>
    <w:p w14:paraId="052803E4" w14:textId="77777777" w:rsidR="00E32FB7" w:rsidRDefault="00E32FB7" w:rsidP="007B2F83">
      <w:pPr>
        <w:pStyle w:val="Heading1"/>
      </w:pPr>
    </w:p>
    <w:p w14:paraId="7A9DE6F2" w14:textId="513310A8" w:rsidR="003D1DC7" w:rsidRPr="003D1DC7" w:rsidRDefault="00516EDA" w:rsidP="007B2F83">
      <w:pPr>
        <w:pStyle w:val="Heading1"/>
      </w:pPr>
      <w:r w:rsidRPr="00516EDA">
        <w:t xml:space="preserve">Current </w:t>
      </w:r>
      <w:r w:rsidR="00397A5E">
        <w:t xml:space="preserve">Models of Care </w:t>
      </w:r>
      <w:r w:rsidR="0033445D">
        <w:t>for Fracture Liaison Services and O</w:t>
      </w:r>
      <w:r w:rsidRPr="00516EDA">
        <w:t>rthogeriatric</w:t>
      </w:r>
      <w:r w:rsidR="0033445D">
        <w:t>s Services</w:t>
      </w:r>
      <w:r w:rsidR="003D1DC7">
        <w:t xml:space="preserve"> – Level A heading</w:t>
      </w:r>
    </w:p>
    <w:p w14:paraId="123DF57D" w14:textId="2A27EF1D" w:rsidR="0016221A" w:rsidRDefault="0016221A" w:rsidP="003D1DC7">
      <w:pPr>
        <w:pStyle w:val="Heading2"/>
        <w:spacing w:line="480" w:lineRule="auto"/>
        <w:rPr>
          <w:lang w:val="en-US"/>
        </w:rPr>
      </w:pPr>
      <w:r w:rsidRPr="0016221A">
        <w:rPr>
          <w:lang w:val="en-US"/>
        </w:rPr>
        <w:t>The International Osteoporosis Foundation Capture the Fracture</w:t>
      </w:r>
      <w:r w:rsidRPr="0016221A">
        <w:rPr>
          <w:vertAlign w:val="superscript"/>
          <w:lang w:val="en-US"/>
        </w:rPr>
        <w:t>®</w:t>
      </w:r>
      <w:r w:rsidRPr="0016221A">
        <w:rPr>
          <w:lang w:val="en-US"/>
        </w:rPr>
        <w:t xml:space="preserve"> Programme Best Practice Framework</w:t>
      </w:r>
      <w:r w:rsidR="005B5008">
        <w:rPr>
          <w:lang w:val="en-US"/>
        </w:rPr>
        <w:t xml:space="preserve"> – Level B heading</w:t>
      </w:r>
    </w:p>
    <w:p w14:paraId="07DEF7DB" w14:textId="1E234A1C" w:rsidR="005B5008" w:rsidRPr="005B5008" w:rsidRDefault="005B5008" w:rsidP="005B5008">
      <w:pPr>
        <w:pStyle w:val="Heading3"/>
        <w:rPr>
          <w:lang w:val="en-US"/>
        </w:rPr>
      </w:pPr>
      <w:r>
        <w:rPr>
          <w:lang w:val="en-US"/>
        </w:rPr>
        <w:t>Introduction – Level C heading</w:t>
      </w:r>
      <w:r>
        <w:rPr>
          <w:lang w:val="en-US"/>
        </w:rPr>
        <w:br/>
      </w:r>
    </w:p>
    <w:p w14:paraId="3A15AA8B" w14:textId="61CBE9C1" w:rsidR="0016221A" w:rsidRPr="0016221A" w:rsidRDefault="0016221A" w:rsidP="005B5008">
      <w:pPr>
        <w:spacing w:line="480" w:lineRule="auto"/>
        <w:jc w:val="both"/>
        <w:rPr>
          <w:lang w:val="en-US"/>
        </w:rPr>
      </w:pPr>
      <w:bookmarkStart w:id="1" w:name="Description"/>
      <w:bookmarkEnd w:id="1"/>
      <w:r w:rsidRPr="0016221A">
        <w:rPr>
          <w:lang w:val="en-US"/>
        </w:rPr>
        <w:t>To support and promote the use of effective models</w:t>
      </w:r>
      <w:r w:rsidR="00794886">
        <w:rPr>
          <w:lang w:val="en-US"/>
        </w:rPr>
        <w:t xml:space="preserve"> of care across the globe, IOF</w:t>
      </w:r>
      <w:r w:rsidRPr="0016221A">
        <w:rPr>
          <w:lang w:val="en-US"/>
        </w:rPr>
        <w:t xml:space="preserve"> launched the Capture the Fracture</w:t>
      </w:r>
      <w:r w:rsidRPr="0016221A">
        <w:rPr>
          <w:vertAlign w:val="superscript"/>
          <w:lang w:val="en-US"/>
        </w:rPr>
        <w:t>®</w:t>
      </w:r>
      <w:r w:rsidR="006831D9">
        <w:rPr>
          <w:lang w:val="en-US"/>
        </w:rPr>
        <w:t xml:space="preserve"> P</w:t>
      </w:r>
      <w:r w:rsidRPr="0016221A">
        <w:rPr>
          <w:lang w:val="en-US"/>
        </w:rPr>
        <w:t>rogramme at the IOF European Congress on Osteoporosis and Osteoarthritis in Bordeaux, France in March 2012. This expert-led and evidence</w:t>
      </w:r>
      <w:r w:rsidR="00E971EB">
        <w:rPr>
          <w:lang w:val="en-US"/>
        </w:rPr>
        <w:t>-</w:t>
      </w:r>
      <w:r w:rsidRPr="0016221A">
        <w:rPr>
          <w:lang w:val="en-US"/>
        </w:rPr>
        <w:t>based programme aims to reduce secondary fractures by facilitating the implementation of</w:t>
      </w:r>
      <w:r w:rsidR="00CC6B6D">
        <w:rPr>
          <w:lang w:val="en-US"/>
        </w:rPr>
        <w:t xml:space="preserve"> </w:t>
      </w:r>
      <w:r w:rsidRPr="0016221A">
        <w:rPr>
          <w:lang w:val="en-US"/>
        </w:rPr>
        <w:t xml:space="preserve">FLS on a global level.  A primary resource developed by </w:t>
      </w:r>
      <w:r w:rsidR="00146322">
        <w:rPr>
          <w:lang w:val="en-US"/>
        </w:rPr>
        <w:t xml:space="preserve">the Capture the Fracture® Programme </w:t>
      </w:r>
      <w:r w:rsidRPr="0016221A">
        <w:rPr>
          <w:lang w:val="en-US"/>
        </w:rPr>
        <w:t xml:space="preserve">is the Best Practice Framework (BPF), which sets standards for FLS, serves as a benchmark for existing FLS and serves as a guidance tool for developing an effective FLS </w:t>
      </w:r>
      <w:r w:rsidR="008F6EDE">
        <w:rPr>
          <w:lang w:val="en-US"/>
        </w:rPr>
        <w:fldChar w:fldCharType="begin">
          <w:fldData xml:space="preserve">PEVuZE5vdGU+PENpdGU+PEF1dGhvcj5Ba2Vzc29uPC9BdXRob3I+PFllYXI+MjAxMzwvWWVhcj48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xMzUtNTI8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</w:fldData>
        </w:fldChar>
      </w:r>
      <w:r w:rsidR="00B7722D">
        <w:rPr>
          <w:lang w:val="en-US"/>
        </w:rPr>
        <w:instrText xml:space="preserve"> ADDIN EN.CITE </w:instrText>
      </w:r>
      <w:r w:rsidR="00B7722D">
        <w:rPr>
          <w:lang w:val="en-US"/>
        </w:rPr>
        <w:fldChar w:fldCharType="begin">
          <w:fldData xml:space="preserve">PEVuZE5vdGU+PENpdGU+PEF1dGhvcj5Ba2Vzc29uPC9BdXRob3I+PFllYXI+MjAxMzwvWWVhcj48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xMzUtNTI8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</w:fldData>
        </w:fldChar>
      </w:r>
      <w:r w:rsidR="00B7722D">
        <w:rPr>
          <w:lang w:val="en-US"/>
        </w:rPr>
        <w:instrText xml:space="preserve"> ADDIN EN.CITE.DATA </w:instrText>
      </w:r>
      <w:r w:rsidR="00B7722D">
        <w:rPr>
          <w:lang w:val="en-US"/>
        </w:rPr>
      </w:r>
      <w:r w:rsidR="00B7722D">
        <w:rPr>
          <w:lang w:val="en-US"/>
        </w:rPr>
        <w:fldChar w:fldCharType="end"/>
      </w:r>
      <w:r w:rsidR="008F6EDE">
        <w:rPr>
          <w:lang w:val="en-US"/>
        </w:rPr>
      </w:r>
      <w:r w:rsidR="008F6EDE">
        <w:rPr>
          <w:lang w:val="en-US"/>
        </w:rPr>
        <w:fldChar w:fldCharType="separate"/>
      </w:r>
      <w:r w:rsidR="00B7722D">
        <w:rPr>
          <w:noProof/>
          <w:lang w:val="en-US"/>
        </w:rPr>
        <w:t>(41)</w:t>
      </w:r>
      <w:r w:rsidR="008F6EDE">
        <w:rPr>
          <w:lang w:val="en-US"/>
        </w:rPr>
        <w:fldChar w:fldCharType="end"/>
      </w:r>
      <w:r w:rsidRPr="0016221A">
        <w:rPr>
          <w:lang w:val="en-US"/>
        </w:rPr>
        <w:t>. In an effort to engage the global medical community, CTF offers a Best Practice Recognition programme where FLS can submit their service to IOF for evaluation against the BPF standards in order to receive a gold, silver or bronze star in recognition of achievements. The FLS is then included in the showcase of best practice and plotted on the CTF Map of Best Practice that displays participating FLS and their</w:t>
      </w:r>
      <w:r w:rsidR="001842E7">
        <w:rPr>
          <w:lang w:val="en-US"/>
        </w:rPr>
        <w:t xml:space="preserve"> respective achievement level (f</w:t>
      </w:r>
      <w:r w:rsidRPr="0016221A">
        <w:rPr>
          <w:lang w:val="en-US"/>
        </w:rPr>
        <w:t xml:space="preserve">igure </w:t>
      </w:r>
      <w:r w:rsidR="00D917D6">
        <w:rPr>
          <w:lang w:val="en-US"/>
        </w:rPr>
        <w:t>2</w:t>
      </w:r>
      <w:r w:rsidRPr="0016221A">
        <w:rPr>
          <w:lang w:val="en-US"/>
        </w:rPr>
        <w:t xml:space="preserve">). To influence change, the map can be used as a visual representation of FLS available worldwide, their achievements, as well as the areas for opportunity and development in secondary fracture prevention. </w:t>
      </w:r>
    </w:p>
    <w:p w14:paraId="416C9DDC" w14:textId="66D38DCB" w:rsidR="0016221A" w:rsidRPr="0016221A" w:rsidRDefault="005B5008" w:rsidP="003D1DC7">
      <w:pPr>
        <w:spacing w:line="480" w:lineRule="auto"/>
        <w:rPr>
          <w:lang w:val="en-US"/>
        </w:rPr>
      </w:pPr>
      <w:r>
        <w:rPr>
          <w:lang w:val="en-US"/>
        </w:rPr>
        <w:t xml:space="preserve">Please insert </w:t>
      </w:r>
      <w:r w:rsidR="0016221A" w:rsidRPr="0016221A">
        <w:rPr>
          <w:lang w:val="en-US"/>
        </w:rPr>
        <w:t xml:space="preserve">Figure </w:t>
      </w:r>
      <w:r w:rsidR="00D917D6">
        <w:rPr>
          <w:lang w:val="en-US"/>
        </w:rPr>
        <w:t>2</w:t>
      </w:r>
    </w:p>
    <w:p w14:paraId="7EF0D92F" w14:textId="1C3F2FBC" w:rsidR="0016221A" w:rsidRDefault="005B5008" w:rsidP="005B5008">
      <w:pPr>
        <w:pStyle w:val="Heading3"/>
        <w:rPr>
          <w:lang w:val="en-US"/>
        </w:rPr>
      </w:pPr>
      <w:bookmarkStart w:id="2" w:name="BPF"/>
      <w:bookmarkEnd w:id="2"/>
      <w:r>
        <w:rPr>
          <w:lang w:val="en-US"/>
        </w:rPr>
        <w:t xml:space="preserve">The </w:t>
      </w:r>
      <w:r w:rsidR="0016221A" w:rsidRPr="0016221A">
        <w:rPr>
          <w:lang w:val="en-US"/>
        </w:rPr>
        <w:t>Best Practice Framework (BPF)</w:t>
      </w:r>
      <w:r>
        <w:rPr>
          <w:lang w:val="en-US"/>
        </w:rPr>
        <w:t xml:space="preserve"> – Level C heading</w:t>
      </w:r>
    </w:p>
    <w:p w14:paraId="3F1705CE" w14:textId="77777777" w:rsidR="005B5008" w:rsidRPr="005B5008" w:rsidRDefault="005B5008" w:rsidP="005B5008">
      <w:pPr>
        <w:rPr>
          <w:lang w:val="en-US"/>
        </w:rPr>
      </w:pPr>
    </w:p>
    <w:p w14:paraId="78C8DF39" w14:textId="1896A0A8" w:rsidR="0016221A" w:rsidRPr="0016221A" w:rsidRDefault="0016221A" w:rsidP="005B5008">
      <w:pPr>
        <w:spacing w:line="480" w:lineRule="auto"/>
        <w:jc w:val="both"/>
        <w:rPr>
          <w:lang w:val="en-GB"/>
        </w:rPr>
      </w:pPr>
      <w:r w:rsidRPr="0016221A">
        <w:rPr>
          <w:lang w:val="en-US"/>
        </w:rPr>
        <w:t xml:space="preserve">The BPF has been developed by the CTF steering committee and shaped by input from leaders of established FLS throughout the world. It has developed internationally endorsed standards for best </w:t>
      </w:r>
      <w:r w:rsidRPr="0016221A">
        <w:rPr>
          <w:lang w:val="en-US"/>
        </w:rPr>
        <w:lastRenderedPageBreak/>
        <w:t>practice based on prior systematic and other reviews</w:t>
      </w:r>
      <w:r w:rsidRPr="0016221A">
        <w:rPr>
          <w:lang w:val="en-GB"/>
        </w:rPr>
        <w:t xml:space="preserve"> </w:t>
      </w:r>
      <w:r w:rsidR="005B5008">
        <w:rPr>
          <w:lang w:val="en-GB"/>
        </w:rPr>
        <w:fldChar w:fldCharType="begin">
          <w:fldData xml:space="preserve">PEVuZE5vdGU+PENpdGU+PEF1dGhvcj5TYWxlPC9BdXRob3I+PFllYXI+MjAxMTwvWWVhcj48UmVj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yMDY3LTgyPC9wYWdlcz48dm9s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</w:fldData>
        </w:fldChar>
      </w:r>
      <w:r w:rsidR="00B7722D">
        <w:rPr>
          <w:lang w:val="en-GB"/>
        </w:rPr>
        <w:instrText xml:space="preserve"> ADDIN EN.CITE </w:instrText>
      </w:r>
      <w:r w:rsidR="00B7722D">
        <w:rPr>
          <w:lang w:val="en-GB"/>
        </w:rPr>
        <w:fldChar w:fldCharType="begin">
          <w:fldData xml:space="preserve">PEVuZE5vdGU+PENpdGU+PEF1dGhvcj5TYWxlPC9BdXRob3I+PFllYXI+MjAxMTwvWWVhcj48UmVj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yMDY3LTgyPC9wYWdlcz48dm9s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</w:fldData>
        </w:fldChar>
      </w:r>
      <w:r w:rsidR="00B7722D">
        <w:rPr>
          <w:lang w:val="en-GB"/>
        </w:rPr>
        <w:instrText xml:space="preserve"> ADDIN EN.CITE.DATA </w:instrText>
      </w:r>
      <w:r w:rsidR="00B7722D">
        <w:rPr>
          <w:lang w:val="en-GB"/>
        </w:rPr>
      </w:r>
      <w:r w:rsidR="00B7722D">
        <w:rPr>
          <w:lang w:val="en-GB"/>
        </w:rPr>
        <w:fldChar w:fldCharType="end"/>
      </w:r>
      <w:r w:rsidR="005B5008">
        <w:rPr>
          <w:lang w:val="en-GB"/>
        </w:rPr>
      </w:r>
      <w:r w:rsidR="005B5008">
        <w:rPr>
          <w:lang w:val="en-GB"/>
        </w:rPr>
        <w:fldChar w:fldCharType="separate"/>
      </w:r>
      <w:r w:rsidR="00B7722D">
        <w:rPr>
          <w:noProof/>
          <w:lang w:val="en-GB"/>
        </w:rPr>
        <w:t>(57)</w:t>
      </w:r>
      <w:r w:rsidR="005B5008">
        <w:rPr>
          <w:lang w:val="en-GB"/>
        </w:rPr>
        <w:fldChar w:fldCharType="end"/>
      </w:r>
      <w:r w:rsidRPr="0016221A">
        <w:rPr>
          <w:lang w:val="en-US"/>
        </w:rPr>
        <w:t>, will facilitate change at the national level to ensure FLS models are effective and work for their local population</w:t>
      </w:r>
      <w:r w:rsidR="0012299C">
        <w:rPr>
          <w:lang w:val="en-US"/>
        </w:rPr>
        <w:t>,</w:t>
      </w:r>
      <w:r w:rsidRPr="0016221A">
        <w:rPr>
          <w:lang w:val="en-US"/>
        </w:rPr>
        <w:t xml:space="preserve"> as well increase awareness of the challenges and opportunities presented by secondary fracture prevention to key stakeholders. The BPF sets an international benchmark for FLS, which defines essential and aspirational elements of service delivery and serves as the measurement tool for IOF to award ‘Capture the Fracture</w:t>
      </w:r>
      <w:r w:rsidRPr="0016221A">
        <w:rPr>
          <w:vertAlign w:val="superscript"/>
          <w:lang w:val="en-US"/>
        </w:rPr>
        <w:t>®</w:t>
      </w:r>
      <w:r w:rsidRPr="0016221A">
        <w:rPr>
          <w:lang w:val="en-US"/>
        </w:rPr>
        <w:t xml:space="preserve"> Best Practice Recognition’ in recognition of successful FLS worldwide. </w:t>
      </w:r>
      <w:r w:rsidR="00DB2CEA">
        <w:rPr>
          <w:lang w:val="en-US"/>
        </w:rPr>
        <w:t xml:space="preserve">Details of the 13 globally endorsed standards can be found </w:t>
      </w:r>
      <w:r w:rsidR="00C93DB2">
        <w:rPr>
          <w:lang w:val="en-US"/>
        </w:rPr>
        <w:t>in the supplementary information</w:t>
      </w:r>
      <w:r w:rsidRPr="0016221A">
        <w:rPr>
          <w:lang w:val="en-US"/>
        </w:rPr>
        <w:t xml:space="preserve"> </w:t>
      </w:r>
      <w:r w:rsidR="005B5008">
        <w:rPr>
          <w:lang w:val="en-US"/>
        </w:rPr>
        <w:fldChar w:fldCharType="begin">
          <w:fldData xml:space="preserve">PEVuZE5vdGU+PENpdGU+PEF1dGhvcj5Ba2Vzc29uPC9BdXRob3I+PFllYXI+MjAxMzwvWWVhcj48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xMzUtNTI8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</w:fldData>
        </w:fldChar>
      </w:r>
      <w:r w:rsidR="00B7722D">
        <w:rPr>
          <w:lang w:val="en-US"/>
        </w:rPr>
        <w:instrText xml:space="preserve"> ADDIN EN.CITE </w:instrText>
      </w:r>
      <w:r w:rsidR="00B7722D">
        <w:rPr>
          <w:lang w:val="en-US"/>
        </w:rPr>
        <w:fldChar w:fldCharType="begin">
          <w:fldData xml:space="preserve">PEVuZE5vdGU+PENpdGU+PEF1dGhvcj5Ba2Vzc29uPC9BdXRob3I+PFllYXI+MjAxMzwvWWVhcj48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xMzUtNTI8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</w:fldData>
        </w:fldChar>
      </w:r>
      <w:r w:rsidR="00B7722D">
        <w:rPr>
          <w:lang w:val="en-US"/>
        </w:rPr>
        <w:instrText xml:space="preserve"> ADDIN EN.CITE.DATA </w:instrText>
      </w:r>
      <w:r w:rsidR="00B7722D">
        <w:rPr>
          <w:lang w:val="en-US"/>
        </w:rPr>
      </w:r>
      <w:r w:rsidR="00B7722D">
        <w:rPr>
          <w:lang w:val="en-US"/>
        </w:rPr>
        <w:fldChar w:fldCharType="end"/>
      </w:r>
      <w:r w:rsidR="005B5008">
        <w:rPr>
          <w:lang w:val="en-US"/>
        </w:rPr>
      </w:r>
      <w:r w:rsidR="005B5008">
        <w:rPr>
          <w:lang w:val="en-US"/>
        </w:rPr>
        <w:fldChar w:fldCharType="separate"/>
      </w:r>
      <w:r w:rsidR="00B7722D">
        <w:rPr>
          <w:noProof/>
          <w:lang w:val="en-US"/>
        </w:rPr>
        <w:t>(41)</w:t>
      </w:r>
      <w:r w:rsidR="005B5008">
        <w:rPr>
          <w:lang w:val="en-US"/>
        </w:rPr>
        <w:fldChar w:fldCharType="end"/>
      </w:r>
      <w:r w:rsidR="00C93DB2">
        <w:rPr>
          <w:lang w:val="en-US"/>
        </w:rPr>
        <w:t>.</w:t>
      </w:r>
    </w:p>
    <w:p w14:paraId="3DD8E976" w14:textId="427D7316" w:rsidR="0016221A" w:rsidRDefault="00BB0228" w:rsidP="00BB0228">
      <w:pPr>
        <w:pStyle w:val="Heading3"/>
        <w:rPr>
          <w:lang w:val="en-US"/>
        </w:rPr>
      </w:pPr>
      <w:bookmarkStart w:id="3" w:name="recognition"/>
      <w:bookmarkEnd w:id="3"/>
      <w:r>
        <w:rPr>
          <w:lang w:val="en-US"/>
        </w:rPr>
        <w:t xml:space="preserve">Best Practice </w:t>
      </w:r>
      <w:r w:rsidR="0016221A" w:rsidRPr="0016221A">
        <w:rPr>
          <w:lang w:val="en-US"/>
        </w:rPr>
        <w:t>Recogniti</w:t>
      </w:r>
      <w:r>
        <w:rPr>
          <w:lang w:val="en-US"/>
        </w:rPr>
        <w:t>on P</w:t>
      </w:r>
      <w:r w:rsidR="0016221A" w:rsidRPr="0016221A">
        <w:rPr>
          <w:lang w:val="en-US"/>
        </w:rPr>
        <w:t>rogramme</w:t>
      </w:r>
      <w:r>
        <w:rPr>
          <w:lang w:val="en-US"/>
        </w:rPr>
        <w:t xml:space="preserve"> – Level C heading</w:t>
      </w:r>
    </w:p>
    <w:p w14:paraId="61B4FBBD" w14:textId="77777777" w:rsidR="00BB0228" w:rsidRPr="00BB0228" w:rsidRDefault="00BB0228" w:rsidP="00BB0228">
      <w:pPr>
        <w:rPr>
          <w:lang w:val="en-US"/>
        </w:rPr>
      </w:pPr>
    </w:p>
    <w:p w14:paraId="4802FE74" w14:textId="77777777" w:rsidR="00A024E9" w:rsidRDefault="0016221A" w:rsidP="00BB0228">
      <w:pPr>
        <w:spacing w:line="480" w:lineRule="auto"/>
        <w:jc w:val="both"/>
        <w:rPr>
          <w:lang w:val="en-US"/>
        </w:rPr>
      </w:pPr>
      <w:r w:rsidRPr="0016221A">
        <w:rPr>
          <w:lang w:val="en-US"/>
        </w:rPr>
        <w:t>The BPF provides a means for excellence in secondary fracture prevention to be recognized globally. Applicants achieving Best Practice Recognition will be recognize</w:t>
      </w:r>
      <w:r w:rsidR="00A024E9">
        <w:rPr>
          <w:lang w:val="en-US"/>
        </w:rPr>
        <w:t>d by IOF in the following ways:</w:t>
      </w:r>
    </w:p>
    <w:p w14:paraId="48E1E5F2" w14:textId="0AD126AD" w:rsidR="00A024E9" w:rsidRDefault="00A024E9" w:rsidP="00BB0228">
      <w:pPr>
        <w:pStyle w:val="ListParagraph"/>
        <w:numPr>
          <w:ilvl w:val="0"/>
          <w:numId w:val="15"/>
        </w:numPr>
        <w:spacing w:line="480" w:lineRule="auto"/>
        <w:jc w:val="both"/>
        <w:rPr>
          <w:lang w:val="en-US"/>
        </w:rPr>
      </w:pPr>
      <w:r w:rsidRPr="00A024E9">
        <w:rPr>
          <w:lang w:val="en-US"/>
        </w:rPr>
        <w:t>T</w:t>
      </w:r>
      <w:r w:rsidR="0016221A" w:rsidRPr="00A024E9">
        <w:rPr>
          <w:lang w:val="en-US"/>
        </w:rPr>
        <w:t>he applicant’s FLS will feature on the C</w:t>
      </w:r>
      <w:r w:rsidR="00C93DB2">
        <w:rPr>
          <w:lang w:val="en-US"/>
        </w:rPr>
        <w:t>apture the Fracture®</w:t>
      </w:r>
      <w:r w:rsidR="0016221A" w:rsidRPr="00A024E9">
        <w:rPr>
          <w:lang w:val="en-US"/>
        </w:rPr>
        <w:t xml:space="preserve"> website interactive map, including the health care system name, locatio</w:t>
      </w:r>
      <w:r w:rsidRPr="00A024E9">
        <w:rPr>
          <w:lang w:val="en-US"/>
        </w:rPr>
        <w:t>n, link and programme showcase.</w:t>
      </w:r>
    </w:p>
    <w:p w14:paraId="522285D1" w14:textId="14C5699B" w:rsidR="00A024E9" w:rsidRDefault="00A024E9" w:rsidP="00BB0228">
      <w:pPr>
        <w:pStyle w:val="ListParagraph"/>
        <w:numPr>
          <w:ilvl w:val="0"/>
          <w:numId w:val="15"/>
        </w:numPr>
        <w:spacing w:line="480" w:lineRule="auto"/>
        <w:jc w:val="both"/>
        <w:rPr>
          <w:lang w:val="en-US"/>
        </w:rPr>
      </w:pPr>
      <w:r w:rsidRPr="00A024E9">
        <w:rPr>
          <w:lang w:val="en-US"/>
        </w:rPr>
        <w:t>T</w:t>
      </w:r>
      <w:r w:rsidR="0016221A" w:rsidRPr="00A024E9">
        <w:rPr>
          <w:lang w:val="en-US"/>
        </w:rPr>
        <w:t>he applicant will be awarded use of the IOF approved, C</w:t>
      </w:r>
      <w:r w:rsidR="00C93DB2">
        <w:rPr>
          <w:lang w:val="en-US"/>
        </w:rPr>
        <w:t>apture the Fracture®</w:t>
      </w:r>
      <w:r w:rsidR="0016221A" w:rsidRPr="00A024E9">
        <w:rPr>
          <w:lang w:val="en-US"/>
        </w:rPr>
        <w:t xml:space="preserve"> Best Practice Recognition logo for use on the appli</w:t>
      </w:r>
      <w:r>
        <w:rPr>
          <w:lang w:val="en-US"/>
        </w:rPr>
        <w:t>cant’s websites and materials.</w:t>
      </w:r>
    </w:p>
    <w:p w14:paraId="45812B3C" w14:textId="19119234" w:rsidR="0016221A" w:rsidRPr="00A024E9" w:rsidRDefault="0016221A" w:rsidP="00A024E9">
      <w:pPr>
        <w:spacing w:line="480" w:lineRule="auto"/>
        <w:jc w:val="both"/>
        <w:rPr>
          <w:lang w:val="en-US"/>
        </w:rPr>
      </w:pPr>
      <w:r w:rsidRPr="00A024E9">
        <w:rPr>
          <w:lang w:val="en-US"/>
        </w:rPr>
        <w:t>Application for Best Practice Recognition provides applicants with an opportunity for their FLS to be peer-reviewed and to identify potential opportunities to further improve delivery of care and outcomes for patients. This programme provides a unique platform to share the best</w:t>
      </w:r>
      <w:r w:rsidR="00BB0228" w:rsidRPr="00A024E9">
        <w:rPr>
          <w:lang w:val="en-US"/>
        </w:rPr>
        <w:t xml:space="preserve"> practices developed within a</w:t>
      </w:r>
      <w:r w:rsidRPr="00A024E9">
        <w:rPr>
          <w:lang w:val="en-US"/>
        </w:rPr>
        <w:t xml:space="preserve"> FLS with colleagues throughout the world, and so make a significant contribution to improving the care of fragility fracture sufferers worldwide.</w:t>
      </w:r>
    </w:p>
    <w:p w14:paraId="07646EB3" w14:textId="7EDA7E98" w:rsidR="0016221A" w:rsidRPr="0016221A" w:rsidRDefault="0016221A" w:rsidP="00BB0228">
      <w:pPr>
        <w:spacing w:line="480" w:lineRule="auto"/>
        <w:jc w:val="both"/>
        <w:rPr>
          <w:lang w:val="en-US"/>
        </w:rPr>
      </w:pPr>
      <w:r w:rsidRPr="0016221A">
        <w:rPr>
          <w:lang w:val="en-US"/>
        </w:rPr>
        <w:t>Sites will independently complete a fracture service questionnaire and submit this to the C</w:t>
      </w:r>
      <w:r w:rsidR="00C93DB2">
        <w:rPr>
          <w:lang w:val="en-US"/>
        </w:rPr>
        <w:t>apture the Fracture®</w:t>
      </w:r>
      <w:r w:rsidRPr="0016221A">
        <w:rPr>
          <w:lang w:val="en-US"/>
        </w:rPr>
        <w:t xml:space="preserve"> committee. The committee will complete a draft summary profile of the FLS, a scoring from both administrative and clinical perspectives</w:t>
      </w:r>
      <w:r w:rsidR="00BB0228">
        <w:rPr>
          <w:lang w:val="en-US"/>
        </w:rPr>
        <w:t>,</w:t>
      </w:r>
      <w:r w:rsidRPr="0016221A">
        <w:rPr>
          <w:lang w:val="en-US"/>
        </w:rPr>
        <w:t xml:space="preserve"> which is determined by achievement against the BPF standards for four key fragility fract</w:t>
      </w:r>
      <w:r w:rsidR="00BB0228">
        <w:rPr>
          <w:lang w:val="en-US"/>
        </w:rPr>
        <w:t>ure patient groups -</w:t>
      </w:r>
      <w:r w:rsidRPr="0016221A">
        <w:rPr>
          <w:lang w:val="en-US"/>
        </w:rPr>
        <w:t xml:space="preserve"> hip fractures, other inpatient fractures, outpatient fractures and vertebral fractures - and organizational characteristics. The draft summary profile will be fed back to the site with a request for further information should there be areas requiring clarification. On receipt of the site’s response, a suggested final summary profile will be presented to the committee for approval. The site will subsequently receive the final summary; those achieving Best Practice Recognition will feature on the C</w:t>
      </w:r>
      <w:r w:rsidR="00B700B1">
        <w:rPr>
          <w:lang w:val="en-US"/>
        </w:rPr>
        <w:t>apture the Fracture®</w:t>
      </w:r>
      <w:r w:rsidRPr="0016221A">
        <w:rPr>
          <w:lang w:val="en-US"/>
        </w:rPr>
        <w:t xml:space="preserve"> website interactive map and be awarded use of the IOF approved, C</w:t>
      </w:r>
      <w:r w:rsidR="00B700B1">
        <w:rPr>
          <w:lang w:val="en-US"/>
        </w:rPr>
        <w:t>apture the Fracture®</w:t>
      </w:r>
      <w:r w:rsidRPr="0016221A">
        <w:rPr>
          <w:lang w:val="en-US"/>
        </w:rPr>
        <w:t xml:space="preserve"> Best Practice Recognition logo and certificate for use on the applicant’s websites and materials.</w:t>
      </w:r>
    </w:p>
    <w:p w14:paraId="32F76A99" w14:textId="3AE05F1A" w:rsidR="0016221A" w:rsidRDefault="00BB0228" w:rsidP="00BB0228">
      <w:pPr>
        <w:pStyle w:val="Heading3"/>
        <w:rPr>
          <w:lang w:val="en-US"/>
        </w:rPr>
      </w:pPr>
      <w:bookmarkStart w:id="4" w:name="analysis"/>
      <w:bookmarkEnd w:id="4"/>
      <w:r>
        <w:rPr>
          <w:lang w:val="en-US"/>
        </w:rPr>
        <w:t>Results of the BPF – Level C heading</w:t>
      </w:r>
    </w:p>
    <w:p w14:paraId="4CAD4235" w14:textId="77777777" w:rsidR="00BB0228" w:rsidRPr="00BB0228" w:rsidRDefault="00BB0228" w:rsidP="00BB0228">
      <w:pPr>
        <w:rPr>
          <w:lang w:val="en-US"/>
        </w:rPr>
      </w:pPr>
    </w:p>
    <w:p w14:paraId="37561B63" w14:textId="1F3784F5" w:rsidR="00D917D6" w:rsidRDefault="0016221A" w:rsidP="00862438">
      <w:pPr>
        <w:spacing w:line="480" w:lineRule="auto"/>
        <w:jc w:val="both"/>
        <w:rPr>
          <w:bCs/>
          <w:lang w:val="en-US"/>
        </w:rPr>
      </w:pPr>
      <w:r w:rsidRPr="0016221A">
        <w:rPr>
          <w:bCs/>
          <w:lang w:val="en-US"/>
        </w:rPr>
        <w:t>The BPF was designed to en</w:t>
      </w:r>
      <w:r w:rsidR="001B662B">
        <w:rPr>
          <w:bCs/>
          <w:lang w:val="en-US"/>
        </w:rPr>
        <w:t>sure that when a</w:t>
      </w:r>
      <w:r w:rsidR="00BB0228">
        <w:rPr>
          <w:bCs/>
          <w:lang w:val="en-US"/>
        </w:rPr>
        <w:t xml:space="preserve"> FLS is established</w:t>
      </w:r>
      <w:r w:rsidRPr="0016221A">
        <w:rPr>
          <w:bCs/>
          <w:lang w:val="en-US"/>
        </w:rPr>
        <w:t>, it meets recognized quality standards. The standards are around domains of fracture site (hip, non-hip inpatient, outpatient and vertebral fracture), depth of service scope (identification, investigation, initiation and monitoring) and organization</w:t>
      </w:r>
      <w:r w:rsidR="0028174B">
        <w:rPr>
          <w:bCs/>
          <w:lang w:val="en-US"/>
        </w:rPr>
        <w:t>al elements (f</w:t>
      </w:r>
      <w:r w:rsidR="001B662B">
        <w:rPr>
          <w:bCs/>
          <w:lang w:val="en-US"/>
        </w:rPr>
        <w:t xml:space="preserve">igure </w:t>
      </w:r>
      <w:r w:rsidR="00D917D6">
        <w:rPr>
          <w:bCs/>
          <w:lang w:val="en-US"/>
        </w:rPr>
        <w:t>3</w:t>
      </w:r>
      <w:r w:rsidR="001B662B">
        <w:rPr>
          <w:bCs/>
          <w:lang w:val="en-US"/>
        </w:rPr>
        <w:t>). While a</w:t>
      </w:r>
      <w:r w:rsidRPr="0016221A">
        <w:rPr>
          <w:bCs/>
          <w:lang w:val="en-US"/>
        </w:rPr>
        <w:t xml:space="preserve"> FLS is the recommended model to</w:t>
      </w:r>
      <w:r w:rsidR="0028174B">
        <w:rPr>
          <w:bCs/>
          <w:lang w:val="en-US"/>
        </w:rPr>
        <w:t xml:space="preserve"> reliably close the </w:t>
      </w:r>
      <w:r w:rsidRPr="0016221A">
        <w:rPr>
          <w:bCs/>
          <w:lang w:val="en-US"/>
        </w:rPr>
        <w:t>secondary prevention</w:t>
      </w:r>
      <w:r w:rsidR="0028174B">
        <w:rPr>
          <w:bCs/>
          <w:lang w:val="en-US"/>
        </w:rPr>
        <w:t xml:space="preserve"> care gap,</w:t>
      </w:r>
      <w:r w:rsidRPr="0016221A">
        <w:rPr>
          <w:bCs/>
          <w:lang w:val="en-US"/>
        </w:rPr>
        <w:t xml:space="preserve"> there remains significant variability in the size and scope of services globally that is more than expected from local variations in health systems. There were marked differences by domain with secondary fracture prevention best delivered for hip fractures and least for vertebral fractures. The findings demonstrate that effective secondary fracture prevention in the vertebral fracture group remains sub-optimal and continuing work is needed to close this care gap within established services. Strategies include training for radiology trainees and specialists using the IOF vertebral fracture educational programme, development of automatic vertebral fracture assessment (VFA) tools to facilitate identification of incidental fractures, inclusion of</w:t>
      </w:r>
      <w:r w:rsidR="00D63FEB">
        <w:rPr>
          <w:bCs/>
          <w:lang w:val="en-US"/>
        </w:rPr>
        <w:t xml:space="preserve"> VFA as part of the standard </w:t>
      </w:r>
      <w:r w:rsidR="00D63FEB">
        <w:t>dual X-ray absorptiometry (DXA)</w:t>
      </w:r>
      <w:r w:rsidRPr="0016221A">
        <w:rPr>
          <w:bCs/>
          <w:lang w:val="en-US"/>
        </w:rPr>
        <w:t xml:space="preserve"> assessment and clinical trials evaluating different methods of service delivery.</w:t>
      </w:r>
    </w:p>
    <w:p w14:paraId="58C13171" w14:textId="2FF468AC" w:rsidR="0016221A" w:rsidRPr="0016221A" w:rsidRDefault="00D917D6" w:rsidP="00862438">
      <w:pPr>
        <w:spacing w:line="480" w:lineRule="auto"/>
        <w:jc w:val="both"/>
        <w:rPr>
          <w:bCs/>
          <w:lang w:val="en-US"/>
        </w:rPr>
      </w:pPr>
      <w:r>
        <w:rPr>
          <w:bCs/>
          <w:lang w:val="en-US"/>
        </w:rPr>
        <w:t>Insert Figure 3</w:t>
      </w:r>
    </w:p>
    <w:p w14:paraId="75DB5FDF" w14:textId="4E6054C4" w:rsidR="0016221A" w:rsidRPr="0016221A" w:rsidRDefault="0016221A" w:rsidP="00862438">
      <w:pPr>
        <w:spacing w:line="480" w:lineRule="auto"/>
        <w:jc w:val="both"/>
        <w:rPr>
          <w:bCs/>
          <w:lang w:val="en-US"/>
        </w:rPr>
      </w:pPr>
      <w:r w:rsidRPr="0016221A">
        <w:rPr>
          <w:bCs/>
          <w:lang w:val="en-US"/>
        </w:rPr>
        <w:t>There were also differences in service scope with proportionally more reaching the higher standards for identification and substantially lower standards achieved for falls</w:t>
      </w:r>
      <w:r w:rsidR="0028174B">
        <w:rPr>
          <w:bCs/>
          <w:lang w:val="en-US"/>
        </w:rPr>
        <w:t xml:space="preserve"> prevention, database and long</w:t>
      </w:r>
      <w:r w:rsidRPr="0016221A">
        <w:rPr>
          <w:bCs/>
          <w:lang w:val="en-US"/>
        </w:rPr>
        <w:t xml:space="preserve"> term medication adherence. While the FLS assessment is an ideal opportunity to identify patients who also require urgent falls intervention, the traditional model has been to refer patients into a distinct falls service. Data from the submitted services demonstrate that while there is near universal adoption of the minimal assessment set for bone health, considerable variability remains for falls assessments with the potential of patients not being offered effective interventions to reduce falls risk. Despite the commonality of assessment questions</w:t>
      </w:r>
      <w:r w:rsidR="004648B6">
        <w:rPr>
          <w:bCs/>
          <w:lang w:val="en-US"/>
        </w:rPr>
        <w:t xml:space="preserve"> as well as</w:t>
      </w:r>
      <w:r w:rsidRPr="0016221A">
        <w:rPr>
          <w:bCs/>
          <w:lang w:val="en-US"/>
        </w:rPr>
        <w:t xml:space="preserve"> blood and imaging investigations, most institutions scored poorly on the database criteria. Data systems are important as they allow linkage across regions and countries can then demonstrate variability in patient outcomes, informing service design and commissioning. The national hip fracture databases are good examples of such existing systems and sharing and implementation </w:t>
      </w:r>
      <w:r w:rsidR="004648B6">
        <w:rPr>
          <w:bCs/>
          <w:lang w:val="en-US"/>
        </w:rPr>
        <w:t xml:space="preserve">of </w:t>
      </w:r>
      <w:r w:rsidRPr="0016221A">
        <w:rPr>
          <w:bCs/>
          <w:lang w:val="en-US"/>
        </w:rPr>
        <w:t>similar databases for non-hip fractures should be encouraged internationally</w:t>
      </w:r>
      <w:r w:rsidR="001B662B">
        <w:rPr>
          <w:bCs/>
          <w:lang w:val="en-US"/>
        </w:rPr>
        <w:t xml:space="preserve"> </w:t>
      </w:r>
      <w:r w:rsidR="001B662B">
        <w:rPr>
          <w:bCs/>
          <w:lang w:val="en-US"/>
        </w:rPr>
        <w:fldChar w:fldCharType="begin">
          <w:fldData xml:space="preserve">PEVuZE5vdGU+PENpdGU+PEF1dGhvcj5DdXJyaWU8L0F1dGhvcj48WWVhcj4yMDA1PC9ZZWFyPjxS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M2OC05PC9wYWdlcz48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==
</w:fldData>
        </w:fldChar>
      </w:r>
      <w:r w:rsidR="006F0280">
        <w:rPr>
          <w:bCs/>
          <w:lang w:val="en-US"/>
        </w:rPr>
        <w:instrText xml:space="preserve"> ADDIN EN.CITE </w:instrText>
      </w:r>
      <w:r w:rsidR="006F0280">
        <w:rPr>
          <w:bCs/>
          <w:lang w:val="en-US"/>
        </w:rPr>
        <w:fldChar w:fldCharType="begin">
          <w:fldData xml:space="preserve">PEVuZE5vdGU+PENpdGU+PEF1dGhvcj5DdXJyaWU8L0F1dGhvcj48WWVhcj4yMDA1PC9ZZWFyPjxS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M2OC05PC9wYWdlcz48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==
</w:fldData>
        </w:fldChar>
      </w:r>
      <w:r w:rsidR="006F0280">
        <w:rPr>
          <w:bCs/>
          <w:lang w:val="en-US"/>
        </w:rPr>
        <w:instrText xml:space="preserve"> ADDIN EN.CITE.DATA </w:instrText>
      </w:r>
      <w:r w:rsidR="006F0280">
        <w:rPr>
          <w:bCs/>
          <w:lang w:val="en-US"/>
        </w:rPr>
      </w:r>
      <w:r w:rsidR="006F0280">
        <w:rPr>
          <w:bCs/>
          <w:lang w:val="en-US"/>
        </w:rPr>
        <w:fldChar w:fldCharType="end"/>
      </w:r>
      <w:r w:rsidR="001B662B">
        <w:rPr>
          <w:bCs/>
          <w:lang w:val="en-US"/>
        </w:rPr>
      </w:r>
      <w:r w:rsidR="001B662B">
        <w:rPr>
          <w:bCs/>
          <w:lang w:val="en-US"/>
        </w:rPr>
        <w:fldChar w:fldCharType="separate"/>
      </w:r>
      <w:r w:rsidR="006F0280">
        <w:rPr>
          <w:bCs/>
          <w:noProof/>
          <w:lang w:val="en-US"/>
        </w:rPr>
        <w:t>(58-61)</w:t>
      </w:r>
      <w:r w:rsidR="001B662B">
        <w:rPr>
          <w:bCs/>
          <w:lang w:val="en-US"/>
        </w:rPr>
        <w:fldChar w:fldCharType="end"/>
      </w:r>
      <w:r w:rsidRPr="0016221A">
        <w:rPr>
          <w:bCs/>
          <w:lang w:val="en-US"/>
        </w:rPr>
        <w:t>. Finally, medication adherence is a key issue across all chronic diseases. It remains a particular challenge in bone health, given the lack of beneficial symptoms, unwanted effects such as indigestion, co-morbidities such as dementia and the often complex administration regime</w:t>
      </w:r>
      <w:r w:rsidR="004648B6">
        <w:rPr>
          <w:bCs/>
          <w:lang w:val="en-US"/>
        </w:rPr>
        <w:t>n</w:t>
      </w:r>
      <w:r w:rsidRPr="0016221A">
        <w:rPr>
          <w:bCs/>
          <w:lang w:val="en-US"/>
        </w:rPr>
        <w:t xml:space="preserve"> to follow</w:t>
      </w:r>
      <w:r w:rsidR="001B662B">
        <w:rPr>
          <w:bCs/>
          <w:lang w:val="en-US"/>
        </w:rPr>
        <w:t xml:space="preserve"> </w:t>
      </w:r>
      <w:r w:rsidR="001B662B">
        <w:rPr>
          <w:bCs/>
          <w:lang w:val="en-US"/>
        </w:rPr>
        <w:fldChar w:fldCharType="begin">
          <w:fldData xml:space="preserve">PEVuZE5vdGU+PENpdGU+PEF1dGhvcj5LYW5pczwvQXV0aG9yPjxZZWFyPjIwMTE8L1llYXI+PFJl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jU2NS03MzwvcGFnZXM+PHZvbHVtZT4yMjwvdm9sdW1lPjxudW1iZXI+MTA8L251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cGFnZXM+MTMxMS03PC9w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</w:fldData>
        </w:fldChar>
      </w:r>
      <w:r w:rsidR="006F0280">
        <w:rPr>
          <w:bCs/>
          <w:lang w:val="en-US"/>
        </w:rPr>
        <w:instrText xml:space="preserve"> ADDIN EN.CITE </w:instrText>
      </w:r>
      <w:r w:rsidR="006F0280">
        <w:rPr>
          <w:bCs/>
          <w:lang w:val="en-US"/>
        </w:rPr>
        <w:fldChar w:fldCharType="begin">
          <w:fldData xml:space="preserve">PEVuZE5vdGU+PENpdGU+PEF1dGhvcj5LYW5pczwvQXV0aG9yPjxZZWFyPjIwMTE8L1llYXI+PFJl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jU2NS03MzwvcGFnZXM+PHZvbHVtZT4yMjwvdm9sdW1lPjxudW1iZXI+MTA8L251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cGFnZXM+MTMxMS03PC9w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</w:fldData>
        </w:fldChar>
      </w:r>
      <w:r w:rsidR="006F0280">
        <w:rPr>
          <w:bCs/>
          <w:lang w:val="en-US"/>
        </w:rPr>
        <w:instrText xml:space="preserve"> ADDIN EN.CITE.DATA </w:instrText>
      </w:r>
      <w:r w:rsidR="006F0280">
        <w:rPr>
          <w:bCs/>
          <w:lang w:val="en-US"/>
        </w:rPr>
      </w:r>
      <w:r w:rsidR="006F0280">
        <w:rPr>
          <w:bCs/>
          <w:lang w:val="en-US"/>
        </w:rPr>
        <w:fldChar w:fldCharType="end"/>
      </w:r>
      <w:r w:rsidR="001B662B">
        <w:rPr>
          <w:bCs/>
          <w:lang w:val="en-US"/>
        </w:rPr>
      </w:r>
      <w:r w:rsidR="001B662B">
        <w:rPr>
          <w:bCs/>
          <w:lang w:val="en-US"/>
        </w:rPr>
        <w:fldChar w:fldCharType="separate"/>
      </w:r>
      <w:r w:rsidR="006F0280">
        <w:rPr>
          <w:bCs/>
          <w:noProof/>
          <w:lang w:val="en-US"/>
        </w:rPr>
        <w:t>(62-64)</w:t>
      </w:r>
      <w:r w:rsidR="001B662B">
        <w:rPr>
          <w:bCs/>
          <w:lang w:val="en-US"/>
        </w:rPr>
        <w:fldChar w:fldCharType="end"/>
      </w:r>
      <w:r w:rsidRPr="0016221A">
        <w:rPr>
          <w:bCs/>
          <w:lang w:val="en-US"/>
        </w:rPr>
        <w:t>. There remains little consensus on how best to identify the non-adherent patient in terms of using patient report, physician report, bone turnover markers</w:t>
      </w:r>
      <w:r w:rsidR="001B662B">
        <w:rPr>
          <w:bCs/>
          <w:lang w:val="en-US"/>
        </w:rPr>
        <w:t xml:space="preserve"> </w:t>
      </w:r>
      <w:r w:rsidR="001B662B">
        <w:rPr>
          <w:bCs/>
          <w:lang w:val="en-US"/>
        </w:rPr>
        <w:fldChar w:fldCharType="begin">
          <w:fldData xml:space="preserve">PEVuZE5vdGU+PENpdGU+PEF1dGhvcj5CdXJjaDwvQXV0aG9yPjxZZWFyPjIwMTQ8L1llYXI+PFJl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</w:fldData>
        </w:fldChar>
      </w:r>
      <w:r w:rsidR="006F0280">
        <w:rPr>
          <w:bCs/>
          <w:lang w:val="en-US"/>
        </w:rPr>
        <w:instrText xml:space="preserve"> ADDIN EN.CITE </w:instrText>
      </w:r>
      <w:r w:rsidR="006F0280">
        <w:rPr>
          <w:bCs/>
          <w:lang w:val="en-US"/>
        </w:rPr>
        <w:fldChar w:fldCharType="begin">
          <w:fldData xml:space="preserve">PEVuZE5vdGU+PENpdGU+PEF1dGhvcj5CdXJjaDwvQXV0aG9yPjxZZWFyPjIwMTQ8L1llYXI+PFJl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</w:fldData>
        </w:fldChar>
      </w:r>
      <w:r w:rsidR="006F0280">
        <w:rPr>
          <w:bCs/>
          <w:lang w:val="en-US"/>
        </w:rPr>
        <w:instrText xml:space="preserve"> ADDIN EN.CITE.DATA </w:instrText>
      </w:r>
      <w:r w:rsidR="006F0280">
        <w:rPr>
          <w:bCs/>
          <w:lang w:val="en-US"/>
        </w:rPr>
      </w:r>
      <w:r w:rsidR="006F0280">
        <w:rPr>
          <w:bCs/>
          <w:lang w:val="en-US"/>
        </w:rPr>
        <w:fldChar w:fldCharType="end"/>
      </w:r>
      <w:r w:rsidR="001B662B">
        <w:rPr>
          <w:bCs/>
          <w:lang w:val="en-US"/>
        </w:rPr>
      </w:r>
      <w:r w:rsidR="001B662B">
        <w:rPr>
          <w:bCs/>
          <w:lang w:val="en-US"/>
        </w:rPr>
        <w:fldChar w:fldCharType="separate"/>
      </w:r>
      <w:r w:rsidR="006F0280">
        <w:rPr>
          <w:bCs/>
          <w:noProof/>
          <w:lang w:val="en-US"/>
        </w:rPr>
        <w:t>(65, 66)</w:t>
      </w:r>
      <w:r w:rsidR="001B662B">
        <w:rPr>
          <w:bCs/>
          <w:lang w:val="en-US"/>
        </w:rPr>
        <w:fldChar w:fldCharType="end"/>
      </w:r>
      <w:r w:rsidR="001B662B">
        <w:rPr>
          <w:bCs/>
          <w:lang w:val="en-US"/>
        </w:rPr>
        <w:t xml:space="preserve"> and/</w:t>
      </w:r>
      <w:r w:rsidRPr="0016221A">
        <w:rPr>
          <w:bCs/>
          <w:lang w:val="en-US"/>
        </w:rPr>
        <w:t>or bone density tests</w:t>
      </w:r>
      <w:r w:rsidR="00C1359B">
        <w:rPr>
          <w:bCs/>
          <w:lang w:val="en-US"/>
        </w:rPr>
        <w:t xml:space="preserve"> </w:t>
      </w:r>
      <w:r w:rsidR="001B662B">
        <w:rPr>
          <w:bCs/>
          <w:lang w:val="en-US"/>
        </w:rPr>
        <w:fldChar w:fldCharType="begin"/>
      </w:r>
      <w:r w:rsidR="006F0280">
        <w:rPr>
          <w:bCs/>
          <w:lang w:val="en-US"/>
        </w:rPr>
        <w:instrText xml:space="preserve"> ADDIN EN.CITE &lt;EndNote&gt;&lt;Cite&gt;&lt;Author&gt;Bell&lt;/Author&gt;&lt;Year&gt;2009&lt;/Year&gt;&lt;RecNum&gt;14&lt;/RecNum&gt;&lt;DisplayText&gt;(67)&lt;/DisplayText&gt;&lt;record&gt;&lt;rec-number&gt;14&lt;/rec-number&gt;&lt;foreign-keys&gt;&lt;key app="EN" db-id="0e0dtv00zpxszqev0x0pzxz405es0spx2fwt" timestamp="1463972944"&gt;14&lt;/key&gt;&lt;/foreign-keys&gt;&lt;ref-type name="Journal Article"&gt;17&lt;/ref-type&gt;&lt;contributors&gt;&lt;authors&gt;&lt;author&gt;Bell, K. J.&lt;/author&gt;&lt;author&gt;Hayen, A.&lt;/author&gt;&lt;author&gt;Macaskill, P.&lt;/author&gt;&lt;author&gt;Irwig, L.&lt;/author&gt;&lt;author&gt;Craig, J. C.&lt;/author&gt;&lt;author&gt;Ensrud, K.&lt;/author&gt;&lt;author&gt;Bauer, D. C.&lt;/author&gt;&lt;/authors&gt;&lt;/contributors&gt;&lt;auth-address&gt;Screening and Test Evaluation Program, School of Public Health, Edward Ford Building (A27), University of Sydney, NSW 2006, Australia. katyb@health.usyd.edu.au&lt;/auth-address&gt;&lt;titles&gt;&lt;title&gt;Value of routine monitoring of bone mineral density after starting bisphosphonate treatment: secondary analysis of trial data&lt;/title&gt;&lt;secondary-title&gt;BMJ&lt;/secondary-title&gt;&lt;/titles&gt;&lt;periodical&gt;&lt;full-title&gt;BMJ&lt;/full-title&gt;&lt;/periodical&gt;&lt;pages&gt;b2266&lt;/pages&gt;&lt;volume&gt;338&lt;/volume&gt;&lt;edition&gt;2009/06/25&lt;/edition&gt;&lt;keywords&gt;&lt;keyword&gt;Alendronate/*therapeutic use&lt;/keyword&gt;&lt;keyword&gt;Bone Density/*drug effects&lt;/keyword&gt;&lt;keyword&gt;Bone Density Conservation Agents/*therapeutic use&lt;/keyword&gt;&lt;keyword&gt;Female&lt;/keyword&gt;&lt;keyword&gt;Fractures, Spontaneous/physiopathology/*prevention &amp;amp; control&lt;/keyword&gt;&lt;keyword&gt;Hip Joint/drug effects&lt;/keyword&gt;&lt;keyword&gt;Humans&lt;/keyword&gt;&lt;keyword&gt;Osteoporosis/physiopathology/*prevention &amp;amp; control&lt;/keyword&gt;&lt;keyword&gt;Postmenopause&lt;/keyword&gt;&lt;keyword&gt;Unnecessary Procedures&lt;/keyword&gt;&lt;/keywords&gt;&lt;dates&gt;&lt;year&gt;2009&lt;/year&gt;&lt;/dates&gt;&lt;isbn&gt;1756-1833 (Electronic)&amp;#xD;0959-535X (Linking)&lt;/isbn&gt;&lt;accession-num&gt;19549996&lt;/accession-num&gt;&lt;work-type&gt;Comparative Study&amp;#xD;Randomized Controlled Trial&amp;#xD;Research Support, Non-U.S. Gov&amp;apos;t&lt;/work-type&gt;&lt;urls&gt;&lt;related-urls&gt;&lt;url&gt;http://www.ncbi.nlm.nih.gov/pubmed/19549996&lt;/url&gt;&lt;/related-urls&gt;&lt;/urls&gt;&lt;custom2&gt;PMC3272655&lt;/custom2&gt;&lt;electronic-resource-num&gt;10.1136/bmj.b2266&lt;/electronic-resource-num&gt;&lt;language&gt;eng&lt;/language&gt;&lt;/record&gt;&lt;/Cite&gt;&lt;/EndNote&gt;</w:instrText>
      </w:r>
      <w:r w:rsidR="001B662B">
        <w:rPr>
          <w:bCs/>
          <w:lang w:val="en-US"/>
        </w:rPr>
        <w:fldChar w:fldCharType="separate"/>
      </w:r>
      <w:r w:rsidR="006F0280">
        <w:rPr>
          <w:bCs/>
          <w:noProof/>
          <w:lang w:val="en-US"/>
        </w:rPr>
        <w:t>(67)</w:t>
      </w:r>
      <w:r w:rsidR="001B662B">
        <w:rPr>
          <w:bCs/>
          <w:lang w:val="en-US"/>
        </w:rPr>
        <w:fldChar w:fldCharType="end"/>
      </w:r>
      <w:r w:rsidRPr="0016221A">
        <w:rPr>
          <w:bCs/>
          <w:lang w:val="en-US"/>
        </w:rPr>
        <w:t>. Interventions to improve adherence have at best modest effects</w:t>
      </w:r>
      <w:r w:rsidR="001B662B">
        <w:rPr>
          <w:bCs/>
          <w:lang w:val="en-US"/>
        </w:rPr>
        <w:t xml:space="preserve"> </w:t>
      </w:r>
      <w:r w:rsidR="001B662B">
        <w:rPr>
          <w:bCs/>
          <w:lang w:val="en-US"/>
        </w:rPr>
        <w:fldChar w:fldCharType="begin">
          <w:fldData xml:space="preserve">PEVuZE5vdGU+PENpdGU+PEF1dGhvcj5IaWxpZ3NtYW5uPC9BdXRob3I+PFllYXI+MjAxMzwvWWVh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</w:fldData>
        </w:fldChar>
      </w:r>
      <w:r w:rsidR="006F0280">
        <w:rPr>
          <w:bCs/>
          <w:lang w:val="en-US"/>
        </w:rPr>
        <w:instrText xml:space="preserve"> ADDIN EN.CITE </w:instrText>
      </w:r>
      <w:r w:rsidR="006F0280">
        <w:rPr>
          <w:bCs/>
          <w:lang w:val="en-US"/>
        </w:rPr>
        <w:fldChar w:fldCharType="begin">
          <w:fldData xml:space="preserve">PEVuZE5vdGU+PENpdGU+PEF1dGhvcj5IaWxpZ3NtYW5uPC9BdXRob3I+PFllYXI+MjAxMzwvWWVh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</w:fldData>
        </w:fldChar>
      </w:r>
      <w:r w:rsidR="006F0280">
        <w:rPr>
          <w:bCs/>
          <w:lang w:val="en-US"/>
        </w:rPr>
        <w:instrText xml:space="preserve"> ADDIN EN.CITE.DATA </w:instrText>
      </w:r>
      <w:r w:rsidR="006F0280">
        <w:rPr>
          <w:bCs/>
          <w:lang w:val="en-US"/>
        </w:rPr>
      </w:r>
      <w:r w:rsidR="006F0280">
        <w:rPr>
          <w:bCs/>
          <w:lang w:val="en-US"/>
        </w:rPr>
        <w:fldChar w:fldCharType="end"/>
      </w:r>
      <w:r w:rsidR="001B662B">
        <w:rPr>
          <w:bCs/>
          <w:lang w:val="en-US"/>
        </w:rPr>
      </w:r>
      <w:r w:rsidR="001B662B">
        <w:rPr>
          <w:bCs/>
          <w:lang w:val="en-US"/>
        </w:rPr>
        <w:fldChar w:fldCharType="separate"/>
      </w:r>
      <w:r w:rsidR="006F0280">
        <w:rPr>
          <w:bCs/>
          <w:noProof/>
          <w:lang w:val="en-US"/>
        </w:rPr>
        <w:t>(68, 69)</w:t>
      </w:r>
      <w:r w:rsidR="001B662B">
        <w:rPr>
          <w:bCs/>
          <w:lang w:val="en-US"/>
        </w:rPr>
        <w:fldChar w:fldCharType="end"/>
      </w:r>
      <w:r w:rsidRPr="0016221A">
        <w:rPr>
          <w:bCs/>
          <w:lang w:val="en-US"/>
        </w:rPr>
        <w:t>.</w:t>
      </w:r>
    </w:p>
    <w:p w14:paraId="39FBB65B" w14:textId="629A884F" w:rsidR="0016221A" w:rsidRPr="0016221A" w:rsidRDefault="0016221A" w:rsidP="00862438">
      <w:pPr>
        <w:spacing w:line="480" w:lineRule="auto"/>
        <w:jc w:val="both"/>
        <w:rPr>
          <w:bCs/>
          <w:lang w:val="en-US"/>
        </w:rPr>
      </w:pPr>
      <w:bookmarkStart w:id="5" w:name="conclusion"/>
      <w:bookmarkEnd w:id="5"/>
      <w:r w:rsidRPr="0016221A">
        <w:rPr>
          <w:bCs/>
          <w:lang w:val="en-US"/>
        </w:rPr>
        <w:t xml:space="preserve">Initial results of the programme have shown that it is possible to benchmark services internationally with a single tool despite </w:t>
      </w:r>
      <w:r w:rsidR="001B662B">
        <w:rPr>
          <w:bCs/>
          <w:lang w:val="en-US"/>
        </w:rPr>
        <w:t>the wide variations in national/</w:t>
      </w:r>
      <w:r w:rsidRPr="0016221A">
        <w:rPr>
          <w:bCs/>
          <w:lang w:val="en-US"/>
        </w:rPr>
        <w:t>local health systems</w:t>
      </w:r>
      <w:r w:rsidR="004A7E7E">
        <w:rPr>
          <w:bCs/>
          <w:lang w:val="en-US"/>
        </w:rPr>
        <w:t>,</w:t>
      </w:r>
      <w:r w:rsidRPr="0016221A">
        <w:rPr>
          <w:bCs/>
          <w:lang w:val="en-US"/>
        </w:rPr>
        <w:t xml:space="preserve"> and this supports the ongoing implementation of this programme with the ambition of </w:t>
      </w:r>
      <w:r w:rsidR="004A7E7E">
        <w:rPr>
          <w:bCs/>
          <w:lang w:val="en-US"/>
        </w:rPr>
        <w:t xml:space="preserve">sharing </w:t>
      </w:r>
      <w:r w:rsidRPr="0016221A">
        <w:rPr>
          <w:bCs/>
          <w:lang w:val="en-US"/>
        </w:rPr>
        <w:t>results from all health systems globally</w:t>
      </w:r>
      <w:r w:rsidR="001B662B">
        <w:rPr>
          <w:bCs/>
          <w:lang w:val="en-US"/>
        </w:rPr>
        <w:t xml:space="preserve"> </w:t>
      </w:r>
      <w:r w:rsidR="001B662B">
        <w:rPr>
          <w:bCs/>
          <w:lang w:val="en-US"/>
        </w:rPr>
        <w:fldChar w:fldCharType="begin">
          <w:fldData xml:space="preserve">PEVuZE5vdGU+PENpdGU+PEF1dGhvcj5KYXZhaWQ8L0F1dGhvcj48WWVhcj4yMDE1PC9ZZWFyPjxS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jU3My04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</w:fldData>
        </w:fldChar>
      </w:r>
      <w:r w:rsidR="00B7722D">
        <w:rPr>
          <w:bCs/>
          <w:lang w:val="en-US"/>
        </w:rPr>
        <w:instrText xml:space="preserve"> ADDIN EN.CITE </w:instrText>
      </w:r>
      <w:r w:rsidR="00B7722D">
        <w:rPr>
          <w:bCs/>
          <w:lang w:val="en-US"/>
        </w:rPr>
        <w:fldChar w:fldCharType="begin">
          <w:fldData xml:space="preserve">PEVuZE5vdGU+PENpdGU+PEF1dGhvcj5KYXZhaWQ8L0F1dGhvcj48WWVhcj4yMDE1PC9ZZWFyPjxS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jU3My04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</w:fldData>
        </w:fldChar>
      </w:r>
      <w:r w:rsidR="00B7722D">
        <w:rPr>
          <w:bCs/>
          <w:lang w:val="en-US"/>
        </w:rPr>
        <w:instrText xml:space="preserve"> ADDIN EN.CITE.DATA </w:instrText>
      </w:r>
      <w:r w:rsidR="00B7722D">
        <w:rPr>
          <w:bCs/>
          <w:lang w:val="en-US"/>
        </w:rPr>
      </w:r>
      <w:r w:rsidR="00B7722D">
        <w:rPr>
          <w:bCs/>
          <w:lang w:val="en-US"/>
        </w:rPr>
        <w:fldChar w:fldCharType="end"/>
      </w:r>
      <w:r w:rsidR="001B662B">
        <w:rPr>
          <w:bCs/>
          <w:lang w:val="en-US"/>
        </w:rPr>
      </w:r>
      <w:r w:rsidR="001B662B">
        <w:rPr>
          <w:bCs/>
          <w:lang w:val="en-US"/>
        </w:rPr>
        <w:fldChar w:fldCharType="separate"/>
      </w:r>
      <w:r w:rsidR="00B7722D">
        <w:rPr>
          <w:bCs/>
          <w:noProof/>
          <w:lang w:val="en-US"/>
        </w:rPr>
        <w:t>(40)</w:t>
      </w:r>
      <w:r w:rsidR="001B662B">
        <w:rPr>
          <w:bCs/>
          <w:lang w:val="en-US"/>
        </w:rPr>
        <w:fldChar w:fldCharType="end"/>
      </w:r>
      <w:r w:rsidRPr="0016221A">
        <w:rPr>
          <w:bCs/>
          <w:lang w:val="en-US"/>
        </w:rPr>
        <w:t xml:space="preserve">. </w:t>
      </w:r>
      <w:r w:rsidR="00B201AC">
        <w:rPr>
          <w:bCs/>
          <w:lang w:val="en-US"/>
        </w:rPr>
        <w:t>While the majority of FLS that feature on the map to date are in Europe or North America, applications are increasing from Asia, Latin America and Oceania, as indicated by the green stars on the map which represent those FLS currently under review. The FLS featured from Algeria represents the only centre on the African continent.</w:t>
      </w:r>
    </w:p>
    <w:p w14:paraId="088F8A1E" w14:textId="4E4C76A6" w:rsidR="0016221A" w:rsidRDefault="0016221A" w:rsidP="00862438">
      <w:pPr>
        <w:pStyle w:val="Heading2"/>
        <w:rPr>
          <w:lang w:val="en-US"/>
        </w:rPr>
      </w:pPr>
      <w:r w:rsidRPr="0016221A">
        <w:rPr>
          <w:lang w:val="en-US"/>
        </w:rPr>
        <w:t>UK National Osteoporosis Society Clinical Standards for Fracture Liaison Services</w:t>
      </w:r>
      <w:r w:rsidR="00862438">
        <w:rPr>
          <w:lang w:val="en-US"/>
        </w:rPr>
        <w:t xml:space="preserve"> – Level B heading</w:t>
      </w:r>
    </w:p>
    <w:p w14:paraId="66708F3A" w14:textId="77777777" w:rsidR="00862438" w:rsidRPr="00862438" w:rsidRDefault="00862438" w:rsidP="00862438">
      <w:pPr>
        <w:rPr>
          <w:lang w:val="en-US"/>
        </w:rPr>
      </w:pPr>
    </w:p>
    <w:p w14:paraId="50DD3CF8" w14:textId="454B380D" w:rsidR="0016221A" w:rsidRDefault="0016221A" w:rsidP="00653D23">
      <w:pPr>
        <w:spacing w:line="480" w:lineRule="auto"/>
        <w:jc w:val="both"/>
        <w:rPr>
          <w:lang w:val="en-US"/>
        </w:rPr>
      </w:pPr>
      <w:r w:rsidRPr="0016221A">
        <w:rPr>
          <w:lang w:val="en-US"/>
        </w:rPr>
        <w:t>Established in 1986, the National Osteoporosis Society (NOS) is a UK-wide charity dedicated to improving the diagnosis, prevention and treatment of osteoporosis. Since 2009, NOS has led a national campaign for universal acc</w:t>
      </w:r>
      <w:r w:rsidR="00EE3AC5">
        <w:rPr>
          <w:lang w:val="en-US"/>
        </w:rPr>
        <w:t>ess to FLS</w:t>
      </w:r>
      <w:r w:rsidR="00DA4E64">
        <w:rPr>
          <w:lang w:val="en-US"/>
        </w:rPr>
        <w:t xml:space="preserve">. </w:t>
      </w:r>
      <w:r w:rsidRPr="0016221A">
        <w:rPr>
          <w:lang w:val="en-US"/>
        </w:rPr>
        <w:t>In 2012, a multidisciplinary Falls and Fractures Alliance was established in England with the objective of reducing the rat</w:t>
      </w:r>
      <w:r w:rsidR="0076149F">
        <w:rPr>
          <w:lang w:val="en-US"/>
        </w:rPr>
        <w:t>e of hospital admissions for hip fractures and</w:t>
      </w:r>
      <w:r w:rsidRPr="0016221A">
        <w:rPr>
          <w:lang w:val="en-US"/>
        </w:rPr>
        <w:t xml:space="preserve"> falls and falls-related injuries in people over the age of 65 between 2012 and 2017.</w:t>
      </w:r>
    </w:p>
    <w:p w14:paraId="7968CC58" w14:textId="71B214AD" w:rsidR="00CD7926" w:rsidRDefault="00CD7926" w:rsidP="00653D23">
      <w:pPr>
        <w:spacing w:line="480" w:lineRule="auto"/>
        <w:jc w:val="both"/>
        <w:rPr>
          <w:lang w:val="en-US"/>
        </w:rPr>
      </w:pPr>
      <w:r>
        <w:rPr>
          <w:lang w:val="en-US"/>
        </w:rPr>
        <w:t>In 2014, NOS brought together national and local stakeholders, clinicians and patient representatives to form the FLS Implementation Group (FLS-IG), to provide leadership and coordination across projects to increase FLS provision in the UK</w:t>
      </w:r>
      <w:r w:rsidR="0040591A">
        <w:rPr>
          <w:lang w:val="en-US"/>
        </w:rPr>
        <w:t xml:space="preserve"> </w:t>
      </w:r>
      <w:r w:rsidR="0040591A">
        <w:rPr>
          <w:lang w:val="en-US"/>
        </w:rPr>
        <w:fldChar w:fldCharType="begin"/>
      </w:r>
      <w:r w:rsidR="006F0280">
        <w:rPr>
          <w:lang w:val="en-US"/>
        </w:rPr>
        <w:instrText xml:space="preserve"> ADDIN EN.CITE &lt;EndNote&gt;&lt;Cite&gt;&lt;Author&gt;Arden&lt;/Author&gt;&lt;Year&gt;2015&lt;/Year&gt;&lt;RecNum&gt;111&lt;/RecNum&gt;&lt;DisplayText&gt;(70)&lt;/DisplayText&gt;&lt;record&gt;&lt;rec-number&gt;111&lt;/rec-number&gt;&lt;foreign-keys&gt;&lt;key app="EN" db-id="0e0dtv00zpxszqev0x0pzxz405es0spx2fwt" timestamp="1472096495"&gt;111&lt;/key&gt;&lt;/foreign-keys&gt;&lt;ref-type name="Conference Proceedings"&gt;10&lt;/ref-type&gt;&lt;contributors&gt;&lt;authors&gt;&lt;author&gt;Arden, H.&lt;/author&gt;&lt;author&gt;Stephenson, S.&lt;/author&gt;&lt;author&gt;Jones, T.&lt;/author&gt;&lt;/authors&gt;&lt;/contributors&gt;&lt;titles&gt;&lt;title&gt;National model of support for fracture liaison services&lt;/title&gt;&lt;secondary-title&gt;4th FFN Global Congress 2015&lt;/secondary-title&gt;&lt;/titles&gt;&lt;dates&gt;&lt;year&gt;2015&lt;/year&gt;&lt;/dates&gt;&lt;pub-location&gt;Rotterdam, The Netherlands&lt;/pub-location&gt;&lt;urls&gt;&lt;/urls&gt;&lt;/record&gt;&lt;/Cite&gt;&lt;/EndNote&gt;</w:instrText>
      </w:r>
      <w:r w:rsidR="0040591A">
        <w:rPr>
          <w:lang w:val="en-US"/>
        </w:rPr>
        <w:fldChar w:fldCharType="separate"/>
      </w:r>
      <w:r w:rsidR="006F0280">
        <w:rPr>
          <w:noProof/>
          <w:lang w:val="en-US"/>
        </w:rPr>
        <w:t>(70)</w:t>
      </w:r>
      <w:r w:rsidR="0040591A">
        <w:rPr>
          <w:lang w:val="en-US"/>
        </w:rPr>
        <w:fldChar w:fldCharType="end"/>
      </w:r>
      <w:r>
        <w:rPr>
          <w:lang w:val="en-US"/>
        </w:rPr>
        <w:t>.</w:t>
      </w:r>
      <w:r w:rsidR="00B05FA6">
        <w:rPr>
          <w:lang w:val="en-US"/>
        </w:rPr>
        <w:t xml:space="preserve"> Under the auspices of the FLS-IG, NOS developed a range of resources including:</w:t>
      </w:r>
    </w:p>
    <w:p w14:paraId="0E0B251B" w14:textId="57531726" w:rsidR="00B05FA6" w:rsidRDefault="00B05FA6" w:rsidP="006F0280">
      <w:pPr>
        <w:pStyle w:val="ListParagraph"/>
        <w:numPr>
          <w:ilvl w:val="0"/>
          <w:numId w:val="24"/>
        </w:numPr>
        <w:spacing w:line="480" w:lineRule="auto"/>
        <w:jc w:val="both"/>
        <w:rPr>
          <w:lang w:val="en-US"/>
        </w:rPr>
      </w:pPr>
      <w:r>
        <w:rPr>
          <w:lang w:val="en-US"/>
        </w:rPr>
        <w:t>Clinical Standards for FLS</w:t>
      </w:r>
    </w:p>
    <w:p w14:paraId="29AC0045" w14:textId="23B37A9F" w:rsidR="00B05FA6" w:rsidRDefault="00B05FA6" w:rsidP="006F0280">
      <w:pPr>
        <w:pStyle w:val="ListParagraph"/>
        <w:numPr>
          <w:ilvl w:val="0"/>
          <w:numId w:val="24"/>
        </w:numPr>
        <w:spacing w:line="480" w:lineRule="auto"/>
        <w:jc w:val="both"/>
        <w:rPr>
          <w:lang w:val="en-US"/>
        </w:rPr>
      </w:pPr>
      <w:r>
        <w:rPr>
          <w:lang w:val="en-US"/>
        </w:rPr>
        <w:t>FLS Implementation Toolkit</w:t>
      </w:r>
    </w:p>
    <w:p w14:paraId="3773FD94" w14:textId="451C69E2" w:rsidR="0040591A" w:rsidRDefault="002D71E3" w:rsidP="006F0280">
      <w:pPr>
        <w:pStyle w:val="ListParagraph"/>
        <w:numPr>
          <w:ilvl w:val="0"/>
          <w:numId w:val="24"/>
        </w:numPr>
        <w:spacing w:line="480" w:lineRule="auto"/>
        <w:jc w:val="both"/>
        <w:rPr>
          <w:lang w:val="en-US"/>
        </w:rPr>
      </w:pPr>
      <w:r>
        <w:rPr>
          <w:lang w:val="en-US"/>
        </w:rPr>
        <w:t>FLS Benefits calculator</w:t>
      </w:r>
    </w:p>
    <w:p w14:paraId="668C1204" w14:textId="51BD6950" w:rsidR="00B05FA6" w:rsidRDefault="00B05FA6" w:rsidP="006F0280">
      <w:pPr>
        <w:pStyle w:val="ListParagraph"/>
        <w:numPr>
          <w:ilvl w:val="0"/>
          <w:numId w:val="24"/>
        </w:numPr>
        <w:spacing w:line="480" w:lineRule="auto"/>
        <w:jc w:val="both"/>
        <w:rPr>
          <w:lang w:val="en-US"/>
        </w:rPr>
      </w:pPr>
      <w:r>
        <w:rPr>
          <w:lang w:val="en-US"/>
        </w:rPr>
        <w:t>Accredited online training certification for fracture prevention practitioners</w:t>
      </w:r>
    </w:p>
    <w:p w14:paraId="6A7DF3CF" w14:textId="14A495E3" w:rsidR="00B05FA6" w:rsidRDefault="00B05FA6" w:rsidP="006F0280">
      <w:pPr>
        <w:pStyle w:val="ListParagraph"/>
        <w:numPr>
          <w:ilvl w:val="0"/>
          <w:numId w:val="24"/>
        </w:numPr>
        <w:spacing w:line="480" w:lineRule="auto"/>
        <w:jc w:val="both"/>
        <w:rPr>
          <w:lang w:val="en-US"/>
        </w:rPr>
      </w:pPr>
      <w:r>
        <w:rPr>
          <w:lang w:val="en-US"/>
        </w:rPr>
        <w:t>A peer review process to support development of a gold standard FLS</w:t>
      </w:r>
    </w:p>
    <w:p w14:paraId="0916D486" w14:textId="5265ABD6" w:rsidR="00B05FA6" w:rsidRPr="00B05FA6" w:rsidRDefault="00B05FA6" w:rsidP="00B05FA6">
      <w:pPr>
        <w:spacing w:line="480" w:lineRule="auto"/>
        <w:jc w:val="both"/>
        <w:rPr>
          <w:lang w:val="en-US"/>
        </w:rPr>
      </w:pPr>
      <w:r>
        <w:rPr>
          <w:lang w:val="en-US"/>
        </w:rPr>
        <w:t xml:space="preserve">NOS has also established a Service Delivery Group which employs several very experienced FLS nurse practitioners and individuals with extensive experience in service commissioning within the </w:t>
      </w:r>
      <w:r w:rsidR="0040591A">
        <w:rPr>
          <w:lang w:val="en-US"/>
        </w:rPr>
        <w:t>UK National Health S</w:t>
      </w:r>
      <w:r>
        <w:rPr>
          <w:lang w:val="en-US"/>
        </w:rPr>
        <w:t>ervice (NHS).</w:t>
      </w:r>
      <w:r w:rsidR="0040591A">
        <w:rPr>
          <w:lang w:val="en-US"/>
        </w:rPr>
        <w:t xml:space="preserve"> The NOS Service Delivery Group</w:t>
      </w:r>
      <w:r w:rsidR="002D71E3">
        <w:rPr>
          <w:lang w:val="en-US"/>
        </w:rPr>
        <w:t xml:space="preserve"> is working with many hospitals across the NHS to support refinement of existing FLS and establishment of services where they do not currently exist.</w:t>
      </w:r>
    </w:p>
    <w:p w14:paraId="002CB13C" w14:textId="6D1CE999" w:rsidR="0016221A" w:rsidRDefault="0016221A" w:rsidP="00653D23">
      <w:pPr>
        <w:spacing w:line="480" w:lineRule="auto"/>
        <w:jc w:val="both"/>
        <w:rPr>
          <w:lang w:val="en-US"/>
        </w:rPr>
      </w:pPr>
      <w:r w:rsidRPr="0016221A">
        <w:rPr>
          <w:lang w:val="en-US"/>
        </w:rPr>
        <w:t xml:space="preserve">NOS developed </w:t>
      </w:r>
      <w:r w:rsidR="0076149F">
        <w:rPr>
          <w:lang w:val="en-US"/>
        </w:rPr>
        <w:t>UK Clinical S</w:t>
      </w:r>
      <w:r w:rsidRPr="0016221A">
        <w:rPr>
          <w:lang w:val="en-US"/>
        </w:rPr>
        <w:t>tandards</w:t>
      </w:r>
      <w:r w:rsidR="0076149F">
        <w:rPr>
          <w:lang w:val="en-US"/>
        </w:rPr>
        <w:t xml:space="preserve"> for FLS</w:t>
      </w:r>
      <w:r w:rsidRPr="0016221A">
        <w:rPr>
          <w:lang w:val="en-US"/>
        </w:rPr>
        <w:t xml:space="preserve"> addressing the whole pathway, from identification of the patient through to assessment of future risk and the provision of guidance, information and treatment for patients</w:t>
      </w:r>
      <w:r w:rsidR="00862438">
        <w:rPr>
          <w:lang w:val="en-US"/>
        </w:rPr>
        <w:t xml:space="preserve"> </w:t>
      </w:r>
      <w:r w:rsidR="00862438">
        <w:rPr>
          <w:lang w:val="en-US"/>
        </w:rPr>
        <w:fldChar w:fldCharType="begin"/>
      </w:r>
      <w:r w:rsidR="006F0280">
        <w:rPr>
          <w:lang w:val="en-US"/>
        </w:rPr>
        <w:instrText xml:space="preserve"> ADDIN EN.CITE &lt;EndNote&gt;&lt;Cite&gt;&lt;Author&gt;Gittoes&lt;/Author&gt;&lt;Year&gt;2015&lt;/Year&gt;&lt;RecNum&gt;32&lt;/RecNum&gt;&lt;DisplayText&gt;(71)&lt;/DisplayText&gt;&lt;record&gt;&lt;rec-number&gt;32&lt;/rec-number&gt;&lt;foreign-keys&gt;&lt;key app="EN" db-id="0e0dtv00zpxszqev0x0pzxz405es0spx2fwt" timestamp="1463976609"&gt;32&lt;/key&gt;&lt;/foreign-keys&gt;&lt;ref-type name="Report"&gt;27&lt;/ref-type&gt;&lt;contributors&gt;&lt;authors&gt;&lt;author&gt;Gittoes, N.&lt;/author&gt;&lt;author&gt;McLellan, A.R,&lt;/author&gt;&lt;author&gt;Cooper, A.&lt;/author&gt;&lt;author&gt;Dockery, F.&lt;/author&gt;&lt;author&gt;Davenport, G.&lt;/author&gt;&lt;author&gt;Goodwin, V.&lt;/author&gt;&lt;author&gt;Hui, A.&lt;/author&gt;&lt;author&gt;Long, Z.&lt;/author&gt;&lt;author&gt;Mitchell, P.&lt;/author&gt;&lt;author&gt;Jha, P.&lt;/author&gt;&lt;author&gt;Poulton, S.&lt;/author&gt;&lt;author&gt;Stevenson, S.&lt;/author&gt;&lt;author&gt;Thurston, A.&lt;/author&gt;&lt;/authors&gt;&lt;/contributors&gt;&lt;titles&gt;&lt;title&gt;Effective Secondary Prevention of Fragility Fractures: Clinical Standards for Fracture Liaison Services&lt;/title&gt;&lt;/titles&gt;&lt;dates&gt;&lt;year&gt;2015&lt;/year&gt;&lt;/dates&gt;&lt;pub-location&gt;Camerton&lt;/pub-location&gt;&lt;publisher&gt;National Osteoporosis Society&lt;/publisher&gt;&lt;urls&gt;&lt;related-urls&gt;&lt;url&gt;https://www.nos.org.uk/health-professionals/fracture-liaison-services&lt;/url&gt;&lt;/related-urls&gt;&lt;/urls&gt;&lt;/record&gt;&lt;/Cite&gt;&lt;/EndNote&gt;</w:instrText>
      </w:r>
      <w:r w:rsidR="00862438">
        <w:rPr>
          <w:lang w:val="en-US"/>
        </w:rPr>
        <w:fldChar w:fldCharType="separate"/>
      </w:r>
      <w:r w:rsidR="006F0280">
        <w:rPr>
          <w:noProof/>
          <w:lang w:val="en-US"/>
        </w:rPr>
        <w:t>(71)</w:t>
      </w:r>
      <w:r w:rsidR="00862438">
        <w:rPr>
          <w:lang w:val="en-US"/>
        </w:rPr>
        <w:fldChar w:fldCharType="end"/>
      </w:r>
      <w:r w:rsidRPr="0016221A">
        <w:rPr>
          <w:lang w:val="en-US"/>
        </w:rPr>
        <w:t>. A</w:t>
      </w:r>
      <w:r w:rsidR="00862438">
        <w:rPr>
          <w:lang w:val="en-US"/>
        </w:rPr>
        <w:t xml:space="preserve"> so-called</w:t>
      </w:r>
      <w:r w:rsidRPr="0016221A">
        <w:rPr>
          <w:lang w:val="en-US"/>
        </w:rPr>
        <w:t xml:space="preserve"> </w:t>
      </w:r>
      <w:r w:rsidR="00862438">
        <w:rPr>
          <w:lang w:val="en-US"/>
        </w:rPr>
        <w:t>‘</w:t>
      </w:r>
      <w:r w:rsidRPr="0016221A">
        <w:rPr>
          <w:lang w:val="en-GB"/>
        </w:rPr>
        <w:t>5IQ approach</w:t>
      </w:r>
      <w:r w:rsidR="00862438">
        <w:rPr>
          <w:lang w:val="en-GB"/>
        </w:rPr>
        <w:t>’</w:t>
      </w:r>
      <w:r w:rsidRPr="0016221A">
        <w:rPr>
          <w:lang w:val="en-GB"/>
        </w:rPr>
        <w:t xml:space="preserve"> describ</w:t>
      </w:r>
      <w:r w:rsidR="00862438">
        <w:rPr>
          <w:lang w:val="en-GB"/>
        </w:rPr>
        <w:t>es the key objectives of a</w:t>
      </w:r>
      <w:r w:rsidR="00AF5383">
        <w:rPr>
          <w:lang w:val="en-GB"/>
        </w:rPr>
        <w:t xml:space="preserve"> FLS:</w:t>
      </w:r>
    </w:p>
    <w:p w14:paraId="7460AA12" w14:textId="3D22ACB5" w:rsidR="00AE4BAF" w:rsidRDefault="00AE4BAF" w:rsidP="00653D23">
      <w:pPr>
        <w:pStyle w:val="ListParagraph"/>
        <w:numPr>
          <w:ilvl w:val="0"/>
          <w:numId w:val="13"/>
        </w:numPr>
        <w:spacing w:line="480" w:lineRule="auto"/>
        <w:jc w:val="both"/>
        <w:rPr>
          <w:lang w:val="en-US"/>
        </w:rPr>
      </w:pPr>
      <w:r>
        <w:rPr>
          <w:lang w:val="en-US"/>
        </w:rPr>
        <w:t>Identification: F</w:t>
      </w:r>
      <w:r w:rsidRPr="00AE4BAF">
        <w:rPr>
          <w:lang w:val="en-US"/>
        </w:rPr>
        <w:t>indi</w:t>
      </w:r>
      <w:r>
        <w:rPr>
          <w:lang w:val="en-US"/>
        </w:rPr>
        <w:t xml:space="preserve">ng patients with new fragility fractures, </w:t>
      </w:r>
      <w:r w:rsidRPr="00AE4BAF">
        <w:rPr>
          <w:lang w:val="en-US"/>
        </w:rPr>
        <w:t>with the potential to extend scope to include identification of patients with prior fractures</w:t>
      </w:r>
      <w:r w:rsidR="00917636">
        <w:rPr>
          <w:lang w:val="en-US"/>
        </w:rPr>
        <w:t>.</w:t>
      </w:r>
    </w:p>
    <w:p w14:paraId="58E3F98B" w14:textId="4239C64C" w:rsidR="00917636" w:rsidRPr="00917636" w:rsidRDefault="00917636" w:rsidP="00653D23">
      <w:pPr>
        <w:pStyle w:val="ListParagraph"/>
        <w:numPr>
          <w:ilvl w:val="0"/>
          <w:numId w:val="13"/>
        </w:numPr>
        <w:spacing w:line="480" w:lineRule="auto"/>
        <w:jc w:val="both"/>
        <w:rPr>
          <w:lang w:val="en-US"/>
        </w:rPr>
      </w:pPr>
      <w:r w:rsidRPr="00917636">
        <w:rPr>
          <w:lang w:val="en-US"/>
        </w:rPr>
        <w:t xml:space="preserve">Investigation: </w:t>
      </w:r>
      <w:r>
        <w:rPr>
          <w:lang w:val="en-US"/>
        </w:rPr>
        <w:t>I</w:t>
      </w:r>
      <w:r w:rsidRPr="00917636">
        <w:rPr>
          <w:lang w:val="en-US"/>
        </w:rPr>
        <w:t xml:space="preserve">ncorporating </w:t>
      </w:r>
      <w:r w:rsidR="0076149F">
        <w:rPr>
          <w:lang w:val="en-US"/>
        </w:rPr>
        <w:t>fracture risk assessment with DXA</w:t>
      </w:r>
      <w:r w:rsidRPr="00917636">
        <w:rPr>
          <w:lang w:val="en-US"/>
        </w:rPr>
        <w:t xml:space="preserve"> to determine modifiable risk that merits intervention, tests to identify underlying causes of secondary osteoporosis, and assessment of falls risk</w:t>
      </w:r>
      <w:r>
        <w:rPr>
          <w:lang w:val="en-US"/>
        </w:rPr>
        <w:t>.</w:t>
      </w:r>
    </w:p>
    <w:p w14:paraId="006C8D08" w14:textId="382B1C43" w:rsidR="00917636" w:rsidRPr="00917636" w:rsidRDefault="00917636" w:rsidP="00653D23">
      <w:pPr>
        <w:pStyle w:val="ListParagraph"/>
        <w:numPr>
          <w:ilvl w:val="0"/>
          <w:numId w:val="13"/>
        </w:numPr>
        <w:spacing w:line="480" w:lineRule="auto"/>
        <w:jc w:val="both"/>
        <w:rPr>
          <w:lang w:val="en-US"/>
        </w:rPr>
      </w:pPr>
      <w:r w:rsidRPr="00917636">
        <w:rPr>
          <w:lang w:val="en-US"/>
        </w:rPr>
        <w:t xml:space="preserve">Information: </w:t>
      </w:r>
      <w:r>
        <w:rPr>
          <w:lang w:val="en-US"/>
        </w:rPr>
        <w:t>E</w:t>
      </w:r>
      <w:r w:rsidRPr="00917636">
        <w:rPr>
          <w:lang w:val="en-US"/>
        </w:rPr>
        <w:t>ducating patients about their falls and fracture risk and the benefits and risks of treatment</w:t>
      </w:r>
      <w:r>
        <w:rPr>
          <w:lang w:val="en-US"/>
        </w:rPr>
        <w:t>.</w:t>
      </w:r>
    </w:p>
    <w:p w14:paraId="76075EC3" w14:textId="39BBEA56" w:rsidR="00917636" w:rsidRPr="00917636" w:rsidRDefault="00917636" w:rsidP="00653D23">
      <w:pPr>
        <w:pStyle w:val="ListParagraph"/>
        <w:numPr>
          <w:ilvl w:val="0"/>
          <w:numId w:val="13"/>
        </w:numPr>
        <w:spacing w:line="480" w:lineRule="auto"/>
        <w:jc w:val="both"/>
        <w:rPr>
          <w:lang w:val="en-US"/>
        </w:rPr>
      </w:pPr>
      <w:r>
        <w:rPr>
          <w:lang w:val="en-US"/>
        </w:rPr>
        <w:t>Intervention: I</w:t>
      </w:r>
      <w:r w:rsidRPr="00917636">
        <w:rPr>
          <w:lang w:val="en-US"/>
        </w:rPr>
        <w:t>mplementing the necessary package of care, including drug treatments and non-pharmacological options for sustaining a reduction in secondary fracture risk and falls</w:t>
      </w:r>
      <w:r>
        <w:rPr>
          <w:lang w:val="en-US"/>
        </w:rPr>
        <w:t>.</w:t>
      </w:r>
    </w:p>
    <w:p w14:paraId="0E50EFE9" w14:textId="57D01566" w:rsidR="00917636" w:rsidRPr="00917636" w:rsidRDefault="00917636" w:rsidP="00653D23">
      <w:pPr>
        <w:pStyle w:val="ListParagraph"/>
        <w:numPr>
          <w:ilvl w:val="0"/>
          <w:numId w:val="13"/>
        </w:numPr>
        <w:spacing w:line="480" w:lineRule="auto"/>
        <w:jc w:val="both"/>
        <w:rPr>
          <w:lang w:val="en-US"/>
        </w:rPr>
      </w:pPr>
      <w:r w:rsidRPr="00917636">
        <w:rPr>
          <w:lang w:val="en-US"/>
        </w:rPr>
        <w:t xml:space="preserve">Integration: </w:t>
      </w:r>
      <w:r>
        <w:rPr>
          <w:lang w:val="en-US"/>
        </w:rPr>
        <w:t>S</w:t>
      </w:r>
      <w:r w:rsidRPr="00917636">
        <w:rPr>
          <w:lang w:val="en-US"/>
        </w:rPr>
        <w:t xml:space="preserve">haring patient-specific management plans with </w:t>
      </w:r>
      <w:r w:rsidR="00D23DB6">
        <w:rPr>
          <w:lang w:val="en-US"/>
        </w:rPr>
        <w:t>PCPs</w:t>
      </w:r>
      <w:r w:rsidRPr="00917636">
        <w:rPr>
          <w:lang w:val="en-US"/>
        </w:rPr>
        <w:t xml:space="preserve"> and with other professionals involved in the patient’s ongoing care plan, and ensuring long-term treatment concordance among patients</w:t>
      </w:r>
      <w:r>
        <w:rPr>
          <w:lang w:val="en-US"/>
        </w:rPr>
        <w:t>.</w:t>
      </w:r>
    </w:p>
    <w:p w14:paraId="425B1AD2" w14:textId="23025C9B" w:rsidR="00917636" w:rsidRPr="00917636" w:rsidRDefault="00917636" w:rsidP="00653D23">
      <w:pPr>
        <w:pStyle w:val="ListParagraph"/>
        <w:numPr>
          <w:ilvl w:val="0"/>
          <w:numId w:val="13"/>
        </w:numPr>
        <w:spacing w:line="480" w:lineRule="auto"/>
        <w:jc w:val="both"/>
        <w:rPr>
          <w:lang w:val="en-US"/>
        </w:rPr>
      </w:pPr>
      <w:r w:rsidRPr="00917636">
        <w:rPr>
          <w:lang w:val="en-US"/>
        </w:rPr>
        <w:t xml:space="preserve">Quality: </w:t>
      </w:r>
      <w:r>
        <w:rPr>
          <w:lang w:val="en-US"/>
        </w:rPr>
        <w:t>O</w:t>
      </w:r>
      <w:r w:rsidRPr="00917636">
        <w:rPr>
          <w:lang w:val="en-US"/>
        </w:rPr>
        <w:t>ptimizing the delivery and organization of the FLS through data collection and audit, continuing professional development (CPD), peer review and benchmarking.</w:t>
      </w:r>
    </w:p>
    <w:p w14:paraId="031F054C" w14:textId="32A20601" w:rsidR="008927DA" w:rsidRDefault="00A40826" w:rsidP="00653D23">
      <w:pPr>
        <w:spacing w:line="480" w:lineRule="auto"/>
        <w:jc w:val="both"/>
        <w:rPr>
          <w:lang w:val="en-US"/>
        </w:rPr>
      </w:pPr>
      <w:r>
        <w:rPr>
          <w:lang w:val="en-US"/>
        </w:rPr>
        <w:t>In 2016, Shipman et al</w:t>
      </w:r>
      <w:r w:rsidR="00017C69">
        <w:rPr>
          <w:lang w:val="en-US"/>
        </w:rPr>
        <w:t>.</w:t>
      </w:r>
      <w:r>
        <w:rPr>
          <w:lang w:val="en-US"/>
        </w:rPr>
        <w:t xml:space="preserve"> undertook a study of the performance of the </w:t>
      </w:r>
      <w:r w:rsidRPr="00A40826">
        <w:rPr>
          <w:lang w:val="en-US"/>
        </w:rPr>
        <w:t>University Hospital Birmingham FLS</w:t>
      </w:r>
      <w:r>
        <w:rPr>
          <w:lang w:val="en-US"/>
        </w:rPr>
        <w:t xml:space="preserve"> to </w:t>
      </w:r>
      <w:r w:rsidRPr="00A40826">
        <w:rPr>
          <w:lang w:val="en-US"/>
        </w:rPr>
        <w:t xml:space="preserve">determine whether </w:t>
      </w:r>
      <w:r>
        <w:rPr>
          <w:lang w:val="en-US"/>
        </w:rPr>
        <w:t>the NOS Clinical Standards we</w:t>
      </w:r>
      <w:r w:rsidRPr="00A40826">
        <w:rPr>
          <w:lang w:val="en-US"/>
        </w:rPr>
        <w:t>re realistically deliverable</w:t>
      </w:r>
      <w:r>
        <w:rPr>
          <w:lang w:val="en-US"/>
        </w:rPr>
        <w:t xml:space="preserve"> </w:t>
      </w:r>
      <w:r>
        <w:rPr>
          <w:lang w:val="en-US"/>
        </w:rPr>
        <w:fldChar w:fldCharType="begin"/>
      </w:r>
      <w:r w:rsidR="006F0280">
        <w:rPr>
          <w:lang w:val="en-US"/>
        </w:rPr>
        <w:instrText xml:space="preserve"> ADDIN EN.CITE &lt;EndNote&gt;&lt;Cite&gt;&lt;Author&gt;Shipman&lt;/Author&gt;&lt;Year&gt;2016&lt;/Year&gt;&lt;RecNum&gt;75&lt;/RecNum&gt;&lt;DisplayText&gt;(72)&lt;/DisplayText&gt;&lt;record&gt;&lt;rec-number&gt;75&lt;/rec-number&gt;&lt;foreign-keys&gt;&lt;key app="EN" db-id="0e0dtv00zpxszqev0x0pzxz405es0spx2fwt" timestamp="1464060001"&gt;75&lt;/key&gt;&lt;/foreign-keys&gt;&lt;ref-type name="Journal Article"&gt;17&lt;/ref-type&gt;&lt;contributors&gt;&lt;authors&gt;&lt;author&gt;Shipman, K. E.&lt;/author&gt;&lt;author&gt;Stammers, J.&lt;/author&gt;&lt;author&gt;Doyle, A.&lt;/author&gt;&lt;author&gt;Gittoes, N.&lt;/author&gt;&lt;/authors&gt;&lt;/contributors&gt;&lt;auth-address&gt;Department of Clinical Chemistry, University Hospitals Birmingham, Birmingham, B15 2TH, UK. kate.shipman@doctors.net.uk.&amp;#xD;Clinical and Experimental Medicine, College of Medical and Dental Sciences, University of Birmingham, Birmingham, UK.&amp;#xD;Falls and Fracture Prevention Service, University Hospitals Birmingham, Birmingham, UK.&amp;#xD;Centre for Endocrinology, Diabetes and Metabolism, Birmingham Health Partners &amp;amp; Department of Endocrinology, Queen Elizabeth Hospital, 3rd Floor Heritage Building, Birmingham, UK.&lt;/auth-address&gt;&lt;titles&gt;&lt;title&gt;Delivering a quality-assured fracture liaison service in a UK teaching hospital-is it achievable?&lt;/title&gt;&lt;secondary-title&gt;Osteoporos Int&lt;/secondary-title&gt;&lt;/titles&gt;&lt;periodical&gt;&lt;full-title&gt;Osteoporos Int&lt;/full-title&gt;&lt;/periodical&gt;&lt;keywords&gt;&lt;keyword&gt;Audit&lt;/keyword&gt;&lt;keyword&gt;Falls&lt;/keyword&gt;&lt;keyword&gt;Fracture liaison service&lt;/keyword&gt;&lt;keyword&gt;Fragility fracture&lt;/keyword&gt;&lt;keyword&gt;Management&lt;/keyword&gt;&lt;keyword&gt;Osteoporosis&lt;/keyword&gt;&lt;/keywords&gt;&lt;dates&gt;&lt;year&gt;2016&lt;/year&gt;&lt;pub-dates&gt;&lt;date&gt;May 18&lt;/date&gt;&lt;/pub-dates&gt;&lt;/dates&gt;&lt;isbn&gt;1433-2965 (Electronic)&amp;#xD;0937-941X (Linking)&lt;/isbn&gt;&lt;accession-num&gt;27193285&lt;/accession-num&gt;&lt;urls&gt;&lt;related-urls&gt;&lt;url&gt;http://www.ncbi.nlm.nih.gov/pubmed/27193285&lt;/url&gt;&lt;/related-urls&gt;&lt;/urls&gt;&lt;electronic-resource-num&gt;10.1007/s00198-016-3639-y&lt;/electronic-resource-num&gt;&lt;/record&gt;&lt;/Cite&gt;&lt;/EndNote&gt;</w:instrText>
      </w:r>
      <w:r>
        <w:rPr>
          <w:lang w:val="en-US"/>
        </w:rPr>
        <w:fldChar w:fldCharType="separate"/>
      </w:r>
      <w:r w:rsidR="006F0280">
        <w:rPr>
          <w:noProof/>
          <w:lang w:val="en-US"/>
        </w:rPr>
        <w:t>(72)</w:t>
      </w:r>
      <w:r>
        <w:rPr>
          <w:lang w:val="en-US"/>
        </w:rPr>
        <w:fldChar w:fldCharType="end"/>
      </w:r>
      <w:r>
        <w:rPr>
          <w:lang w:val="en-US"/>
        </w:rPr>
        <w:t>. The FLS reviewed 1,773 fracture patients during the period September 2014 to August 2015. The authors estimated that this represented approximately half of all fracture presentations to the hospital among individuals aged 50 years and over</w:t>
      </w:r>
      <w:r w:rsidR="00E2799F">
        <w:rPr>
          <w:lang w:val="en-US"/>
        </w:rPr>
        <w:t xml:space="preserve"> during the year</w:t>
      </w:r>
      <w:r>
        <w:rPr>
          <w:lang w:val="en-US"/>
        </w:rPr>
        <w:t xml:space="preserve">. </w:t>
      </w:r>
      <w:r w:rsidR="007D5A65">
        <w:rPr>
          <w:lang w:val="en-US"/>
        </w:rPr>
        <w:t>Notably, the w</w:t>
      </w:r>
      <w:r w:rsidR="007D5A65" w:rsidRPr="007D5A65">
        <w:rPr>
          <w:lang w:val="en-US"/>
        </w:rPr>
        <w:t>orkload</w:t>
      </w:r>
      <w:r w:rsidR="007D5A65">
        <w:rPr>
          <w:lang w:val="en-US"/>
        </w:rPr>
        <w:t xml:space="preserve"> of the FLS increased from four patients seen </w:t>
      </w:r>
      <w:r w:rsidR="007D5A65" w:rsidRPr="007D5A65">
        <w:rPr>
          <w:lang w:val="en-US"/>
        </w:rPr>
        <w:t>per working day in Septem</w:t>
      </w:r>
      <w:r w:rsidR="007D5A65">
        <w:rPr>
          <w:lang w:val="en-US"/>
        </w:rPr>
        <w:t xml:space="preserve">ber 2014 to seven by the end of </w:t>
      </w:r>
      <w:r w:rsidR="007D5A65" w:rsidRPr="007D5A65">
        <w:rPr>
          <w:lang w:val="en-US"/>
        </w:rPr>
        <w:t>July 2015.</w:t>
      </w:r>
      <w:r w:rsidR="007D5A65">
        <w:rPr>
          <w:lang w:val="en-US"/>
        </w:rPr>
        <w:t xml:space="preserve"> Among the fracture patients identified, practically all audit standards were met. With regard to initiation of treatment in accordance with national clinical guidelines, among patients deemed to be at increased risk of </w:t>
      </w:r>
      <w:r w:rsidR="007D5A65" w:rsidRPr="007D5A65">
        <w:rPr>
          <w:lang w:val="en-US"/>
        </w:rPr>
        <w:t>furth</w:t>
      </w:r>
      <w:r w:rsidR="007D5A65">
        <w:rPr>
          <w:lang w:val="en-US"/>
        </w:rPr>
        <w:t xml:space="preserve">er fracture, 94% of outpatients and 81% of inpatients received appropriate treatment, respectively. The authors concluded that the standards were deliverable in a real world </w:t>
      </w:r>
      <w:r w:rsidR="007D5A65" w:rsidRPr="007D5A65">
        <w:rPr>
          <w:lang w:val="en-US"/>
        </w:rPr>
        <w:t>setting.</w:t>
      </w:r>
    </w:p>
    <w:p w14:paraId="4D40BC05" w14:textId="1AF71AD4" w:rsidR="00E2799F" w:rsidRDefault="00713410" w:rsidP="00653D23">
      <w:pPr>
        <w:spacing w:line="480" w:lineRule="auto"/>
        <w:jc w:val="both"/>
        <w:rPr>
          <w:lang w:val="en-US"/>
        </w:rPr>
      </w:pPr>
      <w:r>
        <w:rPr>
          <w:lang w:val="en-US"/>
        </w:rPr>
        <w:t xml:space="preserve">Also in 2016, the UK Royal College of Physicians published </w:t>
      </w:r>
      <w:r w:rsidR="000C73E0">
        <w:rPr>
          <w:lang w:val="en-US"/>
        </w:rPr>
        <w:t xml:space="preserve">the first national </w:t>
      </w:r>
      <w:r w:rsidR="000C73E0" w:rsidRPr="000C73E0">
        <w:rPr>
          <w:lang w:val="en-US"/>
        </w:rPr>
        <w:t>Fr</w:t>
      </w:r>
      <w:r w:rsidR="000C73E0">
        <w:rPr>
          <w:lang w:val="en-US"/>
        </w:rPr>
        <w:t xml:space="preserve">acture Liaison Service Database </w:t>
      </w:r>
      <w:r w:rsidR="000C73E0" w:rsidRPr="000C73E0">
        <w:rPr>
          <w:lang w:val="en-US"/>
        </w:rPr>
        <w:t>(FLS-DB) facilities audit</w:t>
      </w:r>
      <w:r w:rsidR="000C73E0">
        <w:rPr>
          <w:lang w:val="en-US"/>
        </w:rPr>
        <w:t xml:space="preserve"> </w:t>
      </w:r>
      <w:r w:rsidR="000C73E0">
        <w:rPr>
          <w:lang w:val="en-US"/>
        </w:rPr>
        <w:fldChar w:fldCharType="begin"/>
      </w:r>
      <w:r w:rsidR="006F0280">
        <w:rPr>
          <w:lang w:val="en-US"/>
        </w:rPr>
        <w:instrText xml:space="preserve"> ADDIN EN.CITE &lt;EndNote&gt;&lt;Cite&gt;&lt;Author&gt;Royal College of Physicians Falls and Fragility Fracture Audit Programme.&lt;/Author&gt;&lt;Year&gt;2016&lt;/Year&gt;&lt;RecNum&gt;76&lt;/RecNum&gt;&lt;DisplayText&gt;(73)&lt;/DisplayText&gt;&lt;record&gt;&lt;rec-number&gt;76&lt;/rec-number&gt;&lt;foreign-keys&gt;&lt;key app="EN" db-id="0e0dtv00zpxszqev0x0pzxz405es0spx2fwt" timestamp="1464061046"&gt;76&lt;/key&gt;&lt;/foreign-keys&gt;&lt;ref-type name="Report"&gt;27&lt;/ref-type&gt;&lt;contributors&gt;&lt;authors&gt;&lt;author&gt;Royal College of Physicians Falls and Fragility Fracture Audit Programme.,&lt;/author&gt;&lt;/authors&gt;&lt;/contributors&gt;&lt;titles&gt;&lt;title&gt;Fracture Liaison Service Database (FLS-DB) facilities audit. FLS breakpoint: opportunities for improving patient care following a fragility fracture&lt;/title&gt;&lt;/titles&gt;&lt;dates&gt;&lt;year&gt;2016&lt;/year&gt;&lt;/dates&gt;&lt;pub-location&gt;London&lt;/pub-location&gt;&lt;urls&gt;&lt;/urls&gt;&lt;/record&gt;&lt;/Cite&gt;&lt;/EndNote&gt;</w:instrText>
      </w:r>
      <w:r w:rsidR="000C73E0">
        <w:rPr>
          <w:lang w:val="en-US"/>
        </w:rPr>
        <w:fldChar w:fldCharType="separate"/>
      </w:r>
      <w:r w:rsidR="006F0280">
        <w:rPr>
          <w:noProof/>
          <w:lang w:val="en-US"/>
        </w:rPr>
        <w:t>(73)</w:t>
      </w:r>
      <w:r w:rsidR="000C73E0">
        <w:rPr>
          <w:lang w:val="en-US"/>
        </w:rPr>
        <w:fldChar w:fldCharType="end"/>
      </w:r>
      <w:r w:rsidR="000C73E0">
        <w:rPr>
          <w:lang w:val="en-US"/>
        </w:rPr>
        <w:t xml:space="preserve">. </w:t>
      </w:r>
      <w:r w:rsidR="000C73E0" w:rsidRPr="000C73E0">
        <w:rPr>
          <w:lang w:val="en-US"/>
        </w:rPr>
        <w:t>The audit was created to measure primarily against N</w:t>
      </w:r>
      <w:r w:rsidR="00473EB9">
        <w:rPr>
          <w:lang w:val="en-US"/>
        </w:rPr>
        <w:t xml:space="preserve">ational </w:t>
      </w:r>
      <w:r w:rsidR="000C73E0" w:rsidRPr="000C73E0">
        <w:rPr>
          <w:lang w:val="en-US"/>
        </w:rPr>
        <w:t>I</w:t>
      </w:r>
      <w:r w:rsidR="00473EB9">
        <w:rPr>
          <w:lang w:val="en-US"/>
        </w:rPr>
        <w:t xml:space="preserve">nstitute for Health and </w:t>
      </w:r>
      <w:r w:rsidR="000C73E0" w:rsidRPr="000C73E0">
        <w:rPr>
          <w:lang w:val="en-US"/>
        </w:rPr>
        <w:t>C</w:t>
      </w:r>
      <w:r w:rsidR="00473EB9">
        <w:rPr>
          <w:lang w:val="en-US"/>
        </w:rPr>
        <w:t xml:space="preserve">are </w:t>
      </w:r>
      <w:r w:rsidR="00473EB9" w:rsidRPr="000C73E0">
        <w:rPr>
          <w:lang w:val="en-US"/>
        </w:rPr>
        <w:t>E</w:t>
      </w:r>
      <w:r w:rsidR="00473EB9">
        <w:rPr>
          <w:lang w:val="en-US"/>
        </w:rPr>
        <w:t>xcellence (NICE)</w:t>
      </w:r>
      <w:r w:rsidR="000C73E0" w:rsidRPr="000C73E0">
        <w:rPr>
          <w:lang w:val="en-US"/>
        </w:rPr>
        <w:t xml:space="preserve"> technology assessments and guidance on osteoporosis, and the</w:t>
      </w:r>
      <w:r w:rsidR="00473EB9">
        <w:rPr>
          <w:lang w:val="en-US"/>
        </w:rPr>
        <w:t xml:space="preserve"> NOS Clinical Standards for FLS</w:t>
      </w:r>
      <w:r w:rsidR="000C73E0" w:rsidRPr="000C73E0">
        <w:rPr>
          <w:lang w:val="en-US"/>
        </w:rPr>
        <w:t>. Ever</w:t>
      </w:r>
      <w:r w:rsidR="00386EB6">
        <w:rPr>
          <w:lang w:val="en-US"/>
        </w:rPr>
        <w:t xml:space="preserve">y acute National Health Service hospital </w:t>
      </w:r>
      <w:r w:rsidR="000C73E0" w:rsidRPr="000C73E0">
        <w:rPr>
          <w:lang w:val="en-US"/>
        </w:rPr>
        <w:t>trust in England and Wal</w:t>
      </w:r>
      <w:r w:rsidR="00473EB9">
        <w:rPr>
          <w:lang w:val="en-US"/>
        </w:rPr>
        <w:t>es, regardless of whether it had</w:t>
      </w:r>
      <w:r w:rsidR="000C73E0" w:rsidRPr="000C73E0">
        <w:rPr>
          <w:lang w:val="en-US"/>
        </w:rPr>
        <w:t xml:space="preserve"> an FLS, was contacted and eligible to participate. Eight</w:t>
      </w:r>
      <w:r w:rsidR="00473EB9">
        <w:rPr>
          <w:lang w:val="en-US"/>
        </w:rPr>
        <w:t>y-two sites participated in the audit, which wa</w:t>
      </w:r>
      <w:r w:rsidR="000C73E0" w:rsidRPr="000C73E0">
        <w:rPr>
          <w:lang w:val="en-US"/>
        </w:rPr>
        <w:t>s estimated to be ju</w:t>
      </w:r>
      <w:r w:rsidR="00473EB9">
        <w:rPr>
          <w:lang w:val="en-US"/>
        </w:rPr>
        <w:t>st under half of eligible sites.</w:t>
      </w:r>
      <w:r w:rsidR="00386EB6">
        <w:rPr>
          <w:lang w:val="en-US"/>
        </w:rPr>
        <w:t xml:space="preserve"> In short, the audit identified significant variation in how patients we</w:t>
      </w:r>
      <w:r w:rsidR="00386EB6" w:rsidRPr="00386EB6">
        <w:rPr>
          <w:lang w:val="en-US"/>
        </w:rPr>
        <w:t>re identified, investigated, treated and monitored after a fracture.</w:t>
      </w:r>
      <w:r w:rsidR="00386EB6">
        <w:rPr>
          <w:lang w:val="en-US"/>
        </w:rPr>
        <w:t xml:space="preserve"> Later in 2016, the FLS-DB initiative will publish the findings of a patient-centred audit, which is</w:t>
      </w:r>
      <w:r w:rsidR="00386EB6" w:rsidRPr="00386EB6">
        <w:rPr>
          <w:lang w:val="en-US"/>
        </w:rPr>
        <w:t xml:space="preserve"> collecting data about bone health investigations, treatment initiation, falls risk assessment and outcome </w:t>
      </w:r>
      <w:r w:rsidR="00386EB6">
        <w:rPr>
          <w:lang w:val="en-US"/>
        </w:rPr>
        <w:t>monitoring for fragility fracture patients.</w:t>
      </w:r>
    </w:p>
    <w:p w14:paraId="7B69D067" w14:textId="77777777" w:rsidR="00D75865" w:rsidRPr="008927DA" w:rsidRDefault="00D75865" w:rsidP="00653D23">
      <w:pPr>
        <w:spacing w:line="480" w:lineRule="auto"/>
        <w:jc w:val="both"/>
        <w:rPr>
          <w:lang w:val="en-US"/>
        </w:rPr>
      </w:pPr>
    </w:p>
    <w:p w14:paraId="6A2CB984" w14:textId="73CBAFA8" w:rsidR="0016221A" w:rsidRDefault="0016221A" w:rsidP="00917636">
      <w:pPr>
        <w:pStyle w:val="Heading2"/>
        <w:rPr>
          <w:lang w:val="en-US"/>
        </w:rPr>
      </w:pPr>
      <w:r w:rsidRPr="0016221A">
        <w:rPr>
          <w:lang w:val="en-US"/>
        </w:rPr>
        <w:t>Osteoporosis Canada’s Fracture Liaison Service Initiative</w:t>
      </w:r>
      <w:r w:rsidR="00917636">
        <w:rPr>
          <w:lang w:val="en-US"/>
        </w:rPr>
        <w:t xml:space="preserve"> – Level B heading</w:t>
      </w:r>
    </w:p>
    <w:p w14:paraId="681EC241" w14:textId="77777777" w:rsidR="00917636" w:rsidRPr="00917636" w:rsidRDefault="00917636" w:rsidP="00917636">
      <w:pPr>
        <w:rPr>
          <w:lang w:val="en-US"/>
        </w:rPr>
      </w:pPr>
    </w:p>
    <w:p w14:paraId="390DBF5B" w14:textId="355A9A26" w:rsidR="0016221A" w:rsidRPr="00917636" w:rsidRDefault="00917636" w:rsidP="00DE2993">
      <w:pPr>
        <w:spacing w:line="480" w:lineRule="auto"/>
        <w:jc w:val="both"/>
        <w:rPr>
          <w:lang w:val="en-GB"/>
        </w:rPr>
      </w:pPr>
      <w:r>
        <w:rPr>
          <w:lang w:val="en-GB"/>
        </w:rPr>
        <w:t xml:space="preserve">In 2013, </w:t>
      </w:r>
      <w:r w:rsidR="0016221A" w:rsidRPr="0016221A">
        <w:rPr>
          <w:lang w:val="en-GB"/>
        </w:rPr>
        <w:t xml:space="preserve">Osteoporosis Canada (OC) </w:t>
      </w:r>
      <w:r>
        <w:rPr>
          <w:lang w:val="en-GB"/>
        </w:rPr>
        <w:t>launched ‘</w:t>
      </w:r>
      <w:r w:rsidR="0016221A" w:rsidRPr="00917636">
        <w:rPr>
          <w:i/>
          <w:lang w:val="en-GB"/>
        </w:rPr>
        <w:t>Make the FIRST break the LAST</w:t>
      </w:r>
      <w:r w:rsidRPr="00917636">
        <w:rPr>
          <w:i/>
          <w:lang w:val="en-GB"/>
        </w:rPr>
        <w:t xml:space="preserve"> with Fracture Liaison Services</w:t>
      </w:r>
      <w:r>
        <w:rPr>
          <w:lang w:val="en-GB"/>
        </w:rPr>
        <w:t>’, which aimed</w:t>
      </w:r>
      <w:r w:rsidR="0016221A" w:rsidRPr="0016221A">
        <w:rPr>
          <w:lang w:val="en-GB"/>
        </w:rPr>
        <w:t xml:space="preserve"> to drive implementation of secondary fracture prevention programmes acros</w:t>
      </w:r>
      <w:r>
        <w:rPr>
          <w:lang w:val="en-GB"/>
        </w:rPr>
        <w:t xml:space="preserve">s all Canadian provinces </w:t>
      </w:r>
      <w:r>
        <w:rPr>
          <w:lang w:val="en-GB"/>
        </w:rPr>
        <w:fldChar w:fldCharType="begin"/>
      </w:r>
      <w:r w:rsidR="006F0280">
        <w:rPr>
          <w:lang w:val="en-GB"/>
        </w:rPr>
        <w:instrText xml:space="preserve"> ADDIN EN.CITE &lt;EndNote&gt;&lt;Cite&gt;&lt;Author&gt;Osteoporosis Canada&lt;/Author&gt;&lt;Year&gt;2013&lt;/Year&gt;&lt;RecNum&gt;33&lt;/RecNum&gt;&lt;DisplayText&gt;(74)&lt;/DisplayText&gt;&lt;record&gt;&lt;rec-number&gt;33&lt;/rec-number&gt;&lt;foreign-keys&gt;&lt;key app="EN" db-id="0e0dtv00zpxszqev0x0pzxz405es0spx2fwt" timestamp="1463977862"&gt;33&lt;/key&gt;&lt;/foreign-keys&gt;&lt;ref-type name="Report"&gt;27&lt;/ref-type&gt;&lt;contributors&gt;&lt;authors&gt;&lt;author&gt;Osteoporosis Canada,&lt;/author&gt;&lt;/authors&gt;&lt;/contributors&gt;&lt;titles&gt;&lt;title&gt;Make the FIRST break the LAST with Fracture Liaison Services&lt;/title&gt;&lt;/titles&gt;&lt;dates&gt;&lt;year&gt;2013&lt;/year&gt;&lt;/dates&gt;&lt;urls&gt;&lt;related-urls&gt;&lt;url&gt;http://www.osteoporosis.ca/fracture-liaison-service/?utm_source=Home+Page&amp;amp;utm_medium=Button&amp;amp;utm_campaign=FLS&lt;/url&gt;&lt;/related-urls&gt;&lt;/urls&gt;&lt;/record&gt;&lt;/Cite&gt;&lt;/EndNote&gt;</w:instrText>
      </w:r>
      <w:r>
        <w:rPr>
          <w:lang w:val="en-GB"/>
        </w:rPr>
        <w:fldChar w:fldCharType="separate"/>
      </w:r>
      <w:r w:rsidR="006F0280">
        <w:rPr>
          <w:noProof/>
          <w:lang w:val="en-GB"/>
        </w:rPr>
        <w:t>(74)</w:t>
      </w:r>
      <w:r>
        <w:rPr>
          <w:lang w:val="en-GB"/>
        </w:rPr>
        <w:fldChar w:fldCharType="end"/>
      </w:r>
      <w:r w:rsidR="0016221A" w:rsidRPr="0016221A">
        <w:rPr>
          <w:lang w:val="en-GB"/>
        </w:rPr>
        <w:t>.</w:t>
      </w:r>
      <w:r w:rsidR="00262E77">
        <w:rPr>
          <w:lang w:val="en-GB"/>
        </w:rPr>
        <w:t xml:space="preserve"> In May 2014, OC held a national FLS Summit which brought together clinical champions, health system administrators and OC advocates from all Canadian provinces to develop provincial plans to implement FLS in relevant hospitals. During the following year a series of webinars were conducted to support individuals engaged in developed FLS.</w:t>
      </w:r>
      <w:r>
        <w:rPr>
          <w:lang w:val="en-GB"/>
        </w:rPr>
        <w:t xml:space="preserve"> </w:t>
      </w:r>
      <w:r w:rsidR="0016221A" w:rsidRPr="0016221A">
        <w:rPr>
          <w:lang w:val="en-US"/>
        </w:rPr>
        <w:t xml:space="preserve">In 2016, </w:t>
      </w:r>
      <w:r w:rsidR="0016221A" w:rsidRPr="0016221A">
        <w:rPr>
          <w:lang w:val="en-GB"/>
        </w:rPr>
        <w:t>OC</w:t>
      </w:r>
      <w:r w:rsidR="0016221A" w:rsidRPr="0016221A">
        <w:rPr>
          <w:lang w:val="en-US"/>
        </w:rPr>
        <w:t xml:space="preserve"> launched the OC FLS Registry, an online map profiling FLS programmes across Canada, which meets OC’s </w:t>
      </w:r>
      <w:r w:rsidR="0016221A" w:rsidRPr="004220E4">
        <w:rPr>
          <w:i/>
          <w:lang w:val="en-US"/>
        </w:rPr>
        <w:t>Essential Elements of FLS</w:t>
      </w:r>
      <w:r w:rsidR="00BB166E">
        <w:rPr>
          <w:lang w:val="en-US"/>
        </w:rPr>
        <w:t xml:space="preserve"> </w:t>
      </w:r>
      <w:r w:rsidR="00BB166E">
        <w:rPr>
          <w:lang w:val="en-US"/>
        </w:rPr>
        <w:fldChar w:fldCharType="begin"/>
      </w:r>
      <w:r w:rsidR="006F0280">
        <w:rPr>
          <w:lang w:val="en-US"/>
        </w:rPr>
        <w:instrText xml:space="preserve"> ADDIN EN.CITE &lt;EndNote&gt;&lt;Cite&gt;&lt;Author&gt;Osteoporosis Canada&lt;/Author&gt;&lt;Year&gt;2016&lt;/Year&gt;&lt;RecNum&gt;34&lt;/RecNum&gt;&lt;DisplayText&gt;(75)&lt;/DisplayText&gt;&lt;record&gt;&lt;rec-number&gt;34&lt;/rec-number&gt;&lt;foreign-keys&gt;&lt;key app="EN" db-id="0e0dtv00zpxszqev0x0pzxz405es0spx2fwt" timestamp="1463979056"&gt;34&lt;/key&gt;&lt;/foreign-keys&gt;&lt;ref-type name="Web Page"&gt;12&lt;/ref-type&gt;&lt;contributors&gt;&lt;authors&gt;&lt;author&gt;Osteoporosis Canada,&lt;/author&gt;&lt;/authors&gt;&lt;/contributors&gt;&lt;titles&gt;&lt;title&gt;Fracture Liaison Service Initiative&lt;/title&gt;&lt;/titles&gt;&lt;number&gt;23 May 2016&lt;/number&gt;&lt;dates&gt;&lt;year&gt;2016&lt;/year&gt;&lt;/dates&gt;&lt;urls&gt;&lt;related-urls&gt;&lt;url&gt;http://www.osteoporosis.ca/fls/&lt;/url&gt;&lt;/related-urls&gt;&lt;/urls&gt;&lt;/record&gt;&lt;/Cite&gt;&lt;/EndNote&gt;</w:instrText>
      </w:r>
      <w:r w:rsidR="00BB166E">
        <w:rPr>
          <w:lang w:val="en-US"/>
        </w:rPr>
        <w:fldChar w:fldCharType="separate"/>
      </w:r>
      <w:r w:rsidR="006F0280">
        <w:rPr>
          <w:noProof/>
          <w:lang w:val="en-US"/>
        </w:rPr>
        <w:t>(75)</w:t>
      </w:r>
      <w:r w:rsidR="00BB166E">
        <w:rPr>
          <w:lang w:val="en-US"/>
        </w:rPr>
        <w:fldChar w:fldCharType="end"/>
      </w:r>
      <w:r w:rsidR="0016221A" w:rsidRPr="0016221A">
        <w:rPr>
          <w:lang w:val="en-US"/>
        </w:rPr>
        <w:t>. The aim is to foster the implementation of effective FLS across Canada. OC has developed a list of 8 essential elements of an FLS:</w:t>
      </w:r>
    </w:p>
    <w:p w14:paraId="5F72D388" w14:textId="62BBC72A" w:rsidR="0016221A" w:rsidRPr="0016221A" w:rsidRDefault="0016221A" w:rsidP="00DE2993">
      <w:pPr>
        <w:numPr>
          <w:ilvl w:val="0"/>
          <w:numId w:val="8"/>
        </w:numPr>
        <w:spacing w:line="480" w:lineRule="auto"/>
        <w:jc w:val="both"/>
        <w:rPr>
          <w:lang w:val="en-US"/>
        </w:rPr>
      </w:pPr>
      <w:r w:rsidRPr="0016221A">
        <w:rPr>
          <w:lang w:val="en-US"/>
        </w:rPr>
        <w:t>A dedicated coordinator is central to the FLS model of</w:t>
      </w:r>
      <w:r w:rsidR="00A14D96">
        <w:rPr>
          <w:lang w:val="en-US"/>
        </w:rPr>
        <w:t xml:space="preserve"> service delivery</w:t>
      </w:r>
      <w:r w:rsidR="00BB166E">
        <w:rPr>
          <w:lang w:val="en-US"/>
        </w:rPr>
        <w:t>.</w:t>
      </w:r>
    </w:p>
    <w:p w14:paraId="532A0190" w14:textId="33AE1A7E" w:rsidR="0016221A" w:rsidRPr="0016221A" w:rsidRDefault="0016221A" w:rsidP="00DE2993">
      <w:pPr>
        <w:numPr>
          <w:ilvl w:val="0"/>
          <w:numId w:val="8"/>
        </w:numPr>
        <w:spacing w:line="480" w:lineRule="auto"/>
        <w:jc w:val="both"/>
        <w:rPr>
          <w:lang w:val="en-US"/>
        </w:rPr>
      </w:pPr>
      <w:r w:rsidRPr="0016221A">
        <w:rPr>
          <w:lang w:val="en-US"/>
        </w:rPr>
        <w:t>Pro-active, system-wide case finding of new fragility fractures and/or new</w:t>
      </w:r>
      <w:r w:rsidR="00BB166E">
        <w:rPr>
          <w:lang w:val="en-US"/>
        </w:rPr>
        <w:t>ly reported vertebral fractures.</w:t>
      </w:r>
    </w:p>
    <w:p w14:paraId="0D8AE681" w14:textId="5887135B" w:rsidR="0016221A" w:rsidRPr="0016221A" w:rsidRDefault="0016221A" w:rsidP="00DE2993">
      <w:pPr>
        <w:numPr>
          <w:ilvl w:val="0"/>
          <w:numId w:val="8"/>
        </w:numPr>
        <w:spacing w:line="480" w:lineRule="auto"/>
        <w:jc w:val="both"/>
        <w:rPr>
          <w:lang w:val="en-US"/>
        </w:rPr>
      </w:pPr>
      <w:r w:rsidRPr="0016221A">
        <w:rPr>
          <w:lang w:val="en-US"/>
        </w:rPr>
        <w:t>The FLS must target at least one of the W</w:t>
      </w:r>
      <w:r w:rsidR="00BB166E">
        <w:rPr>
          <w:lang w:val="en-US"/>
        </w:rPr>
        <w:t xml:space="preserve">orld </w:t>
      </w:r>
      <w:r w:rsidRPr="0016221A">
        <w:rPr>
          <w:lang w:val="en-US"/>
        </w:rPr>
        <w:t>H</w:t>
      </w:r>
      <w:r w:rsidR="00BB166E">
        <w:rPr>
          <w:lang w:val="en-US"/>
        </w:rPr>
        <w:t xml:space="preserve">ealth </w:t>
      </w:r>
      <w:r w:rsidRPr="0016221A">
        <w:rPr>
          <w:lang w:val="en-US"/>
        </w:rPr>
        <w:t>O</w:t>
      </w:r>
      <w:r w:rsidR="00BB166E">
        <w:rPr>
          <w:lang w:val="en-US"/>
        </w:rPr>
        <w:t>rganization (WHO)</w:t>
      </w:r>
      <w:r w:rsidRPr="0016221A">
        <w:rPr>
          <w:lang w:val="en-US"/>
        </w:rPr>
        <w:t xml:space="preserve"> major osteoporotic fracture types (hip, spine, wrist, shoulder). </w:t>
      </w:r>
    </w:p>
    <w:p w14:paraId="24B999A3" w14:textId="528408D2" w:rsidR="0016221A" w:rsidRPr="0016221A" w:rsidRDefault="0016221A" w:rsidP="00DE2993">
      <w:pPr>
        <w:numPr>
          <w:ilvl w:val="0"/>
          <w:numId w:val="8"/>
        </w:numPr>
        <w:spacing w:line="480" w:lineRule="auto"/>
        <w:jc w:val="both"/>
        <w:rPr>
          <w:lang w:val="en-US"/>
        </w:rPr>
      </w:pPr>
      <w:r w:rsidRPr="0016221A">
        <w:rPr>
          <w:lang w:val="en-US"/>
        </w:rPr>
        <w:t>In 2013, a systematic review on post-fracture models of care provided a useful framework for classific</w:t>
      </w:r>
      <w:r w:rsidR="00BB166E">
        <w:rPr>
          <w:lang w:val="en-US"/>
        </w:rPr>
        <w:t xml:space="preserve">ation </w:t>
      </w:r>
      <w:r w:rsidR="00BB166E">
        <w:rPr>
          <w:lang w:val="en-US"/>
        </w:rPr>
        <w:fldChar w:fldCharType="begin">
          <w:fldData xml:space="preserve">PEVuZE5vdGU+PENpdGU+PEF1dGhvcj5HYW5kYTwvQXV0aG9yPjxZZWFyPjIwMTM8L1llYXI+PFJl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zOTMtNDA2PC9wYWdlcz48dm9sdW1lPjI0PC92b2x1bWU+PG51bWJlcj4y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</w:fldData>
        </w:fldChar>
      </w:r>
      <w:r w:rsidR="00B7722D">
        <w:rPr>
          <w:lang w:val="en-US"/>
        </w:rPr>
        <w:instrText xml:space="preserve"> ADDIN EN.CITE </w:instrText>
      </w:r>
      <w:r w:rsidR="00B7722D">
        <w:rPr>
          <w:lang w:val="en-US"/>
        </w:rPr>
        <w:fldChar w:fldCharType="begin">
          <w:fldData xml:space="preserve">PEVuZE5vdGU+PENpdGU+PEF1dGhvcj5HYW5kYTwvQXV0aG9yPjxZZWFyPjIwMTM8L1llYXI+PFJl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zOTMtNDA2PC9wYWdlcz48dm9sdW1lPjI0PC92b2x1bWU+PG51bWJlcj4y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</w:fldData>
        </w:fldChar>
      </w:r>
      <w:r w:rsidR="00B7722D">
        <w:rPr>
          <w:lang w:val="en-US"/>
        </w:rPr>
        <w:instrText xml:space="preserve"> ADDIN EN.CITE.DATA </w:instrText>
      </w:r>
      <w:r w:rsidR="00B7722D">
        <w:rPr>
          <w:lang w:val="en-US"/>
        </w:rPr>
      </w:r>
      <w:r w:rsidR="00B7722D">
        <w:rPr>
          <w:lang w:val="en-US"/>
        </w:rPr>
        <w:fldChar w:fldCharType="end"/>
      </w:r>
      <w:r w:rsidR="00BB166E">
        <w:rPr>
          <w:lang w:val="en-US"/>
        </w:rPr>
      </w:r>
      <w:r w:rsidR="00BB166E">
        <w:rPr>
          <w:lang w:val="en-US"/>
        </w:rPr>
        <w:fldChar w:fldCharType="separate"/>
      </w:r>
      <w:r w:rsidR="00B7722D">
        <w:rPr>
          <w:noProof/>
          <w:lang w:val="en-US"/>
        </w:rPr>
        <w:t>(43)</w:t>
      </w:r>
      <w:r w:rsidR="00BB166E">
        <w:rPr>
          <w:lang w:val="en-US"/>
        </w:rPr>
        <w:fldChar w:fldCharType="end"/>
      </w:r>
      <w:r w:rsidRPr="0016221A">
        <w:rPr>
          <w:lang w:val="en-US"/>
        </w:rPr>
        <w:t>. FLS models were classified according to their level of identification, inve</w:t>
      </w:r>
      <w:r w:rsidR="00BB166E">
        <w:rPr>
          <w:lang w:val="en-US"/>
        </w:rPr>
        <w:t xml:space="preserve">stigation and initiation </w:t>
      </w:r>
      <w:r w:rsidRPr="0016221A">
        <w:rPr>
          <w:lang w:val="en-US"/>
        </w:rPr>
        <w:t>of fragility fracture patients</w:t>
      </w:r>
      <w:r w:rsidR="00BB166E">
        <w:rPr>
          <w:lang w:val="en-US"/>
        </w:rPr>
        <w:t xml:space="preserve"> (referred to as</w:t>
      </w:r>
      <w:r w:rsidR="00BB166E" w:rsidRPr="0016221A">
        <w:rPr>
          <w:lang w:val="en-US"/>
        </w:rPr>
        <w:t xml:space="preserve"> the </w:t>
      </w:r>
      <w:r w:rsidR="00BB166E">
        <w:rPr>
          <w:lang w:val="en-US"/>
        </w:rPr>
        <w:t>‘</w:t>
      </w:r>
      <w:r w:rsidR="00BB166E" w:rsidRPr="0016221A">
        <w:rPr>
          <w:lang w:val="en-US"/>
        </w:rPr>
        <w:t>3</w:t>
      </w:r>
      <w:r w:rsidR="00BB166E">
        <w:rPr>
          <w:lang w:val="en-US"/>
        </w:rPr>
        <w:t xml:space="preserve"> </w:t>
      </w:r>
      <w:r w:rsidR="00BB166E" w:rsidRPr="0016221A">
        <w:rPr>
          <w:lang w:val="en-US"/>
        </w:rPr>
        <w:t>i’s</w:t>
      </w:r>
      <w:r w:rsidR="00BB166E">
        <w:rPr>
          <w:lang w:val="en-US"/>
        </w:rPr>
        <w:t>’</w:t>
      </w:r>
      <w:r w:rsidR="00BB166E" w:rsidRPr="0016221A">
        <w:rPr>
          <w:lang w:val="en-US"/>
        </w:rPr>
        <w:t>)</w:t>
      </w:r>
      <w:r w:rsidR="00BB166E">
        <w:rPr>
          <w:lang w:val="en-US"/>
        </w:rPr>
        <w:t>,</w:t>
      </w:r>
      <w:r w:rsidRPr="0016221A">
        <w:rPr>
          <w:lang w:val="en-US"/>
        </w:rPr>
        <w:t xml:space="preserve"> and were summarized in four types from</w:t>
      </w:r>
      <w:r w:rsidR="00BB166E">
        <w:rPr>
          <w:lang w:val="en-US"/>
        </w:rPr>
        <w:t xml:space="preserve"> A to </w:t>
      </w:r>
      <w:r w:rsidRPr="0016221A">
        <w:rPr>
          <w:lang w:val="en-US"/>
        </w:rPr>
        <w:t>D. Type A models deliver the 3 i’s</w:t>
      </w:r>
      <w:r w:rsidR="00BB166E">
        <w:rPr>
          <w:lang w:val="en-US"/>
        </w:rPr>
        <w:t xml:space="preserve"> (identification, investigation and initiation)</w:t>
      </w:r>
      <w:r w:rsidRPr="0016221A">
        <w:rPr>
          <w:lang w:val="en-US"/>
        </w:rPr>
        <w:t>; Type B models deliver the 2 i’s (identification and investigation); Type C models deliver 1 i (identification); Type D models are the lowest level when no proactive case-finding occurs. In OC’s Essential Elements of FLS, the FLS model must be at least 2</w:t>
      </w:r>
      <w:r w:rsidR="00BB166E">
        <w:rPr>
          <w:lang w:val="en-US"/>
        </w:rPr>
        <w:t xml:space="preserve"> </w:t>
      </w:r>
      <w:r w:rsidRPr="0016221A">
        <w:rPr>
          <w:lang w:val="en-US"/>
        </w:rPr>
        <w:t>i (identification and investigation) or 3i (identification, investigation and initiation).</w:t>
      </w:r>
    </w:p>
    <w:p w14:paraId="7F47D395" w14:textId="77777777" w:rsidR="0016221A" w:rsidRPr="0016221A" w:rsidRDefault="0016221A" w:rsidP="00DE2993">
      <w:pPr>
        <w:numPr>
          <w:ilvl w:val="0"/>
          <w:numId w:val="8"/>
        </w:numPr>
        <w:spacing w:line="480" w:lineRule="auto"/>
        <w:jc w:val="both"/>
        <w:rPr>
          <w:lang w:val="en-US"/>
        </w:rPr>
      </w:pPr>
      <w:r w:rsidRPr="0016221A">
        <w:rPr>
          <w:lang w:val="en-US"/>
        </w:rPr>
        <w:t>The FLS must determine the patient’s fracture risk through an approved fracture risk assessment tool.</w:t>
      </w:r>
    </w:p>
    <w:p w14:paraId="018D0560" w14:textId="6E7CC291" w:rsidR="0016221A" w:rsidRPr="0016221A" w:rsidRDefault="0016221A" w:rsidP="00DE2993">
      <w:pPr>
        <w:numPr>
          <w:ilvl w:val="0"/>
          <w:numId w:val="8"/>
        </w:numPr>
        <w:spacing w:line="480" w:lineRule="auto"/>
        <w:jc w:val="both"/>
        <w:rPr>
          <w:lang w:val="en-US"/>
        </w:rPr>
      </w:pPr>
      <w:r w:rsidRPr="0016221A">
        <w:rPr>
          <w:lang w:val="en-US"/>
        </w:rPr>
        <w:t>First line osteoporosis medications must be initiated (3</w:t>
      </w:r>
      <w:r w:rsidR="00BB166E">
        <w:rPr>
          <w:lang w:val="en-US"/>
        </w:rPr>
        <w:t xml:space="preserve"> </w:t>
      </w:r>
      <w:r w:rsidRPr="0016221A">
        <w:rPr>
          <w:lang w:val="en-US"/>
        </w:rPr>
        <w:t>i FLS) or recommended (2</w:t>
      </w:r>
      <w:r w:rsidR="00BB166E">
        <w:rPr>
          <w:lang w:val="en-US"/>
        </w:rPr>
        <w:t xml:space="preserve"> </w:t>
      </w:r>
      <w:r w:rsidRPr="0016221A">
        <w:rPr>
          <w:lang w:val="en-US"/>
        </w:rPr>
        <w:t>i FLS) for high risk patients.</w:t>
      </w:r>
    </w:p>
    <w:p w14:paraId="1A13EC4C" w14:textId="58D491D0" w:rsidR="0016221A" w:rsidRPr="0016221A" w:rsidRDefault="0016221A" w:rsidP="00DE2993">
      <w:pPr>
        <w:numPr>
          <w:ilvl w:val="0"/>
          <w:numId w:val="8"/>
        </w:numPr>
        <w:spacing w:line="480" w:lineRule="auto"/>
        <w:jc w:val="both"/>
        <w:rPr>
          <w:lang w:val="en-US"/>
        </w:rPr>
      </w:pPr>
      <w:r w:rsidRPr="0016221A">
        <w:rPr>
          <w:lang w:val="en-US"/>
        </w:rPr>
        <w:t xml:space="preserve">Integration with primary care is a critical component of any FLS: written communication to the patient’s </w:t>
      </w:r>
      <w:r w:rsidR="004F6422">
        <w:rPr>
          <w:lang w:val="en-US"/>
        </w:rPr>
        <w:t>PCP</w:t>
      </w:r>
      <w:r w:rsidRPr="0016221A">
        <w:rPr>
          <w:lang w:val="en-US"/>
        </w:rPr>
        <w:t xml:space="preserve"> must include the patient’s fracture risk and all osteoporosis treatments initiated and/or recommended for the patient.</w:t>
      </w:r>
    </w:p>
    <w:p w14:paraId="095CF0D6" w14:textId="180BE19E" w:rsidR="0016221A" w:rsidRDefault="0016221A" w:rsidP="00DE2993">
      <w:pPr>
        <w:numPr>
          <w:ilvl w:val="0"/>
          <w:numId w:val="8"/>
        </w:numPr>
        <w:spacing w:line="480" w:lineRule="auto"/>
        <w:jc w:val="both"/>
        <w:rPr>
          <w:lang w:val="en-US"/>
        </w:rPr>
      </w:pPr>
      <w:r w:rsidRPr="0016221A">
        <w:rPr>
          <w:lang w:val="en-US"/>
        </w:rPr>
        <w:t>To determine the FLS’s ability to close the post-fracture care gap, data must be collected, especially in regard to the proportion of high risk patients initiated on first-line osteoporosis medications</w:t>
      </w:r>
    </w:p>
    <w:p w14:paraId="4D8FFCD3" w14:textId="0457AB85" w:rsidR="0016221A" w:rsidRPr="0016221A" w:rsidRDefault="00FC34A1" w:rsidP="00DE2993">
      <w:pPr>
        <w:spacing w:line="480" w:lineRule="auto"/>
        <w:jc w:val="both"/>
        <w:rPr>
          <w:lang w:val="en-US"/>
        </w:rPr>
      </w:pPr>
      <w:r>
        <w:rPr>
          <w:lang w:val="en-US"/>
        </w:rPr>
        <w:t>As of May 2016, 25 hospitals</w:t>
      </w:r>
      <w:r w:rsidR="003B047F">
        <w:rPr>
          <w:lang w:val="en-US"/>
        </w:rPr>
        <w:t xml:space="preserve"> across Canada</w:t>
      </w:r>
      <w:r>
        <w:rPr>
          <w:lang w:val="en-US"/>
        </w:rPr>
        <w:t xml:space="preserve"> featured on OC’s </w:t>
      </w:r>
      <w:r w:rsidR="00691FAA" w:rsidRPr="0016221A">
        <w:rPr>
          <w:lang w:val="en-US"/>
        </w:rPr>
        <w:t>FLS Registry</w:t>
      </w:r>
      <w:r w:rsidR="00691FAA">
        <w:rPr>
          <w:lang w:val="en-US"/>
        </w:rPr>
        <w:t>.</w:t>
      </w:r>
    </w:p>
    <w:p w14:paraId="27E2F9E4" w14:textId="2992659A" w:rsidR="0016221A" w:rsidRDefault="0016221A" w:rsidP="00BB166E">
      <w:pPr>
        <w:pStyle w:val="Heading2"/>
        <w:rPr>
          <w:lang w:val="en-US"/>
        </w:rPr>
      </w:pPr>
      <w:r w:rsidRPr="0016221A">
        <w:rPr>
          <w:lang w:val="en-US"/>
        </w:rPr>
        <w:t>US National Bone Health Alliance’s Fracture Liaison Service Initiative</w:t>
      </w:r>
      <w:r w:rsidR="00BB166E">
        <w:rPr>
          <w:lang w:val="en-US"/>
        </w:rPr>
        <w:t xml:space="preserve"> – Level B heading</w:t>
      </w:r>
    </w:p>
    <w:p w14:paraId="705093B1" w14:textId="77777777" w:rsidR="00BB166E" w:rsidRPr="00BB166E" w:rsidRDefault="00BB166E" w:rsidP="00BB166E">
      <w:pPr>
        <w:rPr>
          <w:lang w:val="en-US"/>
        </w:rPr>
      </w:pPr>
    </w:p>
    <w:p w14:paraId="4B27386D" w14:textId="6DEAC68E" w:rsidR="0016221A" w:rsidRPr="00CC2A1C" w:rsidRDefault="0016221A" w:rsidP="00DE2993">
      <w:pPr>
        <w:spacing w:line="480" w:lineRule="auto"/>
        <w:jc w:val="both"/>
        <w:rPr>
          <w:lang w:val="en-GB"/>
        </w:rPr>
      </w:pPr>
      <w:r w:rsidRPr="0016221A">
        <w:rPr>
          <w:lang w:val="en-US"/>
        </w:rPr>
        <w:t xml:space="preserve">The </w:t>
      </w:r>
      <w:r w:rsidR="00CC2A1C">
        <w:rPr>
          <w:lang w:val="en-US"/>
        </w:rPr>
        <w:t xml:space="preserve">US </w:t>
      </w:r>
      <w:r w:rsidRPr="0016221A">
        <w:rPr>
          <w:lang w:val="en-US"/>
        </w:rPr>
        <w:t>National Bone Health Alliance (NBHA) is a public-private partnership launched in 2010 that brings together the expertise and resources of its member organizations to collectively promote bone health and prevent disease</w:t>
      </w:r>
      <w:r w:rsidR="00B62D7E">
        <w:rPr>
          <w:lang w:val="en-US"/>
        </w:rPr>
        <w:t>,</w:t>
      </w:r>
      <w:r w:rsidRPr="0016221A">
        <w:rPr>
          <w:lang w:val="en-US"/>
        </w:rPr>
        <w:t xml:space="preserve"> improve diagnosis and treatment of bone disease and enhance bone research, surveillance and evaluation</w:t>
      </w:r>
      <w:r w:rsidR="005E5F38">
        <w:rPr>
          <w:lang w:val="en-US"/>
        </w:rPr>
        <w:t xml:space="preserve"> </w:t>
      </w:r>
      <w:r w:rsidR="005E5F38">
        <w:rPr>
          <w:lang w:val="en-US"/>
        </w:rPr>
        <w:fldChar w:fldCharType="begin"/>
      </w:r>
      <w:r w:rsidR="006F0280">
        <w:rPr>
          <w:lang w:val="en-US"/>
        </w:rPr>
        <w:instrText xml:space="preserve"> ADDIN EN.CITE &lt;EndNote&gt;&lt;Cite&gt;&lt;Author&gt;National Bone Health Alliance&lt;/Author&gt;&lt;Year&gt;2016&lt;/Year&gt;&lt;RecNum&gt;36&lt;/RecNum&gt;&lt;DisplayText&gt;(76)&lt;/DisplayText&gt;&lt;record&gt;&lt;rec-number&gt;36&lt;/rec-number&gt;&lt;foreign-keys&gt;&lt;key app="EN" db-id="0e0dtv00zpxszqev0x0pzxz405es0spx2fwt" timestamp="1463979339"&gt;36&lt;/key&gt;&lt;/foreign-keys&gt;&lt;ref-type name="Web Page"&gt;12&lt;/ref-type&gt;&lt;contributors&gt;&lt;authors&gt;&lt;author&gt;National Bone Health Alliance,&lt;/author&gt;&lt;/authors&gt;&lt;/contributors&gt;&lt;titles&gt;&lt;title&gt;National Bone Health Alliance: Strong Bones America&lt;/title&gt;&lt;/titles&gt;&lt;number&gt;23 May 2016&lt;/number&gt;&lt;dates&gt;&lt;year&gt;2016&lt;/year&gt;&lt;/dates&gt;&lt;pub-location&gt;Washington D.C.&lt;/pub-location&gt;&lt;urls&gt;&lt;related-urls&gt;&lt;url&gt;http://www.nbha.org/&lt;/url&gt;&lt;/related-urls&gt;&lt;/urls&gt;&lt;/record&gt;&lt;/Cite&gt;&lt;/EndNote&gt;</w:instrText>
      </w:r>
      <w:r w:rsidR="005E5F38">
        <w:rPr>
          <w:lang w:val="en-US"/>
        </w:rPr>
        <w:fldChar w:fldCharType="separate"/>
      </w:r>
      <w:r w:rsidR="006F0280">
        <w:rPr>
          <w:noProof/>
          <w:lang w:val="en-US"/>
        </w:rPr>
        <w:t>(76)</w:t>
      </w:r>
      <w:r w:rsidR="005E5F38">
        <w:rPr>
          <w:lang w:val="en-US"/>
        </w:rPr>
        <w:fldChar w:fldCharType="end"/>
      </w:r>
      <w:r w:rsidR="005E5F38">
        <w:rPr>
          <w:lang w:val="en-US"/>
        </w:rPr>
        <w:t>. As part of NBHA’s ‘20/20’ vision to reduce fractures</w:t>
      </w:r>
      <w:r w:rsidRPr="0016221A">
        <w:rPr>
          <w:lang w:val="en-US"/>
        </w:rPr>
        <w:t xml:space="preserve"> </w:t>
      </w:r>
      <w:r w:rsidR="005E5F38">
        <w:rPr>
          <w:lang w:val="en-US"/>
        </w:rPr>
        <w:t xml:space="preserve">by </w:t>
      </w:r>
      <w:r w:rsidRPr="0016221A">
        <w:rPr>
          <w:lang w:val="en-US"/>
        </w:rPr>
        <w:t xml:space="preserve">20% by the year 2020, NBHA is pursuing implementation of a FLS model of </w:t>
      </w:r>
      <w:r w:rsidR="00D67BDB">
        <w:rPr>
          <w:lang w:val="en-US"/>
        </w:rPr>
        <w:t>service delivery</w:t>
      </w:r>
      <w:r w:rsidR="00D67BDB" w:rsidRPr="0016221A">
        <w:rPr>
          <w:lang w:val="en-US"/>
        </w:rPr>
        <w:t xml:space="preserve"> </w:t>
      </w:r>
      <w:r w:rsidRPr="0016221A">
        <w:rPr>
          <w:lang w:val="en-US"/>
        </w:rPr>
        <w:t>in a number of health care settings, including Medicare, managed care, large hospitals systems and private payer.</w:t>
      </w:r>
      <w:r w:rsidRPr="0016221A">
        <w:rPr>
          <w:lang w:val="en-GB"/>
        </w:rPr>
        <w:t xml:space="preserve"> </w:t>
      </w:r>
      <w:r w:rsidR="00CC2A1C">
        <w:rPr>
          <w:lang w:val="en-GB"/>
        </w:rPr>
        <w:t xml:space="preserve"> </w:t>
      </w:r>
      <w:r w:rsidRPr="0016221A">
        <w:rPr>
          <w:lang w:val="en-US"/>
        </w:rPr>
        <w:t xml:space="preserve">NBHA launched Fracture Prevention CENTRAL in March 2013, an online resource to help </w:t>
      </w:r>
      <w:r w:rsidR="00CC2A1C">
        <w:rPr>
          <w:lang w:val="en-US"/>
        </w:rPr>
        <w:t>interested sites across the United States</w:t>
      </w:r>
      <w:r w:rsidRPr="0016221A">
        <w:rPr>
          <w:lang w:val="en-US"/>
        </w:rPr>
        <w:t xml:space="preserve"> implem</w:t>
      </w:r>
      <w:r w:rsidR="00CC2A1C">
        <w:rPr>
          <w:lang w:val="en-US"/>
        </w:rPr>
        <w:t>ent and maintain a secondary fracture</w:t>
      </w:r>
      <w:r w:rsidRPr="0016221A">
        <w:rPr>
          <w:lang w:val="en-US"/>
        </w:rPr>
        <w:t xml:space="preserve"> prevention programme</w:t>
      </w:r>
      <w:r w:rsidR="005E5F38">
        <w:rPr>
          <w:lang w:val="en-US"/>
        </w:rPr>
        <w:t xml:space="preserve"> </w:t>
      </w:r>
      <w:r w:rsidR="005E5F38">
        <w:rPr>
          <w:lang w:val="en-US"/>
        </w:rPr>
        <w:fldChar w:fldCharType="begin"/>
      </w:r>
      <w:r w:rsidR="006F0280">
        <w:rPr>
          <w:lang w:val="en-US"/>
        </w:rPr>
        <w:instrText xml:space="preserve"> ADDIN EN.CITE &lt;EndNote&gt;&lt;Cite&gt;&lt;Author&gt;National Bone Health Alliance&lt;/Author&gt;&lt;Year&gt;2016&lt;/Year&gt;&lt;RecNum&gt;37&lt;/RecNum&gt;&lt;DisplayText&gt;(77)&lt;/DisplayText&gt;&lt;record&gt;&lt;rec-number&gt;37&lt;/rec-number&gt;&lt;foreign-keys&gt;&lt;key app="EN" db-id="0e0dtv00zpxszqev0x0pzxz405es0spx2fwt" timestamp="1463979868"&gt;37&lt;/key&gt;&lt;/foreign-keys&gt;&lt;ref-type name="Web Page"&gt;12&lt;/ref-type&gt;&lt;contributors&gt;&lt;authors&gt;&lt;author&gt;National Bone Health Alliance,&lt;/author&gt;&lt;/authors&gt;&lt;/contributors&gt;&lt;titles&gt;&lt;title&gt;Fracture Prevention CENTRAL&lt;/title&gt;&lt;/titles&gt;&lt;number&gt;25 May 2016&lt;/number&gt;&lt;dates&gt;&lt;year&gt;2016&lt;/year&gt;&lt;/dates&gt;&lt;urls&gt;&lt;related-urls&gt;&lt;url&gt;http://www.nbha.org/fpc&lt;/url&gt;&lt;/related-urls&gt;&lt;/urls&gt;&lt;/record&gt;&lt;/Cite&gt;&lt;/EndNote&gt;</w:instrText>
      </w:r>
      <w:r w:rsidR="005E5F38">
        <w:rPr>
          <w:lang w:val="en-US"/>
        </w:rPr>
        <w:fldChar w:fldCharType="separate"/>
      </w:r>
      <w:r w:rsidR="006F0280">
        <w:rPr>
          <w:noProof/>
          <w:lang w:val="en-US"/>
        </w:rPr>
        <w:t>(77)</w:t>
      </w:r>
      <w:r w:rsidR="005E5F38">
        <w:rPr>
          <w:lang w:val="en-US"/>
        </w:rPr>
        <w:fldChar w:fldCharType="end"/>
      </w:r>
      <w:r w:rsidRPr="0016221A">
        <w:rPr>
          <w:lang w:val="en-US"/>
        </w:rPr>
        <w:t xml:space="preserve">. Fracture Prevention CENTRAL includes materials collected from a number of successful programmes, some of which have been in operation for over 15 years. </w:t>
      </w:r>
      <w:r w:rsidR="00CC2A1C">
        <w:rPr>
          <w:lang w:val="en-GB"/>
        </w:rPr>
        <w:t xml:space="preserve">Specifically, </w:t>
      </w:r>
      <w:r w:rsidRPr="0016221A">
        <w:rPr>
          <w:lang w:val="en-US"/>
        </w:rPr>
        <w:t>N</w:t>
      </w:r>
      <w:r w:rsidR="005E5F38">
        <w:rPr>
          <w:lang w:val="en-US"/>
        </w:rPr>
        <w:t xml:space="preserve">BHA is using the following </w:t>
      </w:r>
      <w:r w:rsidRPr="0016221A">
        <w:rPr>
          <w:lang w:val="en-US"/>
        </w:rPr>
        <w:t>programmes</w:t>
      </w:r>
      <w:r w:rsidR="005E5F38">
        <w:rPr>
          <w:lang w:val="en-US"/>
        </w:rPr>
        <w:t xml:space="preserve"> operating in the United States</w:t>
      </w:r>
      <w:r w:rsidRPr="0016221A">
        <w:rPr>
          <w:lang w:val="en-US"/>
        </w:rPr>
        <w:t xml:space="preserve"> as models for this initiative:</w:t>
      </w:r>
    </w:p>
    <w:p w14:paraId="1AE394D6" w14:textId="42ED59D9" w:rsidR="003633C6" w:rsidRDefault="0016221A" w:rsidP="00DE2993">
      <w:pPr>
        <w:pStyle w:val="ListParagraph"/>
        <w:numPr>
          <w:ilvl w:val="0"/>
          <w:numId w:val="14"/>
        </w:numPr>
        <w:spacing w:line="480" w:lineRule="auto"/>
        <w:jc w:val="both"/>
        <w:rPr>
          <w:lang w:val="en-US"/>
        </w:rPr>
      </w:pPr>
      <w:r w:rsidRPr="003633C6">
        <w:rPr>
          <w:lang w:val="en-US"/>
        </w:rPr>
        <w:t>Kaiser Permanente’s Healthy Bones programme, which has led to an overall 38% reduction in the expected hip fracture rate since 1998</w:t>
      </w:r>
      <w:r w:rsidR="005E5F38" w:rsidRPr="003633C6">
        <w:rPr>
          <w:lang w:val="en-US"/>
        </w:rPr>
        <w:t xml:space="preserve"> </w:t>
      </w:r>
      <w:r w:rsidR="005E5F38" w:rsidRPr="003633C6">
        <w:rPr>
          <w:lang w:val="en-US"/>
        </w:rPr>
        <w:fldChar w:fldCharType="begin">
          <w:fldData xml:space="preserve">PEVuZE5vdGU+PENpdGU+PEF1dGhvcj5EZWxsPC9BdXRob3I+PFllYXI+MjAwODwvWWVhcj48UmVj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</w:fldData>
        </w:fldChar>
      </w:r>
      <w:r w:rsidR="006F0280">
        <w:rPr>
          <w:lang w:val="en-US"/>
        </w:rPr>
        <w:instrText xml:space="preserve"> ADDIN EN.CITE </w:instrText>
      </w:r>
      <w:r w:rsidR="006F0280">
        <w:rPr>
          <w:lang w:val="en-US"/>
        </w:rPr>
        <w:fldChar w:fldCharType="begin">
          <w:fldData xml:space="preserve">PEVuZE5vdGU+PENpdGU+PEF1dGhvcj5EZWxsPC9BdXRob3I+PFllYXI+MjAwODwvWWVhcj48UmVj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</w:fldData>
        </w:fldChar>
      </w:r>
      <w:r w:rsidR="006F0280">
        <w:rPr>
          <w:lang w:val="en-US"/>
        </w:rPr>
        <w:instrText xml:space="preserve"> ADDIN EN.CITE.DATA </w:instrText>
      </w:r>
      <w:r w:rsidR="006F0280">
        <w:rPr>
          <w:lang w:val="en-US"/>
        </w:rPr>
      </w:r>
      <w:r w:rsidR="006F0280">
        <w:rPr>
          <w:lang w:val="en-US"/>
        </w:rPr>
        <w:fldChar w:fldCharType="end"/>
      </w:r>
      <w:r w:rsidR="005E5F38" w:rsidRPr="003633C6">
        <w:rPr>
          <w:lang w:val="en-US"/>
        </w:rPr>
      </w:r>
      <w:r w:rsidR="005E5F38" w:rsidRPr="003633C6">
        <w:rPr>
          <w:lang w:val="en-US"/>
        </w:rPr>
        <w:fldChar w:fldCharType="separate"/>
      </w:r>
      <w:r w:rsidR="006F0280">
        <w:rPr>
          <w:noProof/>
          <w:lang w:val="en-US"/>
        </w:rPr>
        <w:t>(30, 78)</w:t>
      </w:r>
      <w:r w:rsidR="005E5F38" w:rsidRPr="003633C6">
        <w:rPr>
          <w:lang w:val="en-US"/>
        </w:rPr>
        <w:fldChar w:fldCharType="end"/>
      </w:r>
      <w:r w:rsidRPr="003633C6">
        <w:rPr>
          <w:lang w:val="en-US"/>
        </w:rPr>
        <w:t>.</w:t>
      </w:r>
    </w:p>
    <w:p w14:paraId="45CC68C9" w14:textId="16CC49FA" w:rsidR="003633C6" w:rsidRDefault="0016221A" w:rsidP="00DE2993">
      <w:pPr>
        <w:pStyle w:val="ListParagraph"/>
        <w:numPr>
          <w:ilvl w:val="0"/>
          <w:numId w:val="14"/>
        </w:numPr>
        <w:spacing w:line="480" w:lineRule="auto"/>
        <w:jc w:val="both"/>
        <w:rPr>
          <w:lang w:val="en-US"/>
        </w:rPr>
      </w:pPr>
      <w:r w:rsidRPr="003633C6">
        <w:rPr>
          <w:lang w:val="en-US"/>
        </w:rPr>
        <w:t xml:space="preserve">Geisinger Health System osteoporosis disease management programme, which achieved </w:t>
      </w:r>
      <w:r w:rsidR="003633C6" w:rsidRPr="003633C6">
        <w:rPr>
          <w:lang w:val="en-US"/>
        </w:rPr>
        <w:t>US</w:t>
      </w:r>
      <w:r w:rsidRPr="003633C6">
        <w:rPr>
          <w:lang w:val="en-US"/>
        </w:rPr>
        <w:t>$</w:t>
      </w:r>
      <w:r w:rsidR="003633C6" w:rsidRPr="003633C6">
        <w:rPr>
          <w:lang w:val="en-US"/>
        </w:rPr>
        <w:t xml:space="preserve"> </w:t>
      </w:r>
      <w:r w:rsidRPr="003633C6">
        <w:rPr>
          <w:lang w:val="en-US"/>
        </w:rPr>
        <w:t>7.8 million in cost savings over 5 years</w:t>
      </w:r>
      <w:r w:rsidR="003633C6" w:rsidRPr="003633C6">
        <w:rPr>
          <w:lang w:val="en-US"/>
        </w:rPr>
        <w:t xml:space="preserve"> </w:t>
      </w:r>
      <w:r w:rsidR="003633C6" w:rsidRPr="003633C6">
        <w:rPr>
          <w:lang w:val="en-US"/>
        </w:rPr>
        <w:fldChar w:fldCharType="begin">
          <w:fldData xml:space="preserve">PEVuZE5vdGU+PENpdGU+PEF1dGhvcj5PbGVuZ2luc2tpPC9BdXRob3I+PFllYXI+MjAxNTwvWWVh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</w:fldData>
        </w:fldChar>
      </w:r>
      <w:r w:rsidR="006F0280">
        <w:rPr>
          <w:lang w:val="en-US"/>
        </w:rPr>
        <w:instrText xml:space="preserve"> ADDIN EN.CITE </w:instrText>
      </w:r>
      <w:r w:rsidR="006F0280">
        <w:rPr>
          <w:lang w:val="en-US"/>
        </w:rPr>
        <w:fldChar w:fldCharType="begin">
          <w:fldData xml:space="preserve">PEVuZE5vdGU+PENpdGU+PEF1dGhvcj5PbGVuZ2luc2tpPC9BdXRob3I+PFllYXI+MjAxNTwvWWVh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</w:fldData>
        </w:fldChar>
      </w:r>
      <w:r w:rsidR="006F0280">
        <w:rPr>
          <w:lang w:val="en-US"/>
        </w:rPr>
        <w:instrText xml:space="preserve"> ADDIN EN.CITE.DATA </w:instrText>
      </w:r>
      <w:r w:rsidR="006F0280">
        <w:rPr>
          <w:lang w:val="en-US"/>
        </w:rPr>
      </w:r>
      <w:r w:rsidR="006F0280">
        <w:rPr>
          <w:lang w:val="en-US"/>
        </w:rPr>
        <w:fldChar w:fldCharType="end"/>
      </w:r>
      <w:r w:rsidR="003633C6" w:rsidRPr="003633C6">
        <w:rPr>
          <w:lang w:val="en-US"/>
        </w:rPr>
      </w:r>
      <w:r w:rsidR="003633C6" w:rsidRPr="003633C6">
        <w:rPr>
          <w:lang w:val="en-US"/>
        </w:rPr>
        <w:fldChar w:fldCharType="separate"/>
      </w:r>
      <w:r w:rsidR="006F0280">
        <w:rPr>
          <w:noProof/>
          <w:lang w:val="en-US"/>
        </w:rPr>
        <w:t>(39, 79)</w:t>
      </w:r>
      <w:r w:rsidR="003633C6" w:rsidRPr="003633C6">
        <w:rPr>
          <w:lang w:val="en-US"/>
        </w:rPr>
        <w:fldChar w:fldCharType="end"/>
      </w:r>
      <w:r w:rsidRPr="003633C6">
        <w:rPr>
          <w:lang w:val="en-US"/>
        </w:rPr>
        <w:t>.</w:t>
      </w:r>
    </w:p>
    <w:p w14:paraId="15EF813F" w14:textId="684AA6E8" w:rsidR="0016221A" w:rsidRPr="003633C6" w:rsidRDefault="0016221A" w:rsidP="00DE2993">
      <w:pPr>
        <w:pStyle w:val="ListParagraph"/>
        <w:numPr>
          <w:ilvl w:val="0"/>
          <w:numId w:val="14"/>
        </w:numPr>
        <w:spacing w:line="480" w:lineRule="auto"/>
        <w:jc w:val="both"/>
        <w:rPr>
          <w:lang w:val="en-US"/>
        </w:rPr>
      </w:pPr>
      <w:r w:rsidRPr="003633C6">
        <w:rPr>
          <w:lang w:val="en-US"/>
        </w:rPr>
        <w:t>American Orthopaedic Association’s Own the Bone programme.</w:t>
      </w:r>
      <w:r w:rsidR="00CC2A1C">
        <w:rPr>
          <w:lang w:val="en-US"/>
        </w:rPr>
        <w:t xml:space="preserve"> Own the Bone aims to change </w:t>
      </w:r>
      <w:r w:rsidRPr="003633C6">
        <w:rPr>
          <w:lang w:val="en-US"/>
        </w:rPr>
        <w:t>clinician behavio</w:t>
      </w:r>
      <w:r w:rsidR="00F60975">
        <w:rPr>
          <w:lang w:val="en-US"/>
        </w:rPr>
        <w:t>u</w:t>
      </w:r>
      <w:r w:rsidRPr="003633C6">
        <w:rPr>
          <w:lang w:val="en-US"/>
        </w:rPr>
        <w:t>r, improve patient treatment and referral in the open system</w:t>
      </w:r>
      <w:r w:rsidR="003633C6" w:rsidRPr="003633C6">
        <w:rPr>
          <w:lang w:val="en-US"/>
        </w:rPr>
        <w:t xml:space="preserve"> </w:t>
      </w:r>
      <w:r w:rsidR="003633C6" w:rsidRPr="003633C6">
        <w:rPr>
          <w:lang w:val="en-US"/>
        </w:rPr>
        <w:fldChar w:fldCharType="begin">
          <w:fldData xml:space="preserve">PEVuZE5vdGU+PENpdGU+PEF1dGhvcj5Ub3NpPC9BdXRob3I+PFllYXI+MjAwODwvWWVhcj48UmVj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</w:fldData>
        </w:fldChar>
      </w:r>
      <w:r w:rsidR="006F0280">
        <w:rPr>
          <w:lang w:val="en-US"/>
        </w:rPr>
        <w:instrText xml:space="preserve"> ADDIN EN.CITE </w:instrText>
      </w:r>
      <w:r w:rsidR="006F0280">
        <w:rPr>
          <w:lang w:val="en-US"/>
        </w:rPr>
        <w:fldChar w:fldCharType="begin">
          <w:fldData xml:space="preserve">PEVuZE5vdGU+PENpdGU+PEF1dGhvcj5Ub3NpPC9BdXRob3I+PFllYXI+MjAwODwvWWVhcj48UmVj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</w:fldData>
        </w:fldChar>
      </w:r>
      <w:r w:rsidR="006F0280">
        <w:rPr>
          <w:lang w:val="en-US"/>
        </w:rPr>
        <w:instrText xml:space="preserve"> ADDIN EN.CITE.DATA </w:instrText>
      </w:r>
      <w:r w:rsidR="006F0280">
        <w:rPr>
          <w:lang w:val="en-US"/>
        </w:rPr>
      </w:r>
      <w:r w:rsidR="006F0280">
        <w:rPr>
          <w:lang w:val="en-US"/>
        </w:rPr>
        <w:fldChar w:fldCharType="end"/>
      </w:r>
      <w:r w:rsidR="003633C6" w:rsidRPr="003633C6">
        <w:rPr>
          <w:lang w:val="en-US"/>
        </w:rPr>
      </w:r>
      <w:r w:rsidR="003633C6" w:rsidRPr="003633C6">
        <w:rPr>
          <w:lang w:val="en-US"/>
        </w:rPr>
        <w:fldChar w:fldCharType="separate"/>
      </w:r>
      <w:r w:rsidR="006F0280">
        <w:rPr>
          <w:noProof/>
          <w:lang w:val="en-US"/>
        </w:rPr>
        <w:t>(80)</w:t>
      </w:r>
      <w:r w:rsidR="003633C6" w:rsidRPr="003633C6">
        <w:rPr>
          <w:lang w:val="en-US"/>
        </w:rPr>
        <w:fldChar w:fldCharType="end"/>
      </w:r>
      <w:r w:rsidRPr="003633C6">
        <w:rPr>
          <w:lang w:val="en-US"/>
        </w:rPr>
        <w:t>.</w:t>
      </w:r>
    </w:p>
    <w:p w14:paraId="791F856C" w14:textId="0C94DC5C" w:rsidR="0069688B" w:rsidRDefault="0016221A" w:rsidP="00DE2993">
      <w:pPr>
        <w:spacing w:line="480" w:lineRule="auto"/>
        <w:jc w:val="both"/>
        <w:rPr>
          <w:lang w:val="en-US"/>
        </w:rPr>
      </w:pPr>
      <w:r w:rsidRPr="0016221A">
        <w:rPr>
          <w:lang w:val="en-US"/>
        </w:rPr>
        <w:t>NBHA is leveraging the expertise of these model programmes in addition to the National Osteoporosis Foundation’s</w:t>
      </w:r>
      <w:r w:rsidR="00A22516">
        <w:rPr>
          <w:lang w:val="en-US"/>
        </w:rPr>
        <w:t xml:space="preserve"> (NOF)</w:t>
      </w:r>
      <w:r w:rsidRPr="0016221A">
        <w:rPr>
          <w:lang w:val="en-US"/>
        </w:rPr>
        <w:t xml:space="preserve"> patient and healthcare professional education and training expertise</w:t>
      </w:r>
      <w:r w:rsidR="003633C6">
        <w:rPr>
          <w:lang w:val="en-US"/>
        </w:rPr>
        <w:t>.</w:t>
      </w:r>
      <w:r w:rsidR="00CC7666">
        <w:rPr>
          <w:lang w:val="en-US"/>
        </w:rPr>
        <w:t xml:space="preserve"> </w:t>
      </w:r>
      <w:r w:rsidR="0069688B" w:rsidRPr="00CC7666">
        <w:rPr>
          <w:lang w:val="en-US"/>
        </w:rPr>
        <w:t xml:space="preserve">NBHA currently estimates there to be </w:t>
      </w:r>
      <w:r w:rsidR="00CC7666">
        <w:rPr>
          <w:lang w:val="en-US"/>
        </w:rPr>
        <w:t xml:space="preserve">up to </w:t>
      </w:r>
      <w:r w:rsidR="0069688B" w:rsidRPr="00CC7666">
        <w:rPr>
          <w:lang w:val="en-US"/>
        </w:rPr>
        <w:t>350 FLS established in the United States</w:t>
      </w:r>
      <w:r w:rsidR="00CC7666">
        <w:rPr>
          <w:lang w:val="en-US"/>
        </w:rPr>
        <w:t xml:space="preserve"> </w:t>
      </w:r>
      <w:r w:rsidR="00CC7666">
        <w:rPr>
          <w:lang w:val="en-US"/>
        </w:rPr>
        <w:fldChar w:fldCharType="begin"/>
      </w:r>
      <w:r w:rsidR="006F0280">
        <w:rPr>
          <w:lang w:val="en-US"/>
        </w:rPr>
        <w:instrText xml:space="preserve"> ADDIN EN.CITE &lt;EndNote&gt;&lt;Cite&gt;&lt;Author&gt;Endocrine Society&lt;/Author&gt;&lt;Year&gt;2016&lt;/Year&gt;&lt;RecNum&gt;77&lt;/RecNum&gt;&lt;DisplayText&gt;(81)&lt;/DisplayText&gt;&lt;record&gt;&lt;rec-number&gt;77&lt;/rec-number&gt;&lt;foreign-keys&gt;&lt;key app="EN" db-id="0e0dtv00zpxszqev0x0pzxz405es0spx2fwt" timestamp="1464128543"&gt;77&lt;/key&gt;&lt;/foreign-keys&gt;&lt;ref-type name="Web Page"&gt;12&lt;/ref-type&gt;&lt;contributors&gt;&lt;authors&gt;&lt;author&gt;Endocrine Society,&lt;/author&gt;&lt;/authors&gt;&lt;/contributors&gt;&lt;titles&gt;&lt;title&gt;Fracture Liaisons: A Proven Approach to Reducing Future Breaks&lt;/title&gt;&lt;/titles&gt;&lt;number&gt;25 May 2016&lt;/number&gt;&lt;dates&gt;&lt;year&gt;2016&lt;/year&gt;&lt;/dates&gt;&lt;urls&gt;&lt;related-urls&gt;&lt;url&gt;http://endocrinenews.endocrine.org/fracture-liaisons/#sthash.JXvrw917.dpuf&lt;/url&gt;&lt;/related-urls&gt;&lt;/urls&gt;&lt;/record&gt;&lt;/Cite&gt;&lt;/EndNote&gt;</w:instrText>
      </w:r>
      <w:r w:rsidR="00CC7666">
        <w:rPr>
          <w:lang w:val="en-US"/>
        </w:rPr>
        <w:fldChar w:fldCharType="separate"/>
      </w:r>
      <w:r w:rsidR="006F0280">
        <w:rPr>
          <w:noProof/>
          <w:lang w:val="en-US"/>
        </w:rPr>
        <w:t>(81)</w:t>
      </w:r>
      <w:r w:rsidR="00CC7666">
        <w:rPr>
          <w:lang w:val="en-US"/>
        </w:rPr>
        <w:fldChar w:fldCharType="end"/>
      </w:r>
      <w:r w:rsidR="0069688B" w:rsidRPr="00CC7666">
        <w:rPr>
          <w:lang w:val="en-US"/>
        </w:rPr>
        <w:t>. During 2016, NBHA plans to work with its partners to undertake a comprehensive FLS survey</w:t>
      </w:r>
      <w:r w:rsidR="00CC7666">
        <w:rPr>
          <w:lang w:val="en-US"/>
        </w:rPr>
        <w:t>. In order to realize its goal to reduce fractures by 20% by 2020, NBHA estimates that 1,000 FLS will be required nationwide.</w:t>
      </w:r>
    </w:p>
    <w:p w14:paraId="00CB0A91" w14:textId="2D3B5607" w:rsidR="004F2D65" w:rsidRPr="004F2D65" w:rsidRDefault="004F2D65" w:rsidP="00DE2993">
      <w:pPr>
        <w:spacing w:line="480" w:lineRule="auto"/>
        <w:jc w:val="both"/>
        <w:rPr>
          <w:lang w:val="en-US"/>
        </w:rPr>
      </w:pPr>
      <w:r w:rsidRPr="004F2D65">
        <w:rPr>
          <w:lang w:val="en-US"/>
        </w:rPr>
        <w:t>The impact of the</w:t>
      </w:r>
      <w:r>
        <w:rPr>
          <w:lang w:val="en-US"/>
        </w:rPr>
        <w:t xml:space="preserve"> NBHA FLS initiative</w:t>
      </w:r>
      <w:r w:rsidRPr="004F2D65">
        <w:rPr>
          <w:lang w:val="en-US"/>
        </w:rPr>
        <w:t xml:space="preserve"> cannot be assessed in isolation, because </w:t>
      </w:r>
      <w:r>
        <w:rPr>
          <w:lang w:val="en-US"/>
        </w:rPr>
        <w:t>in the year prior</w:t>
      </w:r>
      <w:r w:rsidRPr="004F2D65">
        <w:rPr>
          <w:lang w:val="en-US"/>
        </w:rPr>
        <w:t xml:space="preserve"> to the</w:t>
      </w:r>
      <w:r>
        <w:rPr>
          <w:lang w:val="en-US"/>
        </w:rPr>
        <w:t xml:space="preserve"> launch of this campaign, NBHA launched the </w:t>
      </w:r>
      <w:r w:rsidRPr="004F2D65">
        <w:rPr>
          <w:lang w:val="en-US"/>
        </w:rPr>
        <w:t xml:space="preserve">2Million2Many </w:t>
      </w:r>
      <w:r>
        <w:rPr>
          <w:lang w:val="en-US"/>
        </w:rPr>
        <w:t xml:space="preserve">disease awareness </w:t>
      </w:r>
      <w:r w:rsidRPr="004F2D65">
        <w:rPr>
          <w:lang w:val="en-US"/>
        </w:rPr>
        <w:t>campaign</w:t>
      </w:r>
      <w:r>
        <w:rPr>
          <w:lang w:val="en-US"/>
        </w:rPr>
        <w:t xml:space="preserve"> in 2013 </w:t>
      </w:r>
      <w:r>
        <w:rPr>
          <w:lang w:val="en-US"/>
        </w:rPr>
        <w:fldChar w:fldCharType="begin"/>
      </w:r>
      <w:r w:rsidR="006F0280">
        <w:rPr>
          <w:lang w:val="en-US"/>
        </w:rPr>
        <w:instrText xml:space="preserve"> ADDIN EN.CITE &lt;EndNote&gt;&lt;Cite&gt;&lt;Author&gt;National Bone Health Alliance&lt;/Author&gt;&lt;Year&gt;2016&lt;/Year&gt;&lt;RecNum&gt;78&lt;/RecNum&gt;&lt;DisplayText&gt;(82)&lt;/DisplayText&gt;&lt;record&gt;&lt;rec-number&gt;78&lt;/rec-number&gt;&lt;foreign-keys&gt;&lt;key app="EN" db-id="0e0dtv00zpxszqev0x0pzxz405es0spx2fwt" timestamp="1464129095"&gt;78&lt;/key&gt;&lt;/foreign-keys&gt;&lt;ref-type name="Web Page"&gt;12&lt;/ref-type&gt;&lt;contributors&gt;&lt;authors&gt;&lt;author&gt;National Bone Health Alliance,&lt;/author&gt;&lt;/authors&gt;&lt;/contributors&gt;&lt;titles&gt;&lt;title&gt;2Million2Many&lt;/title&gt;&lt;/titles&gt;&lt;number&gt;25 May 2016&lt;/number&gt;&lt;dates&gt;&lt;year&gt;2016&lt;/year&gt;&lt;/dates&gt;&lt;urls&gt;&lt;related-urls&gt;&lt;url&gt;http://www.2million2many.org/&lt;/url&gt;&lt;/related-urls&gt;&lt;/urls&gt;&lt;/record&gt;&lt;/Cite&gt;&lt;/EndNote&gt;</w:instrText>
      </w:r>
      <w:r>
        <w:rPr>
          <w:lang w:val="en-US"/>
        </w:rPr>
        <w:fldChar w:fldCharType="separate"/>
      </w:r>
      <w:r w:rsidR="006F0280">
        <w:rPr>
          <w:noProof/>
          <w:lang w:val="en-US"/>
        </w:rPr>
        <w:t>(82)</w:t>
      </w:r>
      <w:r>
        <w:rPr>
          <w:lang w:val="en-US"/>
        </w:rPr>
        <w:fldChar w:fldCharType="end"/>
      </w:r>
      <w:r>
        <w:rPr>
          <w:lang w:val="en-US"/>
        </w:rPr>
        <w:t>, which focused on secondary fracture prevention,</w:t>
      </w:r>
      <w:r w:rsidRPr="004F2D65">
        <w:rPr>
          <w:lang w:val="en-US"/>
        </w:rPr>
        <w:t xml:space="preserve"> and</w:t>
      </w:r>
      <w:r>
        <w:rPr>
          <w:lang w:val="en-US"/>
        </w:rPr>
        <w:t>,</w:t>
      </w:r>
      <w:r w:rsidR="00A22516">
        <w:rPr>
          <w:lang w:val="en-US"/>
        </w:rPr>
        <w:t xml:space="preserve"> in collaboration with NOF</w:t>
      </w:r>
      <w:r>
        <w:rPr>
          <w:lang w:val="en-US"/>
        </w:rPr>
        <w:t>,</w:t>
      </w:r>
      <w:r w:rsidRPr="004F2D65">
        <w:rPr>
          <w:lang w:val="en-US"/>
        </w:rPr>
        <w:t xml:space="preserve"> a Qualified Clinical Data Registry focused on outcomes in osteoporosis </w:t>
      </w:r>
      <w:r>
        <w:rPr>
          <w:lang w:val="en-US"/>
        </w:rPr>
        <w:t xml:space="preserve">and post-fracture care in 2014 </w:t>
      </w:r>
      <w:r>
        <w:rPr>
          <w:lang w:val="en-US"/>
        </w:rPr>
        <w:fldChar w:fldCharType="begin"/>
      </w:r>
      <w:r w:rsidR="006F0280">
        <w:rPr>
          <w:lang w:val="en-US"/>
        </w:rPr>
        <w:instrText xml:space="preserve"> ADDIN EN.CITE &lt;EndNote&gt;&lt;Cite&gt;&lt;Author&gt;National Bone Health Alliance&lt;/Author&gt;&lt;Year&gt;2016&lt;/Year&gt;&lt;RecNum&gt;37&lt;/RecNum&gt;&lt;DisplayText&gt;(77)&lt;/DisplayText&gt;&lt;record&gt;&lt;rec-number&gt;37&lt;/rec-number&gt;&lt;foreign-keys&gt;&lt;key app="EN" db-id="0e0dtv00zpxszqev0x0pzxz405es0spx2fwt" timestamp="1463979868"&gt;37&lt;/key&gt;&lt;/foreign-keys&gt;&lt;ref-type name="Web Page"&gt;12&lt;/ref-type&gt;&lt;contributors&gt;&lt;authors&gt;&lt;author&gt;National Bone Health Alliance,&lt;/author&gt;&lt;/authors&gt;&lt;/contributors&gt;&lt;titles&gt;&lt;title&gt;Fracture Prevention CENTRAL&lt;/title&gt;&lt;/titles&gt;&lt;number&gt;25 May 2016&lt;/number&gt;&lt;dates&gt;&lt;year&gt;2016&lt;/year&gt;&lt;/dates&gt;&lt;urls&gt;&lt;related-urls&gt;&lt;url&gt;http://www.nbha.org/fpc&lt;/url&gt;&lt;/related-urls&gt;&lt;/urls&gt;&lt;/record&gt;&lt;/Cite&gt;&lt;/EndNote&gt;</w:instrText>
      </w:r>
      <w:r>
        <w:rPr>
          <w:lang w:val="en-US"/>
        </w:rPr>
        <w:fldChar w:fldCharType="separate"/>
      </w:r>
      <w:r w:rsidR="006F0280">
        <w:rPr>
          <w:noProof/>
          <w:lang w:val="en-US"/>
        </w:rPr>
        <w:t>(77)</w:t>
      </w:r>
      <w:r>
        <w:rPr>
          <w:lang w:val="en-US"/>
        </w:rPr>
        <w:fldChar w:fldCharType="end"/>
      </w:r>
      <w:r w:rsidRPr="004F2D65">
        <w:rPr>
          <w:lang w:val="en-US"/>
        </w:rPr>
        <w:t xml:space="preserve">. In 2015, the National Committee on Quality Assurance (NCQA) published </w:t>
      </w:r>
      <w:r w:rsidRPr="00A22516">
        <w:rPr>
          <w:i/>
          <w:lang w:val="en-US"/>
        </w:rPr>
        <w:t>The State of Health Care Quality 2015</w:t>
      </w:r>
      <w:r w:rsidRPr="004F2D65">
        <w:rPr>
          <w:lang w:val="en-US"/>
        </w:rPr>
        <w:t xml:space="preserve"> which reported on post-fracture osteoporosis care for wome</w:t>
      </w:r>
      <w:r>
        <w:rPr>
          <w:lang w:val="en-US"/>
        </w:rPr>
        <w:t xml:space="preserve">n for the period 2007 to 2014 </w:t>
      </w:r>
      <w:r>
        <w:rPr>
          <w:lang w:val="en-US"/>
        </w:rPr>
        <w:fldChar w:fldCharType="begin"/>
      </w:r>
      <w:r w:rsidR="006F0280">
        <w:rPr>
          <w:lang w:val="en-US"/>
        </w:rPr>
        <w:instrText xml:space="preserve"> ADDIN EN.CITE &lt;EndNote&gt;&lt;Cite&gt;&lt;Author&gt;National Committee for Quality Assurance&lt;/Author&gt;&lt;Year&gt;2015&lt;/Year&gt;&lt;RecNum&gt;79&lt;/RecNum&gt;&lt;DisplayText&gt;(83)&lt;/DisplayText&gt;&lt;record&gt;&lt;rec-number&gt;79&lt;/rec-number&gt;&lt;foreign-keys&gt;&lt;key app="EN" db-id="0e0dtv00zpxszqev0x0pzxz405es0spx2fwt" timestamp="1464129106"&gt;79&lt;/key&gt;&lt;/foreign-keys&gt;&lt;ref-type name="Report"&gt;27&lt;/ref-type&gt;&lt;contributors&gt;&lt;authors&gt;&lt;author&gt;National Committee for Quality Assurance,&lt;/author&gt;&lt;/authors&gt;&lt;/contributors&gt;&lt;titles&gt;&lt;title&gt;The State of Health Care Quality 2015&lt;/title&gt;&lt;/titles&gt;&lt;dates&gt;&lt;year&gt;2015&lt;/year&gt;&lt;/dates&gt;&lt;pub-location&gt;Washington D.C.&lt;/pub-location&gt;&lt;urls&gt;&lt;/urls&gt;&lt;/record&gt;&lt;/Cite&gt;&lt;/EndNote&gt;</w:instrText>
      </w:r>
      <w:r>
        <w:rPr>
          <w:lang w:val="en-US"/>
        </w:rPr>
        <w:fldChar w:fldCharType="separate"/>
      </w:r>
      <w:r w:rsidR="006F0280">
        <w:rPr>
          <w:noProof/>
          <w:lang w:val="en-US"/>
        </w:rPr>
        <w:t>(83)</w:t>
      </w:r>
      <w:r>
        <w:rPr>
          <w:lang w:val="en-US"/>
        </w:rPr>
        <w:fldChar w:fldCharType="end"/>
      </w:r>
      <w:r w:rsidRPr="004F2D65">
        <w:rPr>
          <w:lang w:val="en-US"/>
        </w:rPr>
        <w:t>. The concurrence of the NBHA/NOF initiatives and a significant improvement in post-fracture care in the United States is</w:t>
      </w:r>
      <w:r>
        <w:rPr>
          <w:lang w:val="en-US"/>
        </w:rPr>
        <w:t xml:space="preserve"> clearly illustrated in figure </w:t>
      </w:r>
      <w:r w:rsidR="00E5563C">
        <w:rPr>
          <w:lang w:val="en-US"/>
        </w:rPr>
        <w:t>4</w:t>
      </w:r>
    </w:p>
    <w:p w14:paraId="06B3319D" w14:textId="58601DF0" w:rsidR="00CC7666" w:rsidRPr="00CC7666" w:rsidRDefault="009338C8" w:rsidP="004F2D65">
      <w:pPr>
        <w:spacing w:line="480" w:lineRule="auto"/>
        <w:rPr>
          <w:lang w:val="en-US"/>
        </w:rPr>
      </w:pPr>
      <w:r>
        <w:rPr>
          <w:lang w:val="en-US"/>
        </w:rPr>
        <w:t xml:space="preserve">Insert figure </w:t>
      </w:r>
      <w:r w:rsidR="00E5563C">
        <w:rPr>
          <w:lang w:val="en-US"/>
        </w:rPr>
        <w:t>4</w:t>
      </w:r>
    </w:p>
    <w:p w14:paraId="04880CD1" w14:textId="73E1AD9A" w:rsidR="0016221A" w:rsidRDefault="00E11578" w:rsidP="003E32AA">
      <w:pPr>
        <w:pStyle w:val="Heading2"/>
        <w:rPr>
          <w:lang w:val="en-US"/>
        </w:rPr>
      </w:pPr>
      <w:r>
        <w:rPr>
          <w:lang w:val="en-US"/>
        </w:rPr>
        <w:t>Fracture Liaison Service</w:t>
      </w:r>
      <w:r w:rsidR="003E32AA">
        <w:rPr>
          <w:lang w:val="en-US"/>
        </w:rPr>
        <w:t xml:space="preserve"> initiatives in Australia and New Zealand</w:t>
      </w:r>
      <w:r w:rsidR="0016221A" w:rsidRPr="0016221A">
        <w:rPr>
          <w:lang w:val="en-US"/>
        </w:rPr>
        <w:t xml:space="preserve"> </w:t>
      </w:r>
      <w:r w:rsidR="003E32AA">
        <w:rPr>
          <w:lang w:val="en-US"/>
        </w:rPr>
        <w:t>– Level B heading</w:t>
      </w:r>
    </w:p>
    <w:p w14:paraId="7FAECDA1" w14:textId="77777777" w:rsidR="003E32AA" w:rsidRPr="003E32AA" w:rsidRDefault="003E32AA" w:rsidP="003E32AA">
      <w:pPr>
        <w:rPr>
          <w:lang w:val="en-US"/>
        </w:rPr>
      </w:pPr>
    </w:p>
    <w:p w14:paraId="70256978" w14:textId="5553E924" w:rsidR="000723DC" w:rsidRDefault="003E32AA" w:rsidP="00DE2993">
      <w:pPr>
        <w:spacing w:line="480" w:lineRule="auto"/>
        <w:jc w:val="both"/>
        <w:rPr>
          <w:lang w:val="en-US"/>
        </w:rPr>
      </w:pPr>
      <w:r>
        <w:rPr>
          <w:lang w:val="en-US"/>
        </w:rPr>
        <w:t xml:space="preserve">In 2015, the </w:t>
      </w:r>
      <w:r w:rsidRPr="003E32AA">
        <w:rPr>
          <w:lang w:val="en-US"/>
        </w:rPr>
        <w:t>Australian and New Zealand Bone and Mineral Society (ANZBMS)</w:t>
      </w:r>
      <w:r>
        <w:rPr>
          <w:lang w:val="en-US"/>
        </w:rPr>
        <w:t xml:space="preserve"> published a Position Paper and Call to Action which described efforts to improve the quality of secondary fracture prevention in Australia and New Zealand</w:t>
      </w:r>
      <w:r w:rsidR="0016221A" w:rsidRPr="0016221A">
        <w:rPr>
          <w:lang w:val="en-GB"/>
        </w:rPr>
        <w:t xml:space="preserve"> </w:t>
      </w:r>
      <w:r>
        <w:rPr>
          <w:lang w:val="en-GB"/>
        </w:rPr>
        <w:fldChar w:fldCharType="begin"/>
      </w:r>
      <w:r w:rsidR="006F0280">
        <w:rPr>
          <w:lang w:val="en-GB"/>
        </w:rPr>
        <w:instrText xml:space="preserve"> ADDIN EN.CITE &lt;EndNote&gt;&lt;Cite&gt;&lt;Author&gt;Mitchell&lt;/Author&gt;&lt;Year&gt;2015&lt;/Year&gt;&lt;RecNum&gt;41&lt;/RecNum&gt;&lt;DisplayText&gt;(84)&lt;/DisplayText&gt;&lt;record&gt;&lt;rec-number&gt;41&lt;/rec-number&gt;&lt;foreign-keys&gt;&lt;key app="EN" db-id="0e0dtv00zpxszqev0x0pzxz405es0spx2fwt" timestamp="1463980571"&gt;41&lt;/key&gt;&lt;/foreign-keys&gt;&lt;ref-type name="Report"&gt;27&lt;/ref-type&gt;&lt;contributors&gt;&lt;authors&gt;&lt;author&gt;Mitchell, P.J.&lt;/author&gt;&lt;author&gt;Ganda, K.&lt;/author&gt;&lt;author&gt;Seibel, M. J.&lt;/author&gt;&lt;/authors&gt;&lt;/contributors&gt;&lt;titles&gt;&lt;title&gt;Australian and New Zealand Bone and Mineral Society Position Paper on Secondary Fracture Prevention Programs&lt;/title&gt;&lt;/titles&gt;&lt;dates&gt;&lt;year&gt;2015&lt;/year&gt;&lt;/dates&gt;&lt;pub-location&gt;In press&lt;/pub-location&gt;&lt;urls&gt;&lt;/urls&gt;&lt;/record&gt;&lt;/Cite&gt;&lt;/EndNote&gt;</w:instrText>
      </w:r>
      <w:r>
        <w:rPr>
          <w:lang w:val="en-GB"/>
        </w:rPr>
        <w:fldChar w:fldCharType="separate"/>
      </w:r>
      <w:r w:rsidR="006F0280">
        <w:rPr>
          <w:noProof/>
          <w:lang w:val="en-GB"/>
        </w:rPr>
        <w:t>(84)</w:t>
      </w:r>
      <w:r>
        <w:rPr>
          <w:lang w:val="en-GB"/>
        </w:rPr>
        <w:fldChar w:fldCharType="end"/>
      </w:r>
      <w:r w:rsidR="0016221A" w:rsidRPr="0016221A">
        <w:rPr>
          <w:lang w:val="en-US"/>
        </w:rPr>
        <w:t>.</w:t>
      </w:r>
    </w:p>
    <w:p w14:paraId="72605E07" w14:textId="7A696064" w:rsidR="0016221A" w:rsidRDefault="003F6587" w:rsidP="00DE2993">
      <w:pPr>
        <w:spacing w:line="480" w:lineRule="auto"/>
        <w:jc w:val="both"/>
        <w:rPr>
          <w:lang w:val="en-US"/>
        </w:rPr>
      </w:pPr>
      <w:r w:rsidRPr="0016221A">
        <w:rPr>
          <w:lang w:val="en-US"/>
        </w:rPr>
        <w:t>Since 2002, osteoporosis has been a National Health Priority Area in Australia</w:t>
      </w:r>
      <w:r>
        <w:rPr>
          <w:lang w:val="en-US"/>
        </w:rPr>
        <w:t>.</w:t>
      </w:r>
      <w:r w:rsidR="0016221A" w:rsidRPr="0016221A">
        <w:rPr>
          <w:lang w:val="en-GB"/>
        </w:rPr>
        <w:t xml:space="preserve"> </w:t>
      </w:r>
      <w:r w:rsidR="0016221A" w:rsidRPr="0016221A">
        <w:rPr>
          <w:lang w:val="en-US"/>
        </w:rPr>
        <w:t xml:space="preserve">The New South Wales (NSW) government is currently attempting to integrate and </w:t>
      </w:r>
      <w:r w:rsidR="003E32AA" w:rsidRPr="0016221A">
        <w:rPr>
          <w:lang w:val="en-US"/>
        </w:rPr>
        <w:t>standardize</w:t>
      </w:r>
      <w:r w:rsidR="0016221A" w:rsidRPr="0016221A">
        <w:rPr>
          <w:lang w:val="en-US"/>
        </w:rPr>
        <w:t xml:space="preserve"> post-fracture care through the Agency for Clinical Innovation (ACI)</w:t>
      </w:r>
      <w:r w:rsidR="009665B8">
        <w:rPr>
          <w:lang w:val="en-US"/>
        </w:rPr>
        <w:t xml:space="preserve"> </w:t>
      </w:r>
      <w:r w:rsidR="009665B8">
        <w:rPr>
          <w:lang w:val="en-US"/>
        </w:rPr>
        <w:fldChar w:fldCharType="begin"/>
      </w:r>
      <w:r w:rsidR="006F0280">
        <w:rPr>
          <w:lang w:val="en-US"/>
        </w:rPr>
        <w:instrText xml:space="preserve"> ADDIN EN.CITE &lt;EndNote&gt;&lt;Cite&gt;&lt;Author&gt;New South Wales Agency for Clinical Innovation Musculoskeletal Network&lt;/Author&gt;&lt;Year&gt;2011&lt;/Year&gt;&lt;RecNum&gt;44&lt;/RecNum&gt;&lt;DisplayText&gt;(85)&lt;/DisplayText&gt;&lt;record&gt;&lt;rec-number&gt;44&lt;/rec-number&gt;&lt;foreign-keys&gt;&lt;key app="EN" db-id="0e0dtv00zpxszqev0x0pzxz405es0spx2fwt" timestamp="1463981052"&gt;44&lt;/key&gt;&lt;/foreign-keys&gt;&lt;ref-type name="Unpublished Work"&gt;34&lt;/ref-type&gt;&lt;contributors&gt;&lt;authors&gt;&lt;author&gt;New South Wales Agency for Clinical Innovation Musculoskeletal Network,&lt;/author&gt;&lt;/authors&gt;&lt;/contributors&gt;&lt;titles&gt;&lt;title&gt;NSW Model of Care for Osteoporotic Refracture Prevention&lt;/title&gt;&lt;/titles&gt;&lt;dates&gt;&lt;year&gt;2011&lt;/year&gt;&lt;/dates&gt;&lt;pub-location&gt;Chatswood, NSW&lt;/pub-location&gt;&lt;urls&gt;&lt;related-urls&gt;&lt;url&gt;http://www.health.nsw.gov.au/resources/gmct/musculoskeletal/aci_osteo_refracture_pdf.asp&lt;/url&gt;&lt;/related-urls&gt;&lt;/urls&gt;&lt;access-date&gt;27 February&lt;/access-date&gt;&lt;/record&gt;&lt;/Cite&gt;&lt;/EndNote&gt;</w:instrText>
      </w:r>
      <w:r w:rsidR="009665B8">
        <w:rPr>
          <w:lang w:val="en-US"/>
        </w:rPr>
        <w:fldChar w:fldCharType="separate"/>
      </w:r>
      <w:r w:rsidR="006F0280">
        <w:rPr>
          <w:noProof/>
          <w:lang w:val="en-US"/>
        </w:rPr>
        <w:t>(85)</w:t>
      </w:r>
      <w:r w:rsidR="009665B8">
        <w:rPr>
          <w:lang w:val="en-US"/>
        </w:rPr>
        <w:fldChar w:fldCharType="end"/>
      </w:r>
      <w:r w:rsidR="0016221A" w:rsidRPr="0016221A">
        <w:rPr>
          <w:lang w:val="en-US"/>
        </w:rPr>
        <w:t>. An ongoing initiative by the AC</w:t>
      </w:r>
      <w:r w:rsidR="003E32AA">
        <w:rPr>
          <w:lang w:val="en-US"/>
        </w:rPr>
        <w:t>I</w:t>
      </w:r>
      <w:r>
        <w:rPr>
          <w:lang w:val="en-US"/>
        </w:rPr>
        <w:t xml:space="preserve"> and ANZBMS</w:t>
      </w:r>
      <w:r w:rsidR="0016221A" w:rsidRPr="0016221A">
        <w:rPr>
          <w:lang w:val="en-US"/>
        </w:rPr>
        <w:t xml:space="preserve"> is occurring to develop secondary fracture prevention programmes in the primary care setting. The governments of South Australia</w:t>
      </w:r>
      <w:r w:rsidR="009665B8">
        <w:rPr>
          <w:lang w:val="en-US"/>
        </w:rPr>
        <w:t xml:space="preserve"> </w:t>
      </w:r>
      <w:r w:rsidR="009665B8">
        <w:rPr>
          <w:lang w:val="en-US"/>
        </w:rPr>
        <w:fldChar w:fldCharType="begin"/>
      </w:r>
      <w:r w:rsidR="006F0280">
        <w:rPr>
          <w:lang w:val="en-US"/>
        </w:rPr>
        <w:instrText xml:space="preserve"> ADDIN EN.CITE &lt;EndNote&gt;&lt;Cite&gt;&lt;Author&gt;Statewide Orthopaedic Clinical Network and Rehabilitation Clinical Network&lt;/Author&gt;&lt;Year&gt;2011&lt;/Year&gt;&lt;RecNum&gt;43&lt;/RecNum&gt;&lt;DisplayText&gt;(86)&lt;/DisplayText&gt;&lt;record&gt;&lt;rec-number&gt;43&lt;/rec-number&gt;&lt;foreign-keys&gt;&lt;key app="EN" db-id="0e0dtv00zpxszqev0x0pzxz405es0spx2fwt" timestamp="1463980990"&gt;43&lt;/key&gt;&lt;/foreign-keys&gt;&lt;ref-type name="Government Document"&gt;46&lt;/ref-type&gt;&lt;contributors&gt;&lt;authors&gt;&lt;author&gt;Statewide Orthopaedic Clinical Network and Rehabilitation Clinical Network,&lt;/author&gt;&lt;/authors&gt;&lt;secondary-authors&gt;&lt;author&gt;Government of South Australia,&lt;/author&gt;&lt;author&gt;SA Health,&lt;/author&gt;&lt;/secondary-authors&gt;&lt;/contributors&gt;&lt;titles&gt;&lt;title&gt;Models of Care for Orthopaedic Rehabilitation - Fragility Fractures General Orthopaedic Trauma and Arthroplasty&lt;/title&gt;&lt;/titles&gt;&lt;dates&gt;&lt;year&gt;2011&lt;/year&gt;&lt;/dates&gt;&lt;pub-location&gt;Adelaide&lt;/pub-location&gt;&lt;urls&gt;&lt;related-urls&gt;&lt;url&gt;http://www.sahealth.sa.gov.au/wps/wcm/connect/public+content/sa+health+internet/health+reform/clinical+networks/orthopaedic+clinical+network/orthopaedic+clinical+network+models+of+care&lt;/url&gt;&lt;/related-urls&gt;&lt;/urls&gt;&lt;access-date&gt;19 March 2012&lt;/access-date&gt;&lt;/record&gt;&lt;/Cite&gt;&lt;/EndNote&gt;</w:instrText>
      </w:r>
      <w:r w:rsidR="009665B8">
        <w:rPr>
          <w:lang w:val="en-US"/>
        </w:rPr>
        <w:fldChar w:fldCharType="separate"/>
      </w:r>
      <w:r w:rsidR="006F0280">
        <w:rPr>
          <w:noProof/>
          <w:lang w:val="en-US"/>
        </w:rPr>
        <w:t>(86)</w:t>
      </w:r>
      <w:r w:rsidR="009665B8">
        <w:rPr>
          <w:lang w:val="en-US"/>
        </w:rPr>
        <w:fldChar w:fldCharType="end"/>
      </w:r>
      <w:r w:rsidR="003E32AA">
        <w:rPr>
          <w:lang w:val="en-US"/>
        </w:rPr>
        <w:t xml:space="preserve"> </w:t>
      </w:r>
      <w:r w:rsidR="0016221A" w:rsidRPr="0016221A">
        <w:rPr>
          <w:lang w:val="en-US"/>
        </w:rPr>
        <w:t>and West</w:t>
      </w:r>
      <w:r>
        <w:rPr>
          <w:lang w:val="en-US"/>
        </w:rPr>
        <w:t>ern Australia</w:t>
      </w:r>
      <w:r w:rsidR="00B67741">
        <w:rPr>
          <w:lang w:val="en-US"/>
        </w:rPr>
        <w:t xml:space="preserve"> (WA)</w:t>
      </w:r>
      <w:r w:rsidR="009665B8">
        <w:rPr>
          <w:lang w:val="en-US"/>
        </w:rPr>
        <w:t xml:space="preserve"> </w:t>
      </w:r>
      <w:r w:rsidR="009665B8">
        <w:rPr>
          <w:lang w:val="en-US"/>
        </w:rPr>
        <w:fldChar w:fldCharType="begin"/>
      </w:r>
      <w:r w:rsidR="006F0280">
        <w:rPr>
          <w:lang w:val="en-US"/>
        </w:rPr>
        <w:instrText xml:space="preserve"> ADDIN EN.CITE &lt;EndNote&gt;&lt;Cite&gt;&lt;Author&gt;Government of Western Australia&lt;/Author&gt;&lt;Year&gt;2011&lt;/Year&gt;&lt;RecNum&gt;42&lt;/RecNum&gt;&lt;DisplayText&gt;(87)&lt;/DisplayText&gt;&lt;record&gt;&lt;rec-number&gt;42&lt;/rec-number&gt;&lt;foreign-keys&gt;&lt;key app="EN" db-id="0e0dtv00zpxszqev0x0pzxz405es0spx2fwt" timestamp="1463980979"&gt;42&lt;/key&gt;&lt;/foreign-keys&gt;&lt;ref-type name="Government Document"&gt;46&lt;/ref-type&gt;&lt;contributors&gt;&lt;authors&gt;&lt;author&gt;Government of Western Australia,&lt;/author&gt;&lt;/authors&gt;&lt;secondary-authors&gt;&lt;author&gt;Department of Health Musculoskeletal Diabetes &amp;amp; Endocrine Falls Prevention and Aged Care Health Networks (WA),&lt;/author&gt;&lt;/secondary-authors&gt;&lt;/contributors&gt;&lt;titles&gt;&lt;title&gt;Osteoporosis Model of Care&lt;/title&gt;&lt;/titles&gt;&lt;dates&gt;&lt;year&gt;2011&lt;/year&gt;&lt;/dates&gt;&lt;pub-location&gt;Perth&lt;/pub-location&gt;&lt;urls&gt;&lt;related-urls&gt;&lt;url&gt;http://www.healthnetworks.health.wa.gov.au/modelsofcare/docs/Osteoporosis_MOC.pdf&lt;/url&gt;&lt;/related-urls&gt;&lt;/urls&gt;&lt;access-date&gt;20 March 2012&lt;/access-date&gt;&lt;/record&gt;&lt;/Cite&gt;&lt;/EndNote&gt;</w:instrText>
      </w:r>
      <w:r w:rsidR="009665B8">
        <w:rPr>
          <w:lang w:val="en-US"/>
        </w:rPr>
        <w:fldChar w:fldCharType="separate"/>
      </w:r>
      <w:r w:rsidR="006F0280">
        <w:rPr>
          <w:noProof/>
          <w:lang w:val="en-US"/>
        </w:rPr>
        <w:t>(87)</w:t>
      </w:r>
      <w:r w:rsidR="009665B8">
        <w:rPr>
          <w:lang w:val="en-US"/>
        </w:rPr>
        <w:fldChar w:fldCharType="end"/>
      </w:r>
      <w:r>
        <w:rPr>
          <w:lang w:val="en-US"/>
        </w:rPr>
        <w:t xml:space="preserve"> also</w:t>
      </w:r>
      <w:r w:rsidR="0016221A" w:rsidRPr="0016221A">
        <w:rPr>
          <w:lang w:val="en-US"/>
        </w:rPr>
        <w:t xml:space="preserve"> published strategy documents which call</w:t>
      </w:r>
      <w:r w:rsidR="009665B8">
        <w:rPr>
          <w:lang w:val="en-US"/>
        </w:rPr>
        <w:t>ed</w:t>
      </w:r>
      <w:r w:rsidR="0016221A" w:rsidRPr="0016221A">
        <w:rPr>
          <w:lang w:val="en-US"/>
        </w:rPr>
        <w:t xml:space="preserve"> for the implementation of secondary </w:t>
      </w:r>
      <w:r w:rsidR="006D775E">
        <w:rPr>
          <w:lang w:val="en-US"/>
        </w:rPr>
        <w:t>fracture prevention programmes.</w:t>
      </w:r>
      <w:r w:rsidR="009316E6">
        <w:rPr>
          <w:lang w:val="en-US"/>
        </w:rPr>
        <w:t xml:space="preserve"> </w:t>
      </w:r>
      <w:r w:rsidR="009316E6" w:rsidRPr="009316E6">
        <w:rPr>
          <w:lang w:val="en-US"/>
        </w:rPr>
        <w:t>The NSW and W</w:t>
      </w:r>
      <w:r w:rsidR="00B67741">
        <w:rPr>
          <w:lang w:val="en-US"/>
        </w:rPr>
        <w:t>A</w:t>
      </w:r>
      <w:r w:rsidR="009316E6" w:rsidRPr="009316E6">
        <w:rPr>
          <w:lang w:val="en-US"/>
        </w:rPr>
        <w:t xml:space="preserve"> models of care provided the policy-level framework to guide service planning and delivery across the states, and were, therefore, key enablers of system-wide implementation.</w:t>
      </w:r>
    </w:p>
    <w:p w14:paraId="735CDC69" w14:textId="37A3E539" w:rsidR="0083170B" w:rsidRDefault="009338C8" w:rsidP="00DE2993">
      <w:pPr>
        <w:spacing w:line="480" w:lineRule="auto"/>
        <w:jc w:val="both"/>
        <w:rPr>
          <w:lang w:val="en-US"/>
        </w:rPr>
      </w:pPr>
      <w:r>
        <w:rPr>
          <w:lang w:val="en-US"/>
        </w:rPr>
        <w:t>In 2012, Osteoporosis New Zealand</w:t>
      </w:r>
      <w:r w:rsidR="00DE2993">
        <w:rPr>
          <w:lang w:val="en-US"/>
        </w:rPr>
        <w:t xml:space="preserve"> (ONZ)</w:t>
      </w:r>
      <w:r>
        <w:rPr>
          <w:lang w:val="en-US"/>
        </w:rPr>
        <w:t xml:space="preserve"> published </w:t>
      </w:r>
      <w:r w:rsidRPr="009338C8">
        <w:rPr>
          <w:i/>
          <w:lang w:val="en-US"/>
        </w:rPr>
        <w:t>BoneCare 2020: A systematic approach to hip fracture care and prevention for New Zealand</w:t>
      </w:r>
      <w:r>
        <w:rPr>
          <w:lang w:val="en-US"/>
        </w:rPr>
        <w:t xml:space="preserve"> </w:t>
      </w:r>
      <w:r>
        <w:rPr>
          <w:lang w:val="en-US"/>
        </w:rPr>
        <w:fldChar w:fldCharType="begin"/>
      </w:r>
      <w:r w:rsidR="006F0280">
        <w:rPr>
          <w:lang w:val="en-US"/>
        </w:rPr>
        <w:instrText xml:space="preserve"> ADDIN EN.CITE &lt;EndNote&gt;&lt;Cite&gt;&lt;Author&gt;Osteoporosis New Zealand&lt;/Author&gt;&lt;Year&gt;2012&lt;/Year&gt;&lt;RecNum&gt;81&lt;/RecNum&gt;&lt;DisplayText&gt;(88)&lt;/DisplayText&gt;&lt;record&gt;&lt;rec-number&gt;81&lt;/rec-number&gt;&lt;foreign-keys&gt;&lt;key app="EN" db-id="0e0dtv00zpxszqev0x0pzxz405es0spx2fwt" timestamp="1464129933"&gt;81&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cord&gt;&lt;/Cite&gt;&lt;/EndNote&gt;</w:instrText>
      </w:r>
      <w:r>
        <w:rPr>
          <w:lang w:val="en-US"/>
        </w:rPr>
        <w:fldChar w:fldCharType="separate"/>
      </w:r>
      <w:r w:rsidR="006F0280">
        <w:rPr>
          <w:noProof/>
          <w:lang w:val="en-US"/>
        </w:rPr>
        <w:t>(88)</w:t>
      </w:r>
      <w:r>
        <w:rPr>
          <w:lang w:val="en-US"/>
        </w:rPr>
        <w:fldChar w:fldCharType="end"/>
      </w:r>
      <w:r w:rsidR="00DE2993">
        <w:rPr>
          <w:lang w:val="en-US"/>
        </w:rPr>
        <w:t>. BoneCare 2020</w:t>
      </w:r>
      <w:r>
        <w:rPr>
          <w:lang w:val="en-US"/>
        </w:rPr>
        <w:t xml:space="preserve"> called for implementation of FLS in all District Health Boards (DHBs) in New Zealand.</w:t>
      </w:r>
      <w:r w:rsidR="0083170B">
        <w:rPr>
          <w:lang w:val="en-US"/>
        </w:rPr>
        <w:t xml:space="preserve"> From 2013 to the present day, ONZ has collaborated extensively with a multi-sector group to enable implementation of the strategy, including the Ministry of Health (MoH), the Accident Compensation Corporation (ACC</w:t>
      </w:r>
      <w:r w:rsidR="00585591">
        <w:rPr>
          <w:lang w:val="en-US"/>
        </w:rPr>
        <w:t>)</w:t>
      </w:r>
      <w:r w:rsidR="0083170B">
        <w:rPr>
          <w:lang w:val="en-US"/>
        </w:rPr>
        <w:t xml:space="preserve">, the Crown Agent responsible for injury prevention, the Health, Quality and Safety Commission New Zealand (HQSC) and all relevant learned societies </w:t>
      </w:r>
      <w:r w:rsidR="0083170B">
        <w:rPr>
          <w:lang w:val="en-US"/>
        </w:rPr>
        <w:fldChar w:fldCharType="begin"/>
      </w:r>
      <w:r w:rsidR="006F0280">
        <w:rPr>
          <w:lang w:val="en-US"/>
        </w:rPr>
        <w:instrText xml:space="preserve"> ADDIN EN.CITE &lt;EndNote&gt;&lt;Cite&gt;&lt;Author&gt;Mitchell&lt;/Author&gt;&lt;Year&gt;2014&lt;/Year&gt;&lt;RecNum&gt;112&lt;/RecNum&gt;&lt;DisplayText&gt;(89)&lt;/DisplayText&gt;&lt;record&gt;&lt;rec-number&gt;112&lt;/rec-number&gt;&lt;foreign-keys&gt;&lt;key app="EN" db-id="0e0dtv00zpxszqev0x0pzxz405es0spx2fwt" timestamp="1472098727"&gt;112&lt;/key&gt;&lt;/foreign-keys&gt;&lt;ref-type name="Conference Paper"&gt;47&lt;/ref-type&gt;&lt;contributors&gt;&lt;authors&gt;&lt;author&gt;Mitchell, P.J.&lt;/author&gt;&lt;author&gt;Cornish, J.&lt;/author&gt;&lt;author&gt;Milsom, S.&lt;/author&gt;&lt;author&gt;Hayman, L.&lt;/author&gt;&lt;author&gt;Seibel, M. J.&lt;/author&gt;&lt;author&gt;Close, J.&lt;/author&gt;&lt;author&gt;Harris, I.&lt;/author&gt;&lt;author&gt;Harris, R.&lt;/author&gt;&lt;author&gt;Fleming, S.&lt;/author&gt;&lt;author&gt;Rains, M.&lt;/author&gt;&lt;author&gt;Sankaran, S.&lt;/author&gt;&lt;author&gt;Petagna, C.&lt;/author&gt;&lt;author&gt;Jones, S.&lt;/author&gt;&lt;author&gt;Hope, J.&lt;/author&gt;&lt;author&gt;Braatvedt, G.&lt;/author&gt;&lt;author&gt;Scott, M.&lt;/author&gt;&lt;author&gt;Wilkinson, S.&lt;/author&gt;&lt;author&gt;Paul, S.&lt;/author&gt;&lt;author&gt;Kim, D.&lt;/author&gt;&lt;author&gt;Singh, J.&lt;/author&gt;&lt;author&gt;Cutfield, R.&lt;/author&gt;&lt;author&gt;Millen, B.&lt;/author&gt;&lt;author&gt;Mackenzie, D.&lt;/author&gt;&lt;/authors&gt;&lt;/contributors&gt;&lt;titles&gt;&lt;title&gt;BoneCare 2020: A systematic approach to hip fracture care and prevention for New Zealand&lt;/title&gt;&lt;secondary-title&gt;3rd Fragility Fracture Network Congress 2014&lt;/secondary-title&gt;&lt;/titles&gt;&lt;dates&gt;&lt;year&gt;2014&lt;/year&gt;&lt;pub-dates&gt;&lt;date&gt;4-6 September 2014&lt;/date&gt;&lt;/pub-dates&gt;&lt;/dates&gt;&lt;pub-location&gt;Madrid, Spain.&lt;/pub-location&gt;&lt;urls&gt;&lt;/urls&gt;&lt;/record&gt;&lt;/Cite&gt;&lt;/EndNote&gt;</w:instrText>
      </w:r>
      <w:r w:rsidR="0083170B">
        <w:rPr>
          <w:lang w:val="en-US"/>
        </w:rPr>
        <w:fldChar w:fldCharType="separate"/>
      </w:r>
      <w:r w:rsidR="006F0280">
        <w:rPr>
          <w:noProof/>
          <w:lang w:val="en-US"/>
        </w:rPr>
        <w:t>(89)</w:t>
      </w:r>
      <w:r w:rsidR="0083170B">
        <w:rPr>
          <w:lang w:val="en-US"/>
        </w:rPr>
        <w:fldChar w:fldCharType="end"/>
      </w:r>
      <w:r w:rsidR="0083170B">
        <w:rPr>
          <w:lang w:val="en-US"/>
        </w:rPr>
        <w:t xml:space="preserve">. Since 2013, MoH district annual planning guidance has stated that </w:t>
      </w:r>
      <w:r w:rsidR="00442C46">
        <w:rPr>
          <w:lang w:val="en-US"/>
        </w:rPr>
        <w:t>MoH</w:t>
      </w:r>
      <w:r w:rsidR="0083170B">
        <w:rPr>
          <w:lang w:val="en-US"/>
        </w:rPr>
        <w:t xml:space="preserve"> expects DHBs to implement a FLS. In 2016, ACC announced an investment of NZ$30.5 million to deliver services for falls and fracture prevention over the next 4 years, which includes FLS </w:t>
      </w:r>
      <w:r w:rsidR="00442C46">
        <w:rPr>
          <w:lang w:val="en-US"/>
        </w:rPr>
        <w:fldChar w:fldCharType="begin"/>
      </w:r>
      <w:r w:rsidR="006F0280">
        <w:rPr>
          <w:lang w:val="en-US"/>
        </w:rPr>
        <w:instrText xml:space="preserve"> ADDIN EN.CITE &lt;EndNote&gt;&lt;Cite&gt;&lt;Author&gt;Yahoo! New Zealand&lt;/Author&gt;&lt;Year&gt;2016&lt;/Year&gt;&lt;RecNum&gt;113&lt;/RecNum&gt;&lt;DisplayText&gt;(90)&lt;/DisplayText&gt;&lt;record&gt;&lt;rec-number&gt;113&lt;/rec-number&gt;&lt;foreign-keys&gt;&lt;key app="EN" db-id="0e0dtv00zpxszqev0x0pzxz405es0spx2fwt" timestamp="1472099454"&gt;113&lt;/key&gt;&lt;/foreign-keys&gt;&lt;ref-type name="Web Page"&gt;12&lt;/ref-type&gt;&lt;contributors&gt;&lt;authors&gt;&lt;author&gt;Yahoo! New Zealand,&lt;/author&gt;&lt;/authors&gt;&lt;/contributors&gt;&lt;titles&gt;&lt;title&gt;ACC wants to reduce falls by older people&lt;/title&gt;&lt;/titles&gt;&lt;number&gt;25 August 2016&lt;/number&gt;&lt;dates&gt;&lt;year&gt;2016&lt;/year&gt;&lt;/dates&gt;&lt;urls&gt;&lt;related-urls&gt;&lt;url&gt;https://nz.news.yahoo.com/top-stories/a/32034302/acc-wants-to-reduce-falls-by-older-people/#page1&lt;/url&gt;&lt;/related-urls&gt;&lt;/urls&gt;&lt;/record&gt;&lt;/Cite&gt;&lt;/EndNote&gt;</w:instrText>
      </w:r>
      <w:r w:rsidR="00442C46">
        <w:rPr>
          <w:lang w:val="en-US"/>
        </w:rPr>
        <w:fldChar w:fldCharType="separate"/>
      </w:r>
      <w:r w:rsidR="006F0280">
        <w:rPr>
          <w:noProof/>
          <w:lang w:val="en-US"/>
        </w:rPr>
        <w:t>(90)</w:t>
      </w:r>
      <w:r w:rsidR="00442C46">
        <w:rPr>
          <w:lang w:val="en-US"/>
        </w:rPr>
        <w:fldChar w:fldCharType="end"/>
      </w:r>
      <w:r w:rsidR="00442C46">
        <w:rPr>
          <w:lang w:val="en-US"/>
        </w:rPr>
        <w:t>.</w:t>
      </w:r>
    </w:p>
    <w:p w14:paraId="19FB2BBE" w14:textId="259D9027" w:rsidR="000723DC" w:rsidRPr="0016221A" w:rsidRDefault="00DE2993" w:rsidP="00DE2993">
      <w:pPr>
        <w:spacing w:line="480" w:lineRule="auto"/>
        <w:jc w:val="both"/>
        <w:rPr>
          <w:lang w:val="en-US"/>
        </w:rPr>
      </w:pPr>
      <w:r>
        <w:rPr>
          <w:lang w:val="en-US"/>
        </w:rPr>
        <w:t xml:space="preserve">In 2016, ONZ published their Strategic Plan for 2016-2020 </w:t>
      </w:r>
      <w:r>
        <w:rPr>
          <w:lang w:val="en-US"/>
        </w:rPr>
        <w:fldChar w:fldCharType="begin"/>
      </w:r>
      <w:r w:rsidR="006F0280">
        <w:rPr>
          <w:lang w:val="en-US"/>
        </w:rPr>
        <w:instrText xml:space="preserve"> ADDIN EN.CITE &lt;EndNote&gt;&lt;Cite&gt;&lt;Author&gt;Osteoporosis New Zealand&lt;/Author&gt;&lt;Year&gt;2016&lt;/Year&gt;&lt;RecNum&gt;82&lt;/RecNum&gt;&lt;DisplayText&gt;(91)&lt;/DisplayText&gt;&lt;record&gt;&lt;rec-number&gt;82&lt;/rec-number&gt;&lt;foreign-keys&gt;&lt;key app="EN" db-id="0e0dtv00zpxszqev0x0pzxz405es0spx2fwt" timestamp="1464130730"&gt;82&lt;/key&gt;&lt;/foreign-keys&gt;&lt;ref-type name="Report"&gt;27&lt;/ref-type&gt;&lt;contributors&gt;&lt;authors&gt;&lt;author&gt;Osteoporosis New Zealand,&lt;/author&gt;&lt;/authors&gt;&lt;/contributors&gt;&lt;titles&gt;&lt;title&gt;Osteoporosis New Zealand Strategic Plan: 2016-202&lt;/title&gt;&lt;/titles&gt;&lt;dates&gt;&lt;year&gt;2016&lt;/year&gt;&lt;/dates&gt;&lt;pub-location&gt;Wellington&lt;/pub-location&gt;&lt;urls&gt;&lt;/urls&gt;&lt;/record&gt;&lt;/Cite&gt;&lt;/EndNote&gt;</w:instrText>
      </w:r>
      <w:r>
        <w:rPr>
          <w:lang w:val="en-US"/>
        </w:rPr>
        <w:fldChar w:fldCharType="separate"/>
      </w:r>
      <w:r w:rsidR="006F0280">
        <w:rPr>
          <w:noProof/>
          <w:lang w:val="en-US"/>
        </w:rPr>
        <w:t>(91)</w:t>
      </w:r>
      <w:r>
        <w:rPr>
          <w:lang w:val="en-US"/>
        </w:rPr>
        <w:fldChar w:fldCharType="end"/>
      </w:r>
      <w:r w:rsidR="006D775E">
        <w:rPr>
          <w:lang w:val="en-US"/>
        </w:rPr>
        <w:t>. This plan noted</w:t>
      </w:r>
      <w:r>
        <w:rPr>
          <w:lang w:val="en-US"/>
        </w:rPr>
        <w:t xml:space="preserve"> that all DHBs were at various stages of FLS implementation. In May 2016, Clinical Standards for FLS in New Zealand were in development pending publication later in the year. These standards, akin to the UK NOS Clinical Standards mentioned above, will provide an opportunity for FLS in New Zealand to benchmark their performance against nationally agreed standards of care.</w:t>
      </w:r>
    </w:p>
    <w:p w14:paraId="36E27977" w14:textId="75B3AC5E" w:rsidR="00EE3AC5" w:rsidRDefault="00EE3AC5" w:rsidP="00EE3AC5">
      <w:pPr>
        <w:pStyle w:val="Heading2"/>
        <w:rPr>
          <w:lang w:val="en-US"/>
        </w:rPr>
      </w:pPr>
      <w:r>
        <w:rPr>
          <w:lang w:val="en-US"/>
        </w:rPr>
        <w:t>Secondary fracture prevention initiatives in Sweden – Level B heading</w:t>
      </w:r>
    </w:p>
    <w:p w14:paraId="08E898B9" w14:textId="77777777" w:rsidR="00EE3AC5" w:rsidRPr="00EE3AC5" w:rsidRDefault="00EE3AC5" w:rsidP="00EE3AC5">
      <w:pPr>
        <w:rPr>
          <w:lang w:val="en-US"/>
        </w:rPr>
      </w:pPr>
    </w:p>
    <w:p w14:paraId="2E8DEC0F" w14:textId="28AFF6D8" w:rsidR="001318A5" w:rsidRDefault="0016221A" w:rsidP="00860374">
      <w:pPr>
        <w:spacing w:line="480" w:lineRule="auto"/>
        <w:jc w:val="both"/>
        <w:rPr>
          <w:lang w:val="en-US"/>
        </w:rPr>
      </w:pPr>
      <w:r w:rsidRPr="0016221A">
        <w:rPr>
          <w:lang w:val="en-US"/>
        </w:rPr>
        <w:t>In 2012 the National Board of Health and Welfare for the first time presented national guidelines on osteoporosis and fracture prevention aimed at the systems level</w:t>
      </w:r>
      <w:r w:rsidR="009214BD">
        <w:rPr>
          <w:lang w:val="en-US"/>
        </w:rPr>
        <w:t xml:space="preserve"> </w:t>
      </w:r>
      <w:r w:rsidR="009214BD">
        <w:rPr>
          <w:lang w:val="en-US"/>
        </w:rPr>
        <w:fldChar w:fldCharType="begin"/>
      </w:r>
      <w:r w:rsidR="006F0280">
        <w:rPr>
          <w:lang w:val="en-US"/>
        </w:rPr>
        <w:instrText xml:space="preserve"> ADDIN EN.CITE &lt;EndNote&gt;&lt;Cite&gt;&lt;Author&gt;SKL och Socialstyrelsen&lt;/Author&gt;&lt;Year&gt;2012&lt;/Year&gt;&lt;RecNum&gt;45&lt;/RecNum&gt;&lt;DisplayText&gt;(92)&lt;/DisplayText&gt;&lt;record&gt;&lt;rec-number&gt;45&lt;/rec-number&gt;&lt;foreign-keys&gt;&lt;key app="EN" db-id="0e0dtv00zpxszqev0x0pzxz405es0spx2fwt" timestamp="1464050954"&gt;45&lt;/key&gt;&lt;/foreign-keys&gt;&lt;ref-type name="Government Document"&gt;46&lt;/ref-type&gt;&lt;contributors&gt;&lt;authors&gt;&lt;author&gt;SKL och Socialstyrelsen,&lt;/author&gt;&lt;/authors&gt;&lt;/contributors&gt;&lt;titles&gt;&lt;title&gt;Öppna Jämförelser av hälso -och sjukvårdens kvalitet och effektivitet&lt;/title&gt;&lt;/titles&gt;&lt;dates&gt;&lt;year&gt;2012&lt;/year&gt;&lt;/dates&gt;&lt;urls&gt;&lt;/urls&gt;&lt;/record&gt;&lt;/Cite&gt;&lt;/EndNote&gt;</w:instrText>
      </w:r>
      <w:r w:rsidR="009214BD">
        <w:rPr>
          <w:lang w:val="en-US"/>
        </w:rPr>
        <w:fldChar w:fldCharType="separate"/>
      </w:r>
      <w:r w:rsidR="006F0280">
        <w:rPr>
          <w:noProof/>
          <w:lang w:val="en-US"/>
        </w:rPr>
        <w:t>(92)</w:t>
      </w:r>
      <w:r w:rsidR="009214BD">
        <w:rPr>
          <w:lang w:val="en-US"/>
        </w:rPr>
        <w:fldChar w:fldCharType="end"/>
      </w:r>
      <w:r w:rsidRPr="0016221A">
        <w:rPr>
          <w:lang w:val="en-US"/>
        </w:rPr>
        <w:t>. Prior guidelines were only physician’s guidelines without designating implementation requirements at the provider level. The priority levels are designed to fit across all disease areas to allow for comparison and equality of care. The osteoporosis guidelines were developed based on evaluation of best evidence (systematic reviews, meta-analys</w:t>
      </w:r>
      <w:r w:rsidR="00ED6381">
        <w:rPr>
          <w:lang w:val="en-US"/>
        </w:rPr>
        <w:t>e</w:t>
      </w:r>
      <w:r w:rsidRPr="0016221A">
        <w:rPr>
          <w:lang w:val="en-US"/>
        </w:rPr>
        <w:t>s, pivotal trial</w:t>
      </w:r>
      <w:r w:rsidR="00ED6381">
        <w:rPr>
          <w:lang w:val="en-US"/>
        </w:rPr>
        <w:t>s</w:t>
      </w:r>
      <w:r w:rsidRPr="0016221A">
        <w:rPr>
          <w:lang w:val="en-US"/>
        </w:rPr>
        <w:t>) for risk assessment, diagnosis and intervention of fracture prevention measures. A second step included a cost-effectiveness analysis followed by prioritization to provide guidance to the health care providers. A high priority for assessment was given to DXA and FRAX</w:t>
      </w:r>
      <w:r w:rsidR="00EE3AC5">
        <w:rPr>
          <w:lang w:val="en-US"/>
        </w:rPr>
        <w:t>®</w:t>
      </w:r>
      <w:r w:rsidR="0037103E">
        <w:rPr>
          <w:lang w:val="en-US"/>
        </w:rPr>
        <w:t>;</w:t>
      </w:r>
      <w:r w:rsidRPr="0016221A">
        <w:rPr>
          <w:lang w:val="en-US"/>
        </w:rPr>
        <w:t xml:space="preserve"> for treatment </w:t>
      </w:r>
      <w:r w:rsidR="009316E6">
        <w:rPr>
          <w:lang w:val="en-US"/>
        </w:rPr>
        <w:t>with</w:t>
      </w:r>
      <w:r w:rsidRPr="0016221A">
        <w:rPr>
          <w:lang w:val="en-US"/>
        </w:rPr>
        <w:t xml:space="preserve"> oral and i.v. bisphosphonates and later to denosumab</w:t>
      </w:r>
      <w:r w:rsidR="0037103E">
        <w:rPr>
          <w:lang w:val="en-US"/>
        </w:rPr>
        <w:t>;</w:t>
      </w:r>
      <w:r w:rsidRPr="0016221A">
        <w:rPr>
          <w:lang w:val="en-US"/>
        </w:rPr>
        <w:t xml:space="preserve"> as well as for coordinator-based fracture services. The top organizational and accountability level is regional for healthcare in Sweden and fracture coordinators are now being implemented across most regional hospitals managing orthopedic trauma since 2013-2014. For fragility fractures, treatment with bone active drugs within 6-12 months after fracture is the key indicator and monitored annually at the national level</w:t>
      </w:r>
      <w:r w:rsidR="0037103E">
        <w:rPr>
          <w:lang w:val="en-US"/>
        </w:rPr>
        <w:t>,</w:t>
      </w:r>
      <w:r w:rsidRPr="0016221A">
        <w:rPr>
          <w:lang w:val="en-US"/>
        </w:rPr>
        <w:t xml:space="preserve"> along with time to surgery for hip fracture. The proportion treated is increasing most obviously in regions with well-functioning systems</w:t>
      </w:r>
      <w:r w:rsidR="0037103E">
        <w:rPr>
          <w:lang w:val="en-US"/>
        </w:rPr>
        <w:t>,</w:t>
      </w:r>
      <w:r w:rsidRPr="0016221A">
        <w:rPr>
          <w:lang w:val="en-US"/>
        </w:rPr>
        <w:t xml:space="preserve"> as is also shown in a 2015 comprehensive report </w:t>
      </w:r>
      <w:r w:rsidR="00EE3AC5">
        <w:rPr>
          <w:lang w:val="en-US"/>
        </w:rPr>
        <w:fldChar w:fldCharType="begin"/>
      </w:r>
      <w:r w:rsidR="006F0280">
        <w:rPr>
          <w:lang w:val="en-US"/>
        </w:rPr>
        <w:instrText xml:space="preserve"> ADDIN EN.CITE &lt;EndNote&gt;&lt;Cite&gt;&lt;Author&gt;Jonsson&lt;/Author&gt;&lt;Year&gt;2015&lt;/Year&gt;&lt;RecNum&gt;22&lt;/RecNum&gt;&lt;DisplayText&gt;(93)&lt;/DisplayText&gt;&lt;record&gt;&lt;rec-number&gt;22&lt;/rec-number&gt;&lt;foreign-keys&gt;&lt;key app="EN" db-id="0e0dtv00zpxszqev0x0pzxz405es0spx2fwt" timestamp="1463972945"&gt;22&lt;/key&gt;&lt;/foreign-keys&gt;&lt;ref-type name="Journal Article"&gt;17&lt;/ref-type&gt;&lt;contributors&gt;&lt;authors&gt;&lt;author&gt;Jonsson, E.&lt;/author&gt;&lt;author&gt;Eriksson, D.&lt;/author&gt;&lt;author&gt;Akesson, K.&lt;/author&gt;&lt;author&gt;Ljunggren, O.&lt;/author&gt;&lt;author&gt;Salomonsson, S.&lt;/author&gt;&lt;author&gt;Borgstrom, F.&lt;/author&gt;&lt;author&gt;Strom, O.&lt;/author&gt;&lt;/authors&gt;&lt;/contributors&gt;&lt;auth-address&gt;Quantify Research, Hantverkargatan 8, 112 21, Stockholm, Sweden.&lt;/auth-address&gt;&lt;titles&gt;&lt;title&gt;Swedish osteoporosis care&lt;/title&gt;&lt;secondary-title&gt;Arch Osteoporos&lt;/secondary-title&gt;&lt;/titles&gt;&lt;periodical&gt;&lt;full-title&gt;Arch Osteoporos&lt;/full-title&gt;&lt;/periodical&gt;&lt;pages&gt;222&lt;/pages&gt;&lt;volume&gt;10&lt;/volume&gt;&lt;dates&gt;&lt;year&gt;2015&lt;/year&gt;&lt;/dates&gt;&lt;isbn&gt;1862-3514 (Electronic)&lt;/isbn&gt;&lt;accession-num&gt;26259867&lt;/accession-num&gt;&lt;urls&gt;&lt;related-urls&gt;&lt;url&gt;http://www.ncbi.nlm.nih.gov/pubmed/26259867&lt;/url&gt;&lt;/related-urls&gt;&lt;/urls&gt;&lt;electronic-resource-num&gt;10.1007/s11657-015-0222-7&lt;/electronic-resource-num&gt;&lt;/record&gt;&lt;/Cite&gt;&lt;/EndNote&gt;</w:instrText>
      </w:r>
      <w:r w:rsidR="00EE3AC5">
        <w:rPr>
          <w:lang w:val="en-US"/>
        </w:rPr>
        <w:fldChar w:fldCharType="separate"/>
      </w:r>
      <w:r w:rsidR="006F0280">
        <w:rPr>
          <w:noProof/>
          <w:lang w:val="en-US"/>
        </w:rPr>
        <w:t>(93)</w:t>
      </w:r>
      <w:r w:rsidR="00EE3AC5">
        <w:rPr>
          <w:lang w:val="en-US"/>
        </w:rPr>
        <w:fldChar w:fldCharType="end"/>
      </w:r>
      <w:r w:rsidRPr="0016221A">
        <w:rPr>
          <w:lang w:val="en-US"/>
        </w:rPr>
        <w:t>. Furthermore, a fracture registry has been initiated</w:t>
      </w:r>
      <w:r w:rsidR="0037103E">
        <w:rPr>
          <w:lang w:val="en-US"/>
        </w:rPr>
        <w:t>,</w:t>
      </w:r>
      <w:r w:rsidRPr="0016221A">
        <w:rPr>
          <w:lang w:val="en-US"/>
        </w:rPr>
        <w:t xml:space="preserve"> covering all fractures in addition to the hip fracture register</w:t>
      </w:r>
      <w:r w:rsidR="000723DC">
        <w:rPr>
          <w:lang w:val="en-US"/>
        </w:rPr>
        <w:t>,</w:t>
      </w:r>
      <w:r w:rsidRPr="0016221A">
        <w:rPr>
          <w:lang w:val="en-US"/>
        </w:rPr>
        <w:t xml:space="preserve"> and while not yet including all hospitals</w:t>
      </w:r>
      <w:r w:rsidR="0037103E">
        <w:rPr>
          <w:lang w:val="en-US"/>
        </w:rPr>
        <w:t>,</w:t>
      </w:r>
      <w:r w:rsidRPr="0016221A">
        <w:rPr>
          <w:lang w:val="en-US"/>
        </w:rPr>
        <w:t xml:space="preserve"> it will allow for improved identification and aud</w:t>
      </w:r>
      <w:r w:rsidR="000723DC">
        <w:rPr>
          <w:lang w:val="en-US"/>
        </w:rPr>
        <w:t xml:space="preserve">it in the coming years </w:t>
      </w:r>
      <w:r w:rsidR="000723DC">
        <w:rPr>
          <w:lang w:val="en-US"/>
        </w:rPr>
        <w:fldChar w:fldCharType="begin"/>
      </w:r>
      <w:r w:rsidR="006F0280">
        <w:rPr>
          <w:lang w:val="en-US"/>
        </w:rPr>
        <w:instrText xml:space="preserve"> ADDIN EN.CITE &lt;EndNote&gt;&lt;Cite&gt;&lt;Author&gt;Svenska OrtopedTraumatologiska Sällskapet&lt;/Author&gt;&lt;Year&gt;2016&lt;/Year&gt;&lt;RecNum&gt;46&lt;/RecNum&gt;&lt;DisplayText&gt;(94)&lt;/DisplayText&gt;&lt;record&gt;&lt;rec-number&gt;46&lt;/rec-number&gt;&lt;foreign-keys&gt;&lt;key app="EN" db-id="0e0dtv00zpxszqev0x0pzxz405es0spx2fwt" timestamp="1464051141"&gt;46&lt;/key&gt;&lt;/foreign-keys&gt;&lt;ref-type name="Web Page"&gt;12&lt;/ref-type&gt;&lt;contributors&gt;&lt;authors&gt;&lt;author&gt;Svenska OrtopedTraumatologiska Sällskapet,&lt;/author&gt;&lt;/authors&gt;&lt;/contributors&gt;&lt;titles&gt;&lt;title&gt;Svenska Frakturregistret&lt;/title&gt;&lt;/titles&gt;&lt;number&gt;24 May 2016&lt;/number&gt;&lt;dates&gt;&lt;year&gt;2016&lt;/year&gt;&lt;/dates&gt;&lt;urls&gt;&lt;related-urls&gt;&lt;url&gt;http://www.sots.nu/frakturregistret&lt;/url&gt;&lt;/related-urls&gt;&lt;/urls&gt;&lt;/record&gt;&lt;/Cite&gt;&lt;/EndNote&gt;</w:instrText>
      </w:r>
      <w:r w:rsidR="000723DC">
        <w:rPr>
          <w:lang w:val="en-US"/>
        </w:rPr>
        <w:fldChar w:fldCharType="separate"/>
      </w:r>
      <w:r w:rsidR="006F0280">
        <w:rPr>
          <w:noProof/>
          <w:lang w:val="en-US"/>
        </w:rPr>
        <w:t>(94)</w:t>
      </w:r>
      <w:r w:rsidR="000723DC">
        <w:rPr>
          <w:lang w:val="en-US"/>
        </w:rPr>
        <w:fldChar w:fldCharType="end"/>
      </w:r>
      <w:r w:rsidR="000723DC">
        <w:rPr>
          <w:lang w:val="en-US"/>
        </w:rPr>
        <w:t>.</w:t>
      </w:r>
    </w:p>
    <w:p w14:paraId="27135E8C" w14:textId="66CEB546" w:rsidR="00B15EC6" w:rsidRDefault="00B15EC6" w:rsidP="00B15EC6">
      <w:pPr>
        <w:pStyle w:val="Heading2"/>
        <w:rPr>
          <w:lang w:val="en-US"/>
        </w:rPr>
      </w:pPr>
      <w:r>
        <w:rPr>
          <w:lang w:val="en-US"/>
        </w:rPr>
        <w:t>Secondary fracture prevention initiatives in Singapore – Level B heading</w:t>
      </w:r>
    </w:p>
    <w:p w14:paraId="185F1862" w14:textId="64F79B9D" w:rsidR="00B15EC6" w:rsidRDefault="00B15EC6" w:rsidP="00860374">
      <w:pPr>
        <w:spacing w:line="480" w:lineRule="auto"/>
        <w:jc w:val="both"/>
        <w:rPr>
          <w:lang w:val="en-US"/>
        </w:rPr>
      </w:pPr>
    </w:p>
    <w:p w14:paraId="249C9BD7" w14:textId="1C321619" w:rsidR="00B15EC6" w:rsidRDefault="00EF5A3B" w:rsidP="00860374">
      <w:pPr>
        <w:spacing w:line="480" w:lineRule="auto"/>
        <w:jc w:val="both"/>
        <w:rPr>
          <w:lang w:val="en-US"/>
        </w:rPr>
      </w:pPr>
      <w:r w:rsidRPr="00EF5A3B">
        <w:rPr>
          <w:lang w:val="en-US"/>
        </w:rPr>
        <w:t>In 2008, a secondary fracture prevention programme called Osteoporosis Patient Targeted and Integrated Management for Active Living (OPTIMAL) was instituted in all public hospitals in Singapore</w:t>
      </w:r>
      <w:r>
        <w:rPr>
          <w:lang w:val="en-US"/>
        </w:rPr>
        <w:t xml:space="preserve"> </w:t>
      </w:r>
      <w:r>
        <w:rPr>
          <w:lang w:val="en-US"/>
        </w:rPr>
        <w:fldChar w:fldCharType="begin">
          <w:fldData xml:space="preserve">PEVuZE5vdGU+PENpdGU+PEF1dGhvcj5DaGFuZHJhbjwvQXV0aG9yPjxZZWFyPjIwMTM8L1llYXI+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gwOS0xNzwvcGFnZXM+PHZvbHVtZT4yNDwvdm9sdW1lPjxu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</w:fldData>
        </w:fldChar>
      </w:r>
      <w:r w:rsidR="00B7722D">
        <w:rPr>
          <w:lang w:val="en-US"/>
        </w:rPr>
        <w:instrText xml:space="preserve"> ADDIN EN.CITE </w:instrText>
      </w:r>
      <w:r w:rsidR="00B7722D">
        <w:rPr>
          <w:lang w:val="en-US"/>
        </w:rPr>
        <w:fldChar w:fldCharType="begin">
          <w:fldData xml:space="preserve">PEVuZE5vdGU+PENpdGU+PEF1dGhvcj5DaGFuZHJhbjwvQXV0aG9yPjxZZWFyPjIwMTM8L1llYXI+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gwOS0xNzwvcGFnZXM+PHZvbHVtZT4yNDwvdm9sdW1lPjxu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</w:fldData>
        </w:fldChar>
      </w:r>
      <w:r w:rsidR="00B7722D">
        <w:rPr>
          <w:lang w:val="en-US"/>
        </w:rPr>
        <w:instrText xml:space="preserve"> ADDIN EN.CITE.DATA </w:instrText>
      </w:r>
      <w:r w:rsidR="00B7722D">
        <w:rPr>
          <w:lang w:val="en-US"/>
        </w:rPr>
      </w:r>
      <w:r w:rsidR="00B7722D">
        <w:rPr>
          <w:lang w:val="en-US"/>
        </w:rPr>
        <w:fldChar w:fldCharType="end"/>
      </w:r>
      <w:r>
        <w:rPr>
          <w:lang w:val="en-US"/>
        </w:rPr>
      </w:r>
      <w:r>
        <w:rPr>
          <w:lang w:val="en-US"/>
        </w:rPr>
        <w:fldChar w:fldCharType="separate"/>
      </w:r>
      <w:r w:rsidR="00B7722D">
        <w:rPr>
          <w:noProof/>
          <w:lang w:val="en-US"/>
        </w:rPr>
        <w:t>(23)</w:t>
      </w:r>
      <w:r>
        <w:rPr>
          <w:lang w:val="en-US"/>
        </w:rPr>
        <w:fldChar w:fldCharType="end"/>
      </w:r>
      <w:r w:rsidRPr="00EF5A3B">
        <w:rPr>
          <w:lang w:val="en-US"/>
        </w:rPr>
        <w:t>. In th</w:t>
      </w:r>
      <w:r>
        <w:rPr>
          <w:lang w:val="en-US"/>
        </w:rPr>
        <w:t>is programme, all patients aged over</w:t>
      </w:r>
      <w:r w:rsidRPr="00EF5A3B">
        <w:rPr>
          <w:lang w:val="en-US"/>
        </w:rPr>
        <w:t xml:space="preserve"> 50 years who have suffered a fragility fracture are offered the option of being included in an osteoporosis disease management programme aimed at preventing the occurrence of a second fragility fracture through the judicious combination of appropriate medications, physiotherapy and dedicated nurse manager follow-up. Thanks to OPTIMAL, more than half of the hospitals in Singapore have implem</w:t>
      </w:r>
      <w:r>
        <w:rPr>
          <w:lang w:val="en-US"/>
        </w:rPr>
        <w:t>ented a FLS. This represents</w:t>
      </w:r>
      <w:r w:rsidRPr="00EF5A3B">
        <w:rPr>
          <w:lang w:val="en-US"/>
        </w:rPr>
        <w:t xml:space="preserve"> the highest</w:t>
      </w:r>
      <w:r>
        <w:rPr>
          <w:lang w:val="en-US"/>
        </w:rPr>
        <w:t xml:space="preserve"> level of</w:t>
      </w:r>
      <w:r w:rsidRPr="00EF5A3B">
        <w:rPr>
          <w:lang w:val="en-US"/>
        </w:rPr>
        <w:t xml:space="preserve"> implementation of FLS in the Asia-Pacific region and excellent diagnosis, assessment and treatment rates for fragility fractures have been demonstrated in a follow-up study conducted at the largest tertiary teaching </w:t>
      </w:r>
      <w:r>
        <w:rPr>
          <w:lang w:val="en-US"/>
        </w:rPr>
        <w:t xml:space="preserve">hospital that had </w:t>
      </w:r>
      <w:r w:rsidRPr="00EF5A3B">
        <w:rPr>
          <w:lang w:val="en-US"/>
        </w:rPr>
        <w:t>implemented</w:t>
      </w:r>
      <w:r>
        <w:rPr>
          <w:lang w:val="en-US"/>
        </w:rPr>
        <w:t xml:space="preserve"> the programme</w:t>
      </w:r>
      <w:r w:rsidR="009316E6">
        <w:rPr>
          <w:lang w:val="en-US"/>
        </w:rPr>
        <w:t xml:space="preserve"> </w:t>
      </w:r>
      <w:r w:rsidR="009316E6">
        <w:rPr>
          <w:lang w:val="en-US"/>
        </w:rPr>
        <w:fldChar w:fldCharType="begin">
          <w:fldData xml:space="preserve">PEVuZE5vdGU+PENpdGU+PEF1dGhvcj5DaGFuZHJhbjwvQXV0aG9yPjxZZWFyPjIwMTM8L1llYXI+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gwOS0xNzwvcGFnZXM+PHZvbHVtZT4yNDwvdm9sdW1lPjxu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</w:fldData>
        </w:fldChar>
      </w:r>
      <w:r w:rsidR="00B7722D">
        <w:rPr>
          <w:lang w:val="en-US"/>
        </w:rPr>
        <w:instrText xml:space="preserve"> ADDIN EN.CITE </w:instrText>
      </w:r>
      <w:r w:rsidR="00B7722D">
        <w:rPr>
          <w:lang w:val="en-US"/>
        </w:rPr>
        <w:fldChar w:fldCharType="begin">
          <w:fldData xml:space="preserve">PEVuZE5vdGU+PENpdGU+PEF1dGhvcj5DaGFuZHJhbjwvQXV0aG9yPjxZZWFyPjIwMTM8L1llYXI+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gwOS0xNzwvcGFnZXM+PHZvbHVtZT4yNDwvdm9sdW1lPjxu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</w:fldData>
        </w:fldChar>
      </w:r>
      <w:r w:rsidR="00B7722D">
        <w:rPr>
          <w:lang w:val="en-US"/>
        </w:rPr>
        <w:instrText xml:space="preserve"> ADDIN EN.CITE.DATA </w:instrText>
      </w:r>
      <w:r w:rsidR="00B7722D">
        <w:rPr>
          <w:lang w:val="en-US"/>
        </w:rPr>
      </w:r>
      <w:r w:rsidR="00B7722D">
        <w:rPr>
          <w:lang w:val="en-US"/>
        </w:rPr>
        <w:fldChar w:fldCharType="end"/>
      </w:r>
      <w:r w:rsidR="009316E6">
        <w:rPr>
          <w:lang w:val="en-US"/>
        </w:rPr>
      </w:r>
      <w:r w:rsidR="009316E6">
        <w:rPr>
          <w:lang w:val="en-US"/>
        </w:rPr>
        <w:fldChar w:fldCharType="separate"/>
      </w:r>
      <w:r w:rsidR="00B7722D">
        <w:rPr>
          <w:noProof/>
          <w:lang w:val="en-US"/>
        </w:rPr>
        <w:t>(23)</w:t>
      </w:r>
      <w:r w:rsidR="009316E6">
        <w:rPr>
          <w:lang w:val="en-US"/>
        </w:rPr>
        <w:fldChar w:fldCharType="end"/>
      </w:r>
      <w:r>
        <w:rPr>
          <w:lang w:val="en-US"/>
        </w:rPr>
        <w:t>.</w:t>
      </w:r>
    </w:p>
    <w:p w14:paraId="3A3F2AAA" w14:textId="77777777" w:rsidR="00426EBB" w:rsidRDefault="00426EBB" w:rsidP="00860374">
      <w:pPr>
        <w:spacing w:line="480" w:lineRule="auto"/>
        <w:jc w:val="both"/>
        <w:rPr>
          <w:lang w:val="en-US"/>
        </w:rPr>
      </w:pPr>
    </w:p>
    <w:p w14:paraId="6A51A58E" w14:textId="24316A0B" w:rsidR="003F6587" w:rsidRDefault="00E11578" w:rsidP="00E11578">
      <w:pPr>
        <w:pStyle w:val="Heading2"/>
        <w:rPr>
          <w:lang w:val="en-US"/>
        </w:rPr>
      </w:pPr>
      <w:r>
        <w:rPr>
          <w:lang w:val="en-US"/>
        </w:rPr>
        <w:t>Orthogeriatrics Services: Clinical guidelines, quality standards and hip fracture registries – Level B heading</w:t>
      </w:r>
    </w:p>
    <w:p w14:paraId="16BDDF99" w14:textId="77777777" w:rsidR="00E11578" w:rsidRPr="007804D0" w:rsidRDefault="00E11578" w:rsidP="00E11578">
      <w:pPr>
        <w:rPr>
          <w:lang w:val="en-US"/>
        </w:rPr>
      </w:pPr>
    </w:p>
    <w:p w14:paraId="6546E981" w14:textId="5DC07D7B" w:rsidR="007804D0" w:rsidRDefault="007804D0" w:rsidP="00122B36">
      <w:pPr>
        <w:spacing w:line="480" w:lineRule="auto"/>
        <w:jc w:val="both"/>
      </w:pPr>
      <w:r>
        <w:t>During the last two decades,</w:t>
      </w:r>
      <w:r w:rsidRPr="007804D0">
        <w:t xml:space="preserve"> orthopaedic – geriatric co-care of patients admitted t</w:t>
      </w:r>
      <w:r>
        <w:t>o hospital with hip fractures has become</w:t>
      </w:r>
      <w:r w:rsidRPr="007804D0">
        <w:t xml:space="preserve"> well recognis</w:t>
      </w:r>
      <w:r>
        <w:t>ed in professional guidance</w:t>
      </w:r>
      <w:r w:rsidRPr="007804D0">
        <w:t>.</w:t>
      </w:r>
      <w:r>
        <w:t xml:space="preserve"> The Fragility Fracture Network (FFN) has summarised guidelines throughout the world on the FFN website </w:t>
      </w:r>
      <w:r>
        <w:fldChar w:fldCharType="begin"/>
      </w:r>
      <w:r w:rsidR="00B7722D">
        <w:instrText xml:space="preserve"> ADDIN EN.CITE &lt;EndNote&gt;&lt;Cite&gt;&lt;Author&gt;Fragility Fracture Network&lt;/Author&gt;&lt;Year&gt;2016&lt;/Year&gt;&lt;RecNum&gt;74&lt;/RecNum&gt;&lt;DisplayText&gt;(56)&lt;/DisplayText&gt;&lt;record&gt;&lt;rec-number&gt;74&lt;/rec-number&gt;&lt;foreign-keys&gt;&lt;key app="EN" db-id="0e0dtv00zpxszqev0x0pzxz405es0spx2fwt" timestamp="1464058232"&gt;74&lt;/key&gt;&lt;/foreign-keys&gt;&lt;ref-type name="Web Page"&gt;12&lt;/ref-type&gt;&lt;contributors&gt;&lt;authors&gt;&lt;author&gt;Fragility Fracture Network,&lt;/author&gt;&lt;/authors&gt;&lt;/contributors&gt;&lt;titles&gt;&lt;title&gt;FFN website - Global Regions&lt;/title&gt;&lt;/titles&gt;&lt;number&gt;24 May 2016&lt;/number&gt;&lt;dates&gt;&lt;year&gt;2016&lt;/year&gt;&lt;/dates&gt;&lt;urls&gt;&lt;related-urls&gt;&lt;url&gt;http://fragilityfracturenetwork.org/global-regions/&lt;/url&gt;&lt;/related-urls&gt;&lt;/urls&gt;&lt;/record&gt;&lt;/Cite&gt;&lt;/EndNote&gt;</w:instrText>
      </w:r>
      <w:r>
        <w:fldChar w:fldCharType="separate"/>
      </w:r>
      <w:r w:rsidR="00B7722D">
        <w:rPr>
          <w:noProof/>
        </w:rPr>
        <w:t>(56)</w:t>
      </w:r>
      <w:r>
        <w:fldChar w:fldCharType="end"/>
      </w:r>
      <w:r>
        <w:t>.</w:t>
      </w:r>
      <w:r w:rsidRPr="007804D0">
        <w:t xml:space="preserve"> Such models of care focus on expediting surgery, ensuring optimal management of the acute phase through adherence to a care plan overseen by senior orthopaedic and geriatrician/internal medicine personnel, and delivery of secondary fracture prevention through osteoporosis management and falls prevention.</w:t>
      </w:r>
      <w:r>
        <w:t xml:space="preserve"> The strategic focus of the FFN for the period 2016-2020 concisely illustrates the key steps in development of best practice for patients with fragility fractures in general, and hip fractures in particular at the national level </w:t>
      </w:r>
      <w:r>
        <w:fldChar w:fldCharType="begin"/>
      </w:r>
      <w:r w:rsidR="006F0280">
        <w:instrText xml:space="preserve"> ADDIN EN.CITE &lt;EndNote&gt;&lt;Cite&gt;&lt;Author&gt;Fragility Fracture Network&lt;/Author&gt;&lt;Year&gt;2016&lt;/Year&gt;&lt;RecNum&gt;83&lt;/RecNum&gt;&lt;DisplayText&gt;(95)&lt;/DisplayText&gt;&lt;record&gt;&lt;rec-number&gt;83&lt;/rec-number&gt;&lt;foreign-keys&gt;&lt;key app="EN" db-id="0e0dtv00zpxszqev0x0pzxz405es0spx2fwt" timestamp="1464215567"&gt;83&lt;/key&gt;&lt;/foreign-keys&gt;&lt;ref-type name="Web Page"&gt;12&lt;/ref-type&gt;&lt;contributors&gt;&lt;authors&gt;&lt;author&gt;Fragility Fracture Network,&lt;/author&gt;&lt;/authors&gt;&lt;/contributors&gt;&lt;titles&gt;&lt;title&gt;FFN website: Our organisation page&lt;/title&gt;&lt;/titles&gt;&lt;number&gt;26 May 2016&lt;/number&gt;&lt;dates&gt;&lt;year&gt;2016&lt;/year&gt;&lt;/dates&gt;&lt;pub-location&gt;Berlin&lt;/pub-location&gt;&lt;urls&gt;&lt;related-urls&gt;&lt;url&gt;http://fragilityfracturenetwork.org/our-organisation/about-the-ffn/&lt;/url&gt;&lt;/related-urls&gt;&lt;/urls&gt;&lt;/record&gt;&lt;/Cite&gt;&lt;/EndNote&gt;</w:instrText>
      </w:r>
      <w:r>
        <w:fldChar w:fldCharType="separate"/>
      </w:r>
      <w:r w:rsidR="006F0280">
        <w:rPr>
          <w:noProof/>
        </w:rPr>
        <w:t>(95)</w:t>
      </w:r>
      <w:r>
        <w:fldChar w:fldCharType="end"/>
      </w:r>
      <w:r>
        <w:t>:</w:t>
      </w:r>
    </w:p>
    <w:p w14:paraId="6AB4A106" w14:textId="14F5E7DD" w:rsidR="007804D0" w:rsidRDefault="007804D0" w:rsidP="00122B36">
      <w:pPr>
        <w:pStyle w:val="ListParagraph"/>
        <w:numPr>
          <w:ilvl w:val="0"/>
          <w:numId w:val="16"/>
        </w:numPr>
        <w:spacing w:line="480" w:lineRule="auto"/>
        <w:jc w:val="both"/>
      </w:pPr>
      <w:r>
        <w:t>Consensus guidelines</w:t>
      </w:r>
      <w:r w:rsidR="009B7867">
        <w:t>.</w:t>
      </w:r>
    </w:p>
    <w:p w14:paraId="48EF60AB" w14:textId="38CCB64D" w:rsidR="007804D0" w:rsidRDefault="007804D0" w:rsidP="00122B36">
      <w:pPr>
        <w:pStyle w:val="ListParagraph"/>
        <w:numPr>
          <w:ilvl w:val="0"/>
          <w:numId w:val="16"/>
        </w:numPr>
        <w:spacing w:line="480" w:lineRule="auto"/>
        <w:jc w:val="both"/>
      </w:pPr>
      <w:r>
        <w:t>Quality standards (aka Clinical Standards)</w:t>
      </w:r>
      <w:r w:rsidR="009B7867">
        <w:t>.</w:t>
      </w:r>
    </w:p>
    <w:p w14:paraId="68982C06" w14:textId="207A69AB" w:rsidR="007804D0" w:rsidRDefault="007804D0" w:rsidP="00122B36">
      <w:pPr>
        <w:pStyle w:val="ListParagraph"/>
        <w:numPr>
          <w:ilvl w:val="0"/>
          <w:numId w:val="16"/>
        </w:numPr>
        <w:spacing w:line="480" w:lineRule="auto"/>
        <w:jc w:val="both"/>
      </w:pPr>
      <w:r>
        <w:t>Systematic performance measurement (e.g. national hip fracture registries)</w:t>
      </w:r>
      <w:r w:rsidR="009B7867">
        <w:t>.</w:t>
      </w:r>
    </w:p>
    <w:p w14:paraId="4A180F76" w14:textId="132BFC0F" w:rsidR="007804D0" w:rsidRDefault="00860374" w:rsidP="00122B36">
      <w:pPr>
        <w:spacing w:line="480" w:lineRule="auto"/>
        <w:jc w:val="both"/>
      </w:pPr>
      <w:r>
        <w:t xml:space="preserve">Descriptions of the implementation of this strategic approach </w:t>
      </w:r>
      <w:r w:rsidR="00C4002E">
        <w:t xml:space="preserve">in the </w:t>
      </w:r>
      <w:r>
        <w:t>UK</w:t>
      </w:r>
      <w:r w:rsidR="00C4002E">
        <w:t xml:space="preserve"> from 2007 onwards and Australia and New Zealand from 2011 onwards</w:t>
      </w:r>
      <w:r>
        <w:t xml:space="preserve"> follow</w:t>
      </w:r>
      <w:r w:rsidR="00426EBB">
        <w:t>, as examples</w:t>
      </w:r>
      <w:r>
        <w:t>.</w:t>
      </w:r>
    </w:p>
    <w:p w14:paraId="071D1F06" w14:textId="6FC9D916" w:rsidR="00C4002E" w:rsidRDefault="00C4002E" w:rsidP="00CE6A46">
      <w:pPr>
        <w:pStyle w:val="Heading3"/>
      </w:pPr>
      <w:r>
        <w:t>Orthogeriatrics Services in the UK – Level C heading</w:t>
      </w:r>
    </w:p>
    <w:p w14:paraId="32DB2469" w14:textId="7414B46F" w:rsidR="00C4002E" w:rsidRDefault="00C4002E" w:rsidP="007804D0">
      <w:pPr>
        <w:spacing w:line="480" w:lineRule="auto"/>
      </w:pPr>
    </w:p>
    <w:p w14:paraId="595AFB96" w14:textId="355FCB43" w:rsidR="00CE6A46" w:rsidRDefault="009B7867" w:rsidP="00B4455E">
      <w:pPr>
        <w:spacing w:line="480" w:lineRule="auto"/>
        <w:jc w:val="both"/>
      </w:pPr>
      <w:r>
        <w:t xml:space="preserve">In 2007, the British Orthopaedic Association (BOA) and British Geriatrics Society (BGS) published the so-called ‘Blue Book’ on the care of patients with fragility fracture </w:t>
      </w:r>
      <w:r>
        <w:fldChar w:fldCharType="begin"/>
      </w:r>
      <w:r w:rsidR="00B7722D">
        <w:instrText xml:space="preserve"> ADDIN EN.CITE &lt;EndNote&gt;&lt;Cite&gt;&lt;Author&gt;British Orthopaedic Association&lt;/Author&gt;&lt;Year&gt;2007&lt;/Year&gt;&lt;RecNum&gt;23&lt;/RecNum&gt;&lt;DisplayText&gt;(49)&lt;/DisplayText&gt;&lt;record&gt;&lt;rec-number&gt;23&lt;/rec-number&gt;&lt;foreign-keys&gt;&lt;key app="EN" db-id="0e0dtv00zpxszqev0x0pzxz405es0spx2fwt" timestamp="1463972945"&gt;23&lt;/key&gt;&lt;/foreign-keys&gt;&lt;ref-type name="Report"&gt;27&lt;/ref-type&gt;&lt;contributors&gt;&lt;authors&gt;&lt;author&gt;British Orthopaedic Association,&lt;/author&gt;&lt;author&gt;British Geriatrics Society,&lt;/author&gt;&lt;/authors&gt;&lt;/contributors&gt;&lt;titles&gt;&lt;title&gt;The care of patients with fragility fracture&lt;/title&gt;&lt;/titles&gt;&lt;edition&gt;2nd&lt;/edition&gt;&lt;dates&gt;&lt;year&gt;2007&lt;/year&gt;&lt;/dates&gt;&lt;urls&gt;&lt;related-urls&gt;&lt;url&gt;http://www.fractures.com/pdf/BOA-BGS-Blue-Book.pdf&lt;/url&gt;&lt;/related-urls&gt;&lt;/urls&gt;&lt;access-date&gt;21-07-2011&lt;/access-date&gt;&lt;/record&gt;&lt;/Cite&gt;&lt;/EndNote&gt;</w:instrText>
      </w:r>
      <w:r>
        <w:fldChar w:fldCharType="separate"/>
      </w:r>
      <w:r w:rsidR="00B7722D">
        <w:rPr>
          <w:noProof/>
        </w:rPr>
        <w:t>(49)</w:t>
      </w:r>
      <w:r>
        <w:fldChar w:fldCharType="end"/>
      </w:r>
      <w:r>
        <w:t>. The Blue Book was endorsed by many learned societies in the UK, and focused on three themes:</w:t>
      </w:r>
    </w:p>
    <w:p w14:paraId="4B3CA2E5" w14:textId="13348BEE" w:rsidR="009B7867" w:rsidRDefault="009B7867" w:rsidP="00B4455E">
      <w:pPr>
        <w:pStyle w:val="ListParagraph"/>
        <w:numPr>
          <w:ilvl w:val="0"/>
          <w:numId w:val="17"/>
        </w:numPr>
        <w:spacing w:line="480" w:lineRule="auto"/>
        <w:jc w:val="both"/>
      </w:pPr>
      <w:r>
        <w:t>Improving hip fracture care.</w:t>
      </w:r>
    </w:p>
    <w:p w14:paraId="47CA0A6C" w14:textId="61E8F5E3" w:rsidR="009B7867" w:rsidRDefault="009B7867" w:rsidP="00B4455E">
      <w:pPr>
        <w:pStyle w:val="ListParagraph"/>
        <w:numPr>
          <w:ilvl w:val="0"/>
          <w:numId w:val="17"/>
        </w:numPr>
        <w:spacing w:line="480" w:lineRule="auto"/>
        <w:jc w:val="both"/>
      </w:pPr>
      <w:r>
        <w:t>Secondary fracture prevention.</w:t>
      </w:r>
    </w:p>
    <w:p w14:paraId="6E514099" w14:textId="412DE9CB" w:rsidR="009B7867" w:rsidRDefault="009B7867" w:rsidP="00B4455E">
      <w:pPr>
        <w:pStyle w:val="ListParagraph"/>
        <w:numPr>
          <w:ilvl w:val="0"/>
          <w:numId w:val="17"/>
        </w:numPr>
        <w:spacing w:line="480" w:lineRule="auto"/>
        <w:jc w:val="both"/>
      </w:pPr>
      <w:r>
        <w:t>High quality information: using audit, standards and feedback to improve care and secondary prevention.</w:t>
      </w:r>
    </w:p>
    <w:p w14:paraId="5D4E8A6B" w14:textId="6E4628B0" w:rsidR="009B7867" w:rsidRDefault="009B7867" w:rsidP="00B4455E">
      <w:pPr>
        <w:spacing w:line="480" w:lineRule="auto"/>
        <w:jc w:val="both"/>
      </w:pPr>
      <w:r>
        <w:t>Six core standards for best practice in hip fracture care were proposed:</w:t>
      </w:r>
    </w:p>
    <w:p w14:paraId="686FA4BD" w14:textId="77777777" w:rsidR="009B7867" w:rsidRDefault="009B7867" w:rsidP="00B4455E">
      <w:pPr>
        <w:pStyle w:val="ListParagraph"/>
        <w:numPr>
          <w:ilvl w:val="0"/>
          <w:numId w:val="18"/>
        </w:numPr>
        <w:spacing w:line="480" w:lineRule="auto"/>
        <w:jc w:val="both"/>
      </w:pPr>
      <w:r>
        <w:t>All patients with hip fracture should be admitted to an acute orthopaedic ward within 4 hours of presentation.</w:t>
      </w:r>
    </w:p>
    <w:p w14:paraId="160AA396" w14:textId="77777777" w:rsidR="009B7867" w:rsidRDefault="009B7867" w:rsidP="00B4455E">
      <w:pPr>
        <w:pStyle w:val="ListParagraph"/>
        <w:numPr>
          <w:ilvl w:val="0"/>
          <w:numId w:val="18"/>
        </w:numPr>
        <w:spacing w:line="480" w:lineRule="auto"/>
        <w:jc w:val="both"/>
      </w:pPr>
      <w:r>
        <w:t>All patients with hip fracture who are medically fit should have surgery within 48 hours of admission, and during normal working hours.</w:t>
      </w:r>
    </w:p>
    <w:p w14:paraId="3EDF6D88" w14:textId="77777777" w:rsidR="009B7867" w:rsidRDefault="009B7867" w:rsidP="00B4455E">
      <w:pPr>
        <w:pStyle w:val="ListParagraph"/>
        <w:numPr>
          <w:ilvl w:val="0"/>
          <w:numId w:val="18"/>
        </w:numPr>
        <w:spacing w:line="480" w:lineRule="auto"/>
        <w:jc w:val="both"/>
      </w:pPr>
      <w:r>
        <w:t>All patients with hip fracture should be assessed and cared for with a view to minimising their risk of developing a pressure ulcer.</w:t>
      </w:r>
    </w:p>
    <w:p w14:paraId="2B64266B" w14:textId="77777777" w:rsidR="009B7867" w:rsidRDefault="009B7867" w:rsidP="00B4455E">
      <w:pPr>
        <w:pStyle w:val="ListParagraph"/>
        <w:numPr>
          <w:ilvl w:val="0"/>
          <w:numId w:val="18"/>
        </w:numPr>
        <w:spacing w:line="480" w:lineRule="auto"/>
        <w:jc w:val="both"/>
      </w:pPr>
      <w:r>
        <w:t>All patients presenting with a fragility fracture should be managed on an orthopaedic ward with routine access to acute orthogeriatric medical support from the time of admission.</w:t>
      </w:r>
    </w:p>
    <w:p w14:paraId="4DBDEBE1" w14:textId="77777777" w:rsidR="009B7867" w:rsidRDefault="009B7867" w:rsidP="00B4455E">
      <w:pPr>
        <w:pStyle w:val="ListParagraph"/>
        <w:numPr>
          <w:ilvl w:val="0"/>
          <w:numId w:val="18"/>
        </w:numPr>
        <w:spacing w:line="480" w:lineRule="auto"/>
        <w:jc w:val="both"/>
      </w:pPr>
      <w:r>
        <w:t>All patients presenting with fragility fracture should be assessed to determine their need for antiresorptive therapy to prevent future osteoporotic fractures.</w:t>
      </w:r>
    </w:p>
    <w:p w14:paraId="1493CC1F" w14:textId="5CD17E75" w:rsidR="009B7867" w:rsidRDefault="009B7867" w:rsidP="00B4455E">
      <w:pPr>
        <w:pStyle w:val="ListParagraph"/>
        <w:numPr>
          <w:ilvl w:val="0"/>
          <w:numId w:val="18"/>
        </w:numPr>
        <w:spacing w:line="480" w:lineRule="auto"/>
        <w:jc w:val="both"/>
      </w:pPr>
      <w:r>
        <w:t>All patients presenting with a fragility fracture following a fall should be offered multidisciplinary assessment and intervention to prevent future falls.</w:t>
      </w:r>
    </w:p>
    <w:p w14:paraId="06E83D75" w14:textId="1F2D2BD6" w:rsidR="009F2152" w:rsidRDefault="009B7867" w:rsidP="00B4455E">
      <w:pPr>
        <w:spacing w:line="480" w:lineRule="auto"/>
        <w:jc w:val="both"/>
      </w:pPr>
      <w:r>
        <w:t>The UK National Hip Fracture Database (NHFD) was launched contemporaneously with the Blue Bo</w:t>
      </w:r>
      <w:r w:rsidR="00324C35">
        <w:t xml:space="preserve">ok, providing a mechanism to benchmark care by hospital units against the professionally defined standards </w:t>
      </w:r>
      <w:r w:rsidR="00324C35">
        <w:fldChar w:fldCharType="begin"/>
      </w:r>
      <w:r w:rsidR="006F0280">
        <w:instrText xml:space="preserve"> ADDIN EN.CITE &lt;EndNote&gt;&lt;Cite&gt;&lt;Author&gt;Royal College of Physicians&lt;/Author&gt;&lt;Year&gt;2016&lt;/Year&gt;&lt;RecNum&gt;84&lt;/RecNum&gt;&lt;DisplayText&gt;(96)&lt;/DisplayText&gt;&lt;record&gt;&lt;rec-number&gt;84&lt;/rec-number&gt;&lt;foreign-keys&gt;&lt;key app="EN" db-id="0e0dtv00zpxszqev0x0pzxz405es0spx2fwt" timestamp="1464220503"&gt;84&lt;/key&gt;&lt;/foreign-keys&gt;&lt;ref-type name="Web Page"&gt;12&lt;/ref-type&gt;&lt;contributors&gt;&lt;authors&gt;&lt;author&gt;Royal College of Physicians,&lt;/author&gt;&lt;/authors&gt;&lt;/contributors&gt;&lt;titles&gt;&lt;title&gt;The National Hip Fracture Database&lt;/title&gt;&lt;/titles&gt;&lt;number&gt;26 May 2016&lt;/number&gt;&lt;dates&gt;&lt;year&gt;2016&lt;/year&gt;&lt;/dates&gt;&lt;urls&gt;&lt;related-urls&gt;&lt;url&gt;http://www.nhfd.co.uk/&lt;/url&gt;&lt;/related-urls&gt;&lt;/urls&gt;&lt;/record&gt;&lt;/Cite&gt;&lt;/EndNote&gt;</w:instrText>
      </w:r>
      <w:r w:rsidR="00324C35">
        <w:fldChar w:fldCharType="separate"/>
      </w:r>
      <w:r w:rsidR="006F0280">
        <w:rPr>
          <w:noProof/>
        </w:rPr>
        <w:t>(96)</w:t>
      </w:r>
      <w:r w:rsidR="00324C35">
        <w:fldChar w:fldCharType="end"/>
      </w:r>
      <w:r w:rsidR="00324C35">
        <w:t>.</w:t>
      </w:r>
      <w:r w:rsidR="009F2152">
        <w:t xml:space="preserve"> Nationwide participation in the NHFD was facilitated by</w:t>
      </w:r>
      <w:r w:rsidR="00D54CC2">
        <w:t xml:space="preserve"> </w:t>
      </w:r>
      <w:r w:rsidR="00D54CC2">
        <w:fldChar w:fldCharType="begin">
          <w:fldData xml:space="preserve">PEVuZE5vdGU+PENpdGU+PEF1dGhvcj5OZXVidXJnZXI8L0F1dGhvcj48WWVhcj4yMDE1PC9ZZWFy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</w:fldData>
        </w:fldChar>
      </w:r>
      <w:r w:rsidR="006F0280">
        <w:instrText xml:space="preserve"> ADDIN EN.CITE </w:instrText>
      </w:r>
      <w:r w:rsidR="006F0280">
        <w:fldChar w:fldCharType="begin">
          <w:fldData xml:space="preserve">PEVuZE5vdGU+PENpdGU+PEF1dGhvcj5OZXVidXJnZXI8L0F1dGhvcj48WWVhcj4yMDE1PC9ZZWFy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</w:fldData>
        </w:fldChar>
      </w:r>
      <w:r w:rsidR="006F0280">
        <w:instrText xml:space="preserve"> ADDIN EN.CITE.DATA </w:instrText>
      </w:r>
      <w:r w:rsidR="006F0280">
        <w:fldChar w:fldCharType="end"/>
      </w:r>
      <w:r w:rsidR="00D54CC2">
        <w:fldChar w:fldCharType="separate"/>
      </w:r>
      <w:r w:rsidR="006F0280">
        <w:rPr>
          <w:noProof/>
        </w:rPr>
        <w:t>(97)</w:t>
      </w:r>
      <w:r w:rsidR="00D54CC2">
        <w:fldChar w:fldCharType="end"/>
      </w:r>
      <w:r w:rsidR="009F2152">
        <w:t>:</w:t>
      </w:r>
    </w:p>
    <w:p w14:paraId="7237E926" w14:textId="2CBCE02B" w:rsidR="009F2152" w:rsidRDefault="009F2152" w:rsidP="006F0280">
      <w:pPr>
        <w:pStyle w:val="ListParagraph"/>
        <w:numPr>
          <w:ilvl w:val="0"/>
          <w:numId w:val="25"/>
        </w:numPr>
        <w:spacing w:line="480" w:lineRule="auto"/>
        <w:jc w:val="both"/>
      </w:pPr>
      <w:r>
        <w:t>A small central implementation group with a strong clinical focus</w:t>
      </w:r>
    </w:p>
    <w:p w14:paraId="56FAC9D3" w14:textId="50AD0790" w:rsidR="009F2152" w:rsidRDefault="009F2152" w:rsidP="009F2152">
      <w:pPr>
        <w:pStyle w:val="ListParagraph"/>
        <w:numPr>
          <w:ilvl w:val="0"/>
          <w:numId w:val="25"/>
        </w:numPr>
        <w:spacing w:line="480" w:lineRule="auto"/>
        <w:jc w:val="both"/>
      </w:pPr>
      <w:r>
        <w:t>2 project coordinators who:</w:t>
      </w:r>
    </w:p>
    <w:p w14:paraId="12AFD9B7" w14:textId="77777777" w:rsidR="009F2152" w:rsidRDefault="009F2152" w:rsidP="006F0280">
      <w:pPr>
        <w:pStyle w:val="ListParagraph"/>
        <w:numPr>
          <w:ilvl w:val="1"/>
          <w:numId w:val="25"/>
        </w:numPr>
        <w:spacing w:line="480" w:lineRule="auto"/>
        <w:jc w:val="both"/>
      </w:pPr>
      <w:r>
        <w:t>Provided a telephone helpline</w:t>
      </w:r>
    </w:p>
    <w:p w14:paraId="78BE17CD" w14:textId="77777777" w:rsidR="009F2152" w:rsidRDefault="009F2152" w:rsidP="006F0280">
      <w:pPr>
        <w:pStyle w:val="ListParagraph"/>
        <w:numPr>
          <w:ilvl w:val="1"/>
          <w:numId w:val="25"/>
        </w:numPr>
        <w:spacing w:line="480" w:lineRule="auto"/>
        <w:jc w:val="both"/>
      </w:pPr>
      <w:r>
        <w:t>Organised data quality workshops for hospital audit staff and regular regional NHFD meetings</w:t>
      </w:r>
    </w:p>
    <w:p w14:paraId="64F09BB9" w14:textId="133F1C69" w:rsidR="009F2152" w:rsidRDefault="009F2152" w:rsidP="006F0280">
      <w:pPr>
        <w:pStyle w:val="ListParagraph"/>
        <w:numPr>
          <w:ilvl w:val="1"/>
          <w:numId w:val="25"/>
        </w:numPr>
        <w:spacing w:line="480" w:lineRule="auto"/>
        <w:jc w:val="both"/>
      </w:pPr>
      <w:r>
        <w:t>Brought together multidisciplinary teams to share national developments and local good practice</w:t>
      </w:r>
    </w:p>
    <w:p w14:paraId="77319B8B" w14:textId="36CF2589" w:rsidR="009F2152" w:rsidRDefault="009F2152" w:rsidP="006F0280">
      <w:pPr>
        <w:pStyle w:val="ListParagraph"/>
        <w:numPr>
          <w:ilvl w:val="0"/>
          <w:numId w:val="25"/>
        </w:numPr>
        <w:spacing w:line="480" w:lineRule="auto"/>
        <w:jc w:val="both"/>
      </w:pPr>
      <w:r>
        <w:t>A NHFD website was developed which included:</w:t>
      </w:r>
    </w:p>
    <w:p w14:paraId="6E55B60F" w14:textId="77777777" w:rsidR="009F2152" w:rsidRDefault="009F2152" w:rsidP="009F2152">
      <w:pPr>
        <w:pStyle w:val="ListParagraph"/>
        <w:numPr>
          <w:ilvl w:val="1"/>
          <w:numId w:val="25"/>
        </w:numPr>
        <w:spacing w:line="480" w:lineRule="auto"/>
        <w:jc w:val="both"/>
      </w:pPr>
      <w:r>
        <w:t>A database of hip fracture literature</w:t>
      </w:r>
    </w:p>
    <w:p w14:paraId="7FB2F2A5" w14:textId="77777777" w:rsidR="009F2152" w:rsidRDefault="009F2152" w:rsidP="006F0280">
      <w:pPr>
        <w:pStyle w:val="ListParagraph"/>
        <w:numPr>
          <w:ilvl w:val="1"/>
          <w:numId w:val="25"/>
        </w:numPr>
        <w:spacing w:line="480" w:lineRule="auto"/>
        <w:jc w:val="both"/>
      </w:pPr>
      <w:r>
        <w:t>Case studies of best practice</w:t>
      </w:r>
    </w:p>
    <w:p w14:paraId="0D1786E5" w14:textId="0F13A9FE" w:rsidR="009F2152" w:rsidRDefault="009F2152" w:rsidP="006F0280">
      <w:pPr>
        <w:pStyle w:val="ListParagraph"/>
        <w:numPr>
          <w:ilvl w:val="1"/>
          <w:numId w:val="25"/>
        </w:numPr>
        <w:spacing w:line="480" w:lineRule="auto"/>
        <w:jc w:val="both"/>
      </w:pPr>
      <w:r>
        <w:t>Model business cases and job descriptions</w:t>
      </w:r>
    </w:p>
    <w:p w14:paraId="7395E7ED" w14:textId="2F570034" w:rsidR="00D63FEB" w:rsidRDefault="00324C35" w:rsidP="00B4455E">
      <w:pPr>
        <w:spacing w:line="480" w:lineRule="auto"/>
        <w:jc w:val="both"/>
      </w:pPr>
      <w:r>
        <w:t>In 2009, the Department of Health</w:t>
      </w:r>
      <w:r w:rsidR="00FB0F87">
        <w:t xml:space="preserve"> (DH)</w:t>
      </w:r>
      <w:r>
        <w:t xml:space="preserve"> in England formed a policy working group which was </w:t>
      </w:r>
      <w:r w:rsidR="00FB0F87">
        <w:t>t</w:t>
      </w:r>
      <w:r>
        <w:t>a</w:t>
      </w:r>
      <w:r w:rsidR="00FB0F87">
        <w:t>sked to draft</w:t>
      </w:r>
      <w:r>
        <w:t xml:space="preserve"> an overarching policy document to consolidate the various falls and fracture care and prevention initiatives that had been established </w:t>
      </w:r>
      <w:r w:rsidR="00FB0F87">
        <w:fldChar w:fldCharType="begin"/>
      </w:r>
      <w:r w:rsidR="006F0280">
        <w:instrText xml:space="preserve"> ADDIN EN.CITE &lt;EndNote&gt;&lt;Cite&gt;&lt;Author&gt;Department of Health&lt;/Author&gt;&lt;Year&gt;2009&lt;/Year&gt;&lt;RecNum&gt;85&lt;/RecNum&gt;&lt;DisplayText&gt;(98)&lt;/DisplayText&gt;&lt;record&gt;&lt;rec-number&gt;85&lt;/rec-number&gt;&lt;foreign-keys&gt;&lt;key app="EN" db-id="0e0dtv00zpxszqev0x0pzxz405es0spx2fwt" timestamp="1464221780"&gt;85&lt;/key&gt;&lt;/foreign-keys&gt;&lt;ref-type name="Government Document"&gt;46&lt;/ref-type&gt;&lt;contributors&gt;&lt;authors&gt;&lt;author&gt;Department of Health,&lt;/author&gt;&lt;/authors&gt;&lt;secondary-authors&gt;&lt;author&gt;Department of Health,&lt;/author&gt;&lt;/secondary-authors&gt;&lt;/contributors&gt;&lt;titles&gt;&lt;title&gt;Falls and fractures: Effective interventions in health and social care.&lt;/title&gt;&lt;/titles&gt;&lt;dates&gt;&lt;year&gt;2009&lt;/year&gt;&lt;/dates&gt;&lt;urls&gt;&lt;related-urls&gt;&lt;url&gt;http://www.dh.gov.uk/prod_consum_dh/groups/dh_digitalassets/@dh/@en/@pg/documents/digitalasset/dh_109122.pdf&lt;/url&gt;&lt;/related-urls&gt;&lt;/urls&gt;&lt;access-date&gt;21-07-2011&lt;/access-date&gt;&lt;/record&gt;&lt;/Cite&gt;&lt;/EndNote&gt;</w:instrText>
      </w:r>
      <w:r w:rsidR="00FB0F87">
        <w:fldChar w:fldCharType="separate"/>
      </w:r>
      <w:r w:rsidR="006F0280">
        <w:rPr>
          <w:noProof/>
        </w:rPr>
        <w:t>(98)</w:t>
      </w:r>
      <w:r w:rsidR="00FB0F87">
        <w:fldChar w:fldCharType="end"/>
      </w:r>
      <w:r w:rsidR="00FB0F87">
        <w:t xml:space="preserve">. Delivery of the Blue Book standards for hip fracture patients featured as the first objective of the policy. In 2010, DH went further with introduction of the Best Practice Tariff for hip fracture, a financial incentive which linked the level of reimbursement to the hospital, at the level of an individual patient, to delivery of key performance indicators based upon the Blue Book standards. In 2011, NICE published clinical guidelines for hip fracture care </w:t>
      </w:r>
      <w:r w:rsidR="00FB0F87">
        <w:fldChar w:fldCharType="begin"/>
      </w:r>
      <w:r w:rsidR="006F0280">
        <w:instrText xml:space="preserve"> ADDIN EN.CITE &lt;EndNote&gt;&lt;Cite&gt;&lt;Author&gt;National Institute for Health and Clinical Excellence&lt;/Author&gt;&lt;Year&gt;2011&lt;/Year&gt;&lt;RecNum&gt;87&lt;/RecNum&gt;&lt;DisplayText&gt;(99)&lt;/DisplayText&gt;&lt;record&gt;&lt;rec-number&gt;87&lt;/rec-number&gt;&lt;foreign-keys&gt;&lt;key app="EN" db-id="0e0dtv00zpxszqev0x0pzxz405es0spx2fwt" timestamp="1464222279"&gt;87&lt;/key&gt;&lt;/foreign-keys&gt;&lt;ref-type name="Report"&gt;27&lt;/ref-type&gt;&lt;contributors&gt;&lt;authors&gt;&lt;author&gt;National Institute for Health and Clinical Excellence,&lt;/author&gt;&lt;/authors&gt;&lt;/contributors&gt;&lt;titles&gt;&lt;title&gt;Hip fracture: The management of hip fracture in adults. NICE Clinical Guideline 124.&lt;/title&gt;&lt;/titles&gt;&lt;dates&gt;&lt;year&gt;2011&lt;/year&gt;&lt;/dates&gt;&lt;urls&gt;&lt;related-urls&gt;&lt;url&gt;http://guidance.nice.org.uk/CG124/NICEGuidance/pdf/English&lt;/url&gt;&lt;/related-urls&gt;&lt;/urls&gt;&lt;access-date&gt;21-07-2011&lt;/access-date&gt;&lt;/record&gt;&lt;/Cite&gt;&lt;/EndNote&gt;</w:instrText>
      </w:r>
      <w:r w:rsidR="00FB0F87">
        <w:fldChar w:fldCharType="separate"/>
      </w:r>
      <w:r w:rsidR="006F0280">
        <w:rPr>
          <w:noProof/>
        </w:rPr>
        <w:t>(99)</w:t>
      </w:r>
      <w:r w:rsidR="00FB0F87">
        <w:fldChar w:fldCharType="end"/>
      </w:r>
      <w:r w:rsidR="00FB0F87">
        <w:t xml:space="preserve"> which informed development of a NICE Quality Standard in 2012 </w:t>
      </w:r>
      <w:r w:rsidR="00CB2A67">
        <w:fldChar w:fldCharType="begin"/>
      </w:r>
      <w:r w:rsidR="006F0280">
        <w:instrText xml:space="preserve"> ADDIN EN.CITE &lt;EndNote&gt;&lt;Cite&gt;&lt;Author&gt;National Institute for Health and Clinical Excellence&lt;/Author&gt;&lt;Year&gt;2012&lt;/Year&gt;&lt;RecNum&gt;88&lt;/RecNum&gt;&lt;DisplayText&gt;(100)&lt;/DisplayText&gt;&lt;record&gt;&lt;rec-number&gt;88&lt;/rec-number&gt;&lt;foreign-keys&gt;&lt;key app="EN" db-id="0e0dtv00zpxszqev0x0pzxz405es0spx2fwt" timestamp="1464222286"&gt;88&lt;/key&gt;&lt;/foreign-keys&gt;&lt;ref-type name="Report"&gt;27&lt;/ref-type&gt;&lt;contributors&gt;&lt;authors&gt;&lt;author&gt;National Institute for Health and Clinical Excellence,&lt;/author&gt;&lt;/authors&gt;&lt;/contributors&gt;&lt;titles&gt;&lt;title&gt;Quality standard for hip fracture care. NICE Quality Standard 16&lt;/title&gt;&lt;/titles&gt;&lt;dates&gt;&lt;year&gt;2012&lt;/year&gt;&lt;/dates&gt;&lt;pub-location&gt;London, England.&lt;/pub-location&gt;&lt;urls&gt;&lt;related-urls&gt;&lt;url&gt;http://guidance.nice.org.uk/QS16&lt;/url&gt;&lt;/related-urls&gt;&lt;/urls&gt;&lt;/record&gt;&lt;/Cite&gt;&lt;/EndNote&gt;</w:instrText>
      </w:r>
      <w:r w:rsidR="00CB2A67">
        <w:fldChar w:fldCharType="separate"/>
      </w:r>
      <w:r w:rsidR="006F0280">
        <w:rPr>
          <w:noProof/>
        </w:rPr>
        <w:t>(100)</w:t>
      </w:r>
      <w:r w:rsidR="00CB2A67">
        <w:fldChar w:fldCharType="end"/>
      </w:r>
      <w:r w:rsidR="00FB0F87">
        <w:t>.</w:t>
      </w:r>
      <w:r w:rsidR="00CB2A67">
        <w:t xml:space="preserve"> Collectively, these initiatives have resulted in significant improvements in hip fracture care in secondary prevention in the UK, including a significant reduction in </w:t>
      </w:r>
      <w:r w:rsidR="00DB296C">
        <w:t>30-day</w:t>
      </w:r>
      <w:r w:rsidR="00CB2A67">
        <w:t xml:space="preserve"> mortality </w:t>
      </w:r>
      <w:r w:rsidR="00CB2A67">
        <w:fldChar w:fldCharType="begin">
          <w:fldData xml:space="preserve">PEVuZE5vdGU+PENpdGU+PEF1dGhvcj5OZXVidXJnZXI8L0F1dGhvcj48WWVhcj4yMDE1PC9ZZWFy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</w:fldData>
        </w:fldChar>
      </w:r>
      <w:r w:rsidR="006F0280">
        <w:instrText xml:space="preserve"> ADDIN EN.CITE </w:instrText>
      </w:r>
      <w:r w:rsidR="006F0280">
        <w:fldChar w:fldCharType="begin">
          <w:fldData xml:space="preserve">PEVuZE5vdGU+PENpdGU+PEF1dGhvcj5OZXVidXJnZXI8L0F1dGhvcj48WWVhcj4yMDE1PC9ZZWFy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</w:fldData>
        </w:fldChar>
      </w:r>
      <w:r w:rsidR="006F0280">
        <w:instrText xml:space="preserve"> ADDIN EN.CITE.DATA </w:instrText>
      </w:r>
      <w:r w:rsidR="006F0280">
        <w:fldChar w:fldCharType="end"/>
      </w:r>
      <w:r w:rsidR="00CB2A67">
        <w:fldChar w:fldCharType="separate"/>
      </w:r>
      <w:r w:rsidR="006F0280">
        <w:rPr>
          <w:noProof/>
        </w:rPr>
        <w:t>(97)</w:t>
      </w:r>
      <w:r w:rsidR="00CB2A67">
        <w:fldChar w:fldCharType="end"/>
      </w:r>
      <w:r w:rsidR="00CB2A67">
        <w:t xml:space="preserve">. </w:t>
      </w:r>
      <w:r w:rsidR="00D63FEB">
        <w:t>With regard to secondary fracture prevention,</w:t>
      </w:r>
      <w:r w:rsidR="006624C3">
        <w:t xml:space="preserve"> for the 64,102 patients’ care that was described in</w:t>
      </w:r>
      <w:r w:rsidR="00D63FEB">
        <w:t xml:space="preserve"> t</w:t>
      </w:r>
      <w:r w:rsidR="006624C3">
        <w:t>he 2015 NHFD Report</w:t>
      </w:r>
      <w:r w:rsidR="00D63FEB">
        <w:t xml:space="preserve"> </w:t>
      </w:r>
      <w:r w:rsidR="00D63FEB">
        <w:fldChar w:fldCharType="begin"/>
      </w:r>
      <w:r w:rsidR="006F0280">
        <w:instrText xml:space="preserve"> ADDIN EN.CITE &lt;EndNote&gt;&lt;Cite&gt;&lt;Author&gt;Royal College of Physicians&lt;/Author&gt;&lt;Year&gt;2015&lt;/Year&gt;&lt;RecNum&gt;90&lt;/RecNum&gt;&lt;DisplayText&gt;(101)&lt;/DisplayText&gt;&lt;record&gt;&lt;rec-number&gt;90&lt;/rec-number&gt;&lt;foreign-keys&gt;&lt;key app="EN" db-id="0e0dtv00zpxszqev0x0pzxz405es0spx2fwt" timestamp="1464222681"&gt;90&lt;/key&gt;&lt;/foreign-keys&gt;&lt;ref-type name="Report"&gt;27&lt;/ref-type&gt;&lt;contributors&gt;&lt;authors&gt;&lt;author&gt;Royal College of Physicians,&lt;/author&gt;&lt;/authors&gt;&lt;/contributors&gt;&lt;titles&gt;&lt;title&gt;National Hip Fracture Database (NHFD) annual report 2015&lt;/title&gt;&lt;/titles&gt;&lt;dates&gt;&lt;year&gt;2015&lt;/year&gt;&lt;/dates&gt;&lt;pub-location&gt;London&lt;/pub-location&gt;&lt;urls&gt;&lt;/urls&gt;&lt;/record&gt;&lt;/Cite&gt;&lt;/EndNote&gt;</w:instrText>
      </w:r>
      <w:r w:rsidR="00D63FEB">
        <w:fldChar w:fldCharType="separate"/>
      </w:r>
      <w:r w:rsidR="006F0280">
        <w:rPr>
          <w:noProof/>
        </w:rPr>
        <w:t>(101)</w:t>
      </w:r>
      <w:r w:rsidR="00D63FEB">
        <w:fldChar w:fldCharType="end"/>
      </w:r>
      <w:r w:rsidR="00D63FEB">
        <w:t>:</w:t>
      </w:r>
    </w:p>
    <w:p w14:paraId="3050F2A8" w14:textId="19F8C67F" w:rsidR="00324C35" w:rsidRDefault="00D63FEB" w:rsidP="00B4455E">
      <w:pPr>
        <w:pStyle w:val="ListParagraph"/>
        <w:numPr>
          <w:ilvl w:val="0"/>
          <w:numId w:val="19"/>
        </w:numPr>
        <w:spacing w:line="480" w:lineRule="auto"/>
        <w:jc w:val="both"/>
      </w:pPr>
      <w:r>
        <w:t>80.1% of patients had been started on bone protection treatment, or were referred for DXA scan or bone clinic assessment. A further 16.0% of patients were recorded as having been assessed but not considered appropriate for treatment.</w:t>
      </w:r>
    </w:p>
    <w:p w14:paraId="5705DD73" w14:textId="69B56C36" w:rsidR="00D63FEB" w:rsidRDefault="00D63FEB" w:rsidP="00B4455E">
      <w:pPr>
        <w:pStyle w:val="ListParagraph"/>
        <w:numPr>
          <w:ilvl w:val="0"/>
          <w:numId w:val="19"/>
        </w:numPr>
        <w:spacing w:line="480" w:lineRule="auto"/>
        <w:jc w:val="both"/>
      </w:pPr>
      <w:r>
        <w:t>96.1% of patients were offered a multifactorial risk assessment to identify and address future falls risk, and are offered individualised intervention if appropriate.</w:t>
      </w:r>
    </w:p>
    <w:p w14:paraId="659A3394" w14:textId="3D8175F9" w:rsidR="003E1DFB" w:rsidRDefault="003E1DFB" w:rsidP="003E1DFB">
      <w:pPr>
        <w:pStyle w:val="Heading3"/>
      </w:pPr>
      <w:r w:rsidRPr="003E1DFB">
        <w:t>Or</w:t>
      </w:r>
      <w:r>
        <w:t>thogeriatrics Services in Australia and New Zealand</w:t>
      </w:r>
      <w:r w:rsidRPr="003E1DFB">
        <w:t xml:space="preserve"> – Level C heading</w:t>
      </w:r>
    </w:p>
    <w:p w14:paraId="56B18A2F" w14:textId="77777777" w:rsidR="003E1DFB" w:rsidRDefault="003E1DFB" w:rsidP="00F40A3F">
      <w:pPr>
        <w:spacing w:line="480" w:lineRule="auto"/>
      </w:pPr>
    </w:p>
    <w:p w14:paraId="3DAE5143" w14:textId="3440AD19" w:rsidR="00F675F5" w:rsidRDefault="00F675F5" w:rsidP="00F40A3F">
      <w:pPr>
        <w:spacing w:line="480" w:lineRule="auto"/>
        <w:jc w:val="both"/>
      </w:pPr>
      <w:r>
        <w:t>In Australia and New Zealand, the development of consensus guidelines, clinical standards and a hip fracture registry have followed a similar path to the UK experience:</w:t>
      </w:r>
    </w:p>
    <w:p w14:paraId="303D74C5" w14:textId="2D5DB9BC" w:rsidR="00346516" w:rsidRDefault="00F60390" w:rsidP="00F40A3F">
      <w:pPr>
        <w:pStyle w:val="ListParagraph"/>
        <w:numPr>
          <w:ilvl w:val="0"/>
          <w:numId w:val="20"/>
        </w:numPr>
        <w:spacing w:line="480" w:lineRule="auto"/>
        <w:jc w:val="both"/>
      </w:pPr>
      <w:r>
        <w:t>In 2011, an Australian and New Zealand Hip Fracture Registry (ANZHFR) Steering Group was formed, comprised of representatives of learned societies for both countries and Osteoporosis Australia and Osteoporosis New Zealand.</w:t>
      </w:r>
    </w:p>
    <w:p w14:paraId="7FAB3C1B" w14:textId="50FED39A" w:rsidR="00F60390" w:rsidRDefault="00F60390" w:rsidP="00F40A3F">
      <w:pPr>
        <w:pStyle w:val="ListParagraph"/>
        <w:numPr>
          <w:ilvl w:val="0"/>
          <w:numId w:val="20"/>
        </w:numPr>
        <w:spacing w:line="480" w:lineRule="auto"/>
        <w:jc w:val="both"/>
      </w:pPr>
      <w:r>
        <w:t xml:space="preserve">The </w:t>
      </w:r>
      <w:r w:rsidR="00FF624E">
        <w:t xml:space="preserve">Australian and New Zealand Guideline for Hip Fracture Care (ANZ Guideline) was published in 2014 </w:t>
      </w:r>
      <w:r w:rsidR="00FF624E">
        <w:fldChar w:fldCharType="begin"/>
      </w:r>
      <w:r w:rsidR="006F0280">
        <w:instrText xml:space="preserve"> ADDIN EN.CITE &lt;EndNote&gt;&lt;Cite&gt;&lt;Author&gt;Australian and New Zealand Hip Fracture Registry&lt;/Author&gt;&lt;Year&gt;2016&lt;/Year&gt;&lt;RecNum&gt;91&lt;/RecNum&gt;&lt;DisplayText&gt;(102)&lt;/DisplayText&gt;&lt;record&gt;&lt;rec-number&gt;91&lt;/rec-number&gt;&lt;foreign-keys&gt;&lt;key app="EN" db-id="0e0dtv00zpxszqev0x0pzxz405es0spx2fwt" timestamp="1464225367"&gt;91&lt;/key&gt;&lt;/foreign-keys&gt;&lt;ref-type name="Web Page"&gt;12&lt;/ref-type&gt;&lt;contributors&gt;&lt;authors&gt;&lt;author&gt;Australian and New Zealand Hip Fracture Registry,&lt;/author&gt;&lt;/authors&gt;&lt;/contributors&gt;&lt;titles&gt;&lt;title&gt;Australian and New Zealand Hip Fracture Registry website&lt;/title&gt;&lt;/titles&gt;&lt;number&gt;26 May 2016&lt;/number&gt;&lt;dates&gt;&lt;year&gt;2016&lt;/year&gt;&lt;/dates&gt;&lt;urls&gt;&lt;related-urls&gt;&lt;url&gt;http://www.anzhfr.org/&lt;/url&gt;&lt;/related-urls&gt;&lt;/urls&gt;&lt;/record&gt;&lt;/Cite&gt;&lt;/EndNote&gt;</w:instrText>
      </w:r>
      <w:r w:rsidR="00FF624E">
        <w:fldChar w:fldCharType="separate"/>
      </w:r>
      <w:r w:rsidR="006F0280">
        <w:rPr>
          <w:noProof/>
        </w:rPr>
        <w:t>(102)</w:t>
      </w:r>
      <w:r w:rsidR="00FF624E">
        <w:fldChar w:fldCharType="end"/>
      </w:r>
      <w:r w:rsidR="00FF624E">
        <w:t>.</w:t>
      </w:r>
    </w:p>
    <w:p w14:paraId="0F56CDB1" w14:textId="2C4A10E9" w:rsidR="00F60390" w:rsidRDefault="00F60390" w:rsidP="00F40A3F">
      <w:pPr>
        <w:pStyle w:val="ListParagraph"/>
        <w:numPr>
          <w:ilvl w:val="0"/>
          <w:numId w:val="20"/>
        </w:numPr>
        <w:spacing w:line="480" w:lineRule="auto"/>
        <w:jc w:val="both"/>
      </w:pPr>
      <w:r>
        <w:t xml:space="preserve">The Australian and New Zealand arms of the registry </w:t>
      </w:r>
      <w:r w:rsidR="00FF624E">
        <w:t xml:space="preserve">also </w:t>
      </w:r>
      <w:r>
        <w:t>went live in 2014.</w:t>
      </w:r>
    </w:p>
    <w:p w14:paraId="7ECC6C0F" w14:textId="1403F8BD" w:rsidR="00FF624E" w:rsidRDefault="00FF624E" w:rsidP="00F40A3F">
      <w:pPr>
        <w:spacing w:line="480" w:lineRule="auto"/>
        <w:jc w:val="both"/>
      </w:pPr>
      <w:r>
        <w:t>Clinical Standards for hip fracture, derived from the ANZ Guideline are in development by the Australian Commission for Safety and Quality in Healthcare and the Health Quality and Safety Commission in New Zealand. These are scheduled for publication in mid-2016.</w:t>
      </w:r>
      <w:r w:rsidR="00B4455E">
        <w:t>At the time of writing, there we</w:t>
      </w:r>
      <w:r>
        <w:t xml:space="preserve">re </w:t>
      </w:r>
      <w:r w:rsidR="00B4455E">
        <w:t>4,148</w:t>
      </w:r>
      <w:r>
        <w:t xml:space="preserve"> and </w:t>
      </w:r>
      <w:r w:rsidR="004369AD">
        <w:t>865</w:t>
      </w:r>
      <w:r>
        <w:t xml:space="preserve"> case</w:t>
      </w:r>
      <w:r w:rsidR="004369AD">
        <w:t>s recorded</w:t>
      </w:r>
      <w:r>
        <w:t xml:space="preserve"> on the Australian and New Zealand arms of the registry, respectively</w:t>
      </w:r>
      <w:r w:rsidR="004369AD">
        <w:t xml:space="preserve"> </w:t>
      </w:r>
      <w:r w:rsidR="004369AD">
        <w:fldChar w:fldCharType="begin"/>
      </w:r>
      <w:r w:rsidR="006F0280">
        <w:instrText xml:space="preserve"> ADDIN EN.CITE &lt;EndNote&gt;&lt;Cite&gt;&lt;Author&gt;Fleming&lt;/Author&gt;&lt;Year&gt;2016&lt;/Year&gt;&lt;RecNum&gt;102&lt;/RecNum&gt;&lt;DisplayText&gt;(103)&lt;/DisplayText&gt;&lt;record&gt;&lt;rec-number&gt;102&lt;/rec-number&gt;&lt;foreign-keys&gt;&lt;key app="EN" db-id="0e0dtv00zpxszqev0x0pzxz405es0spx2fwt" timestamp="1464237149"&gt;102&lt;/key&gt;&lt;/foreign-keys&gt;&lt;ref-type name="Personal Communication"&gt;26&lt;/ref-type&gt;&lt;contributors&gt;&lt;authors&gt;&lt;author&gt;Fleming, S.&lt;/author&gt;&lt;/authors&gt;&lt;secondary-authors&gt;&lt;author&gt;Mitchell, P.&lt;/author&gt;&lt;/secondary-authors&gt;&lt;/contributors&gt;&lt;titles&gt;&lt;title&gt;Current case volume on the ANZ Hip Fracture Registry&lt;/title&gt;&lt;/titles&gt;&lt;dates&gt;&lt;year&gt;2016&lt;/year&gt;&lt;pub-dates&gt;&lt;date&gt;26 May 2016&lt;/date&gt;&lt;/pub-dates&gt;&lt;/dates&gt;&lt;pub-location&gt;Brisbane&lt;/pub-location&gt;&lt;urls&gt;&lt;/urls&gt;&lt;/record&gt;&lt;/Cite&gt;&lt;/EndNote&gt;</w:instrText>
      </w:r>
      <w:r w:rsidR="004369AD">
        <w:fldChar w:fldCharType="separate"/>
      </w:r>
      <w:r w:rsidR="006F0280">
        <w:rPr>
          <w:noProof/>
        </w:rPr>
        <w:t>(103)</w:t>
      </w:r>
      <w:r w:rsidR="004369AD">
        <w:fldChar w:fldCharType="end"/>
      </w:r>
      <w:r>
        <w:t>. The first annual report from the ANZHFR is also scheduled for publication during 2016.</w:t>
      </w:r>
    </w:p>
    <w:p w14:paraId="2B8CEDA4" w14:textId="05CC6C6B" w:rsidR="00D54CC2" w:rsidRDefault="00D54CC2" w:rsidP="00F40A3F">
      <w:pPr>
        <w:spacing w:line="480" w:lineRule="auto"/>
        <w:jc w:val="both"/>
      </w:pPr>
    </w:p>
    <w:p w14:paraId="24C77F1F" w14:textId="77777777" w:rsidR="00794886" w:rsidRDefault="00794886" w:rsidP="00FF624E"/>
    <w:p w14:paraId="0C6A0D37" w14:textId="4B32DEEA" w:rsidR="008F6EDE" w:rsidRDefault="00F40A3F" w:rsidP="006C4A25">
      <w:pPr>
        <w:pStyle w:val="Heading1"/>
        <w:jc w:val="both"/>
      </w:pPr>
      <w:r>
        <w:t>Research agenda</w:t>
      </w:r>
      <w:r w:rsidR="00794886">
        <w:t xml:space="preserve"> – Level A heading</w:t>
      </w:r>
    </w:p>
    <w:p w14:paraId="799E9065" w14:textId="77777777" w:rsidR="00F40A3F" w:rsidRPr="00F40A3F" w:rsidRDefault="00F40A3F" w:rsidP="006C4A25">
      <w:pPr>
        <w:jc w:val="both"/>
      </w:pPr>
    </w:p>
    <w:p w14:paraId="4444F21C" w14:textId="27592F52" w:rsidR="008F6EDE" w:rsidRDefault="00F40A3F" w:rsidP="006C4A25">
      <w:pPr>
        <w:pStyle w:val="ListParagraph"/>
        <w:numPr>
          <w:ilvl w:val="0"/>
          <w:numId w:val="22"/>
        </w:numPr>
        <w:spacing w:line="480" w:lineRule="auto"/>
        <w:jc w:val="both"/>
        <w:rPr>
          <w:lang w:val="en-US"/>
        </w:rPr>
      </w:pPr>
      <w:r>
        <w:rPr>
          <w:lang w:val="en-US"/>
        </w:rPr>
        <w:t>Fracture Liaison Services</w:t>
      </w:r>
      <w:r w:rsidR="00390E2C">
        <w:rPr>
          <w:lang w:val="en-US"/>
        </w:rPr>
        <w:t xml:space="preserve"> (FLS)</w:t>
      </w:r>
      <w:r>
        <w:rPr>
          <w:lang w:val="en-US"/>
        </w:rPr>
        <w:t xml:space="preserve"> must be subject to ongoing evaluation of clinical effectiveness and cost-effectiveness in health systems across the world. This should include:</w:t>
      </w:r>
    </w:p>
    <w:p w14:paraId="11935F4E" w14:textId="4CEC14D2" w:rsidR="00F40A3F" w:rsidRDefault="00390E2C" w:rsidP="006C4A25">
      <w:pPr>
        <w:pStyle w:val="ListParagraph"/>
        <w:numPr>
          <w:ilvl w:val="1"/>
          <w:numId w:val="22"/>
        </w:numPr>
        <w:spacing w:line="480" w:lineRule="auto"/>
        <w:jc w:val="both"/>
        <w:rPr>
          <w:lang w:val="en-US"/>
        </w:rPr>
      </w:pPr>
      <w:r>
        <w:rPr>
          <w:lang w:val="en-US"/>
        </w:rPr>
        <w:t>Analysis of adherence to clinical standards set in the IOF Capture the Fracture® Best Practice Framework and/or national Clinical Standards or Quality Standards for FLS.</w:t>
      </w:r>
    </w:p>
    <w:p w14:paraId="17E78F03" w14:textId="7047DE2A" w:rsidR="00390E2C" w:rsidRDefault="00390E2C" w:rsidP="006C4A25">
      <w:pPr>
        <w:pStyle w:val="ListParagraph"/>
        <w:numPr>
          <w:ilvl w:val="1"/>
          <w:numId w:val="22"/>
        </w:numPr>
        <w:spacing w:line="480" w:lineRule="auto"/>
        <w:jc w:val="both"/>
        <w:rPr>
          <w:lang w:val="en-US"/>
        </w:rPr>
      </w:pPr>
      <w:r>
        <w:rPr>
          <w:lang w:val="en-US"/>
        </w:rPr>
        <w:t>Analysis of re-fracture rates for fracture patients managed by an FLS at the national, regional or local level.</w:t>
      </w:r>
    </w:p>
    <w:p w14:paraId="1022DE22" w14:textId="4DF56DDE" w:rsidR="00390E2C" w:rsidRDefault="00390E2C" w:rsidP="006C4A25">
      <w:pPr>
        <w:pStyle w:val="ListParagraph"/>
        <w:numPr>
          <w:ilvl w:val="1"/>
          <w:numId w:val="22"/>
        </w:numPr>
        <w:spacing w:line="480" w:lineRule="auto"/>
        <w:jc w:val="both"/>
        <w:rPr>
          <w:lang w:val="en-US"/>
        </w:rPr>
      </w:pPr>
      <w:r>
        <w:rPr>
          <w:lang w:val="en-US"/>
        </w:rPr>
        <w:t>Comparative cost-effectiveness analysis of FLS in countries with differently financed health systems (e.g. single payer versus open-system fee-for-service environments)</w:t>
      </w:r>
      <w:r w:rsidR="006C4A25">
        <w:rPr>
          <w:lang w:val="en-US"/>
        </w:rPr>
        <w:t>.</w:t>
      </w:r>
    </w:p>
    <w:p w14:paraId="10926F5B" w14:textId="75BCDCAA" w:rsidR="00390E2C" w:rsidRDefault="00390E2C" w:rsidP="006C4A25">
      <w:pPr>
        <w:pStyle w:val="ListParagraph"/>
        <w:numPr>
          <w:ilvl w:val="0"/>
          <w:numId w:val="22"/>
        </w:numPr>
        <w:spacing w:line="480" w:lineRule="auto"/>
        <w:jc w:val="both"/>
        <w:rPr>
          <w:lang w:val="en-US"/>
        </w:rPr>
      </w:pPr>
      <w:r>
        <w:rPr>
          <w:lang w:val="en-US"/>
        </w:rPr>
        <w:t>Orthogeriatrics (OG) Services should also</w:t>
      </w:r>
      <w:r w:rsidRPr="00390E2C">
        <w:rPr>
          <w:lang w:val="en-US"/>
        </w:rPr>
        <w:t xml:space="preserve"> be subject to ongoing evaluation of clinical effectiveness and cost-effectiveness in health systems across the world. This should include:</w:t>
      </w:r>
    </w:p>
    <w:p w14:paraId="696A5BD8" w14:textId="610751B7" w:rsidR="00390E2C" w:rsidRDefault="006C4A25" w:rsidP="006C4A25">
      <w:pPr>
        <w:pStyle w:val="ListParagraph"/>
        <w:numPr>
          <w:ilvl w:val="1"/>
          <w:numId w:val="22"/>
        </w:numPr>
        <w:spacing w:line="480" w:lineRule="auto"/>
        <w:jc w:val="both"/>
        <w:rPr>
          <w:lang w:val="en-US"/>
        </w:rPr>
      </w:pPr>
      <w:r>
        <w:rPr>
          <w:lang w:val="en-US"/>
        </w:rPr>
        <w:t>Specifically, with respect to secondary fracture prevention, a</w:t>
      </w:r>
      <w:r w:rsidRPr="006C4A25">
        <w:rPr>
          <w:lang w:val="en-US"/>
        </w:rPr>
        <w:t>nalysis of adherence to clinical standards set in the IOF Capture the Fracture® Best Practice Framework and/or national Clinical Standards or Quality Standards for FLS.</w:t>
      </w:r>
    </w:p>
    <w:p w14:paraId="79B34548" w14:textId="0E182E9D" w:rsidR="006C4A25" w:rsidRDefault="006C4A25" w:rsidP="006C4A25">
      <w:pPr>
        <w:pStyle w:val="ListParagraph"/>
        <w:numPr>
          <w:ilvl w:val="1"/>
          <w:numId w:val="22"/>
        </w:numPr>
        <w:spacing w:line="480" w:lineRule="auto"/>
        <w:jc w:val="both"/>
        <w:rPr>
          <w:lang w:val="en-US"/>
        </w:rPr>
      </w:pPr>
      <w:r>
        <w:rPr>
          <w:lang w:val="en-US"/>
        </w:rPr>
        <w:t>Analysis of the impact of financial incentives related to OG Services.</w:t>
      </w:r>
    </w:p>
    <w:p w14:paraId="427AC822" w14:textId="1F4AA8D6" w:rsidR="008F6EDE" w:rsidRDefault="006C4A25" w:rsidP="008F6EDE">
      <w:pPr>
        <w:pStyle w:val="ListParagraph"/>
        <w:numPr>
          <w:ilvl w:val="1"/>
          <w:numId w:val="22"/>
        </w:numPr>
        <w:spacing w:line="480" w:lineRule="auto"/>
        <w:jc w:val="both"/>
        <w:rPr>
          <w:lang w:val="en-US"/>
        </w:rPr>
      </w:pPr>
      <w:r>
        <w:rPr>
          <w:lang w:val="en-US"/>
        </w:rPr>
        <w:t>Comparative analysis of the impact of national hip fracture registries in countries with differently financed health systems (e.g. single payer versus open-system fee-for-service environments).</w:t>
      </w:r>
    </w:p>
    <w:p w14:paraId="0E3BCEF2" w14:textId="42B2C2D6" w:rsidR="004369AD" w:rsidRDefault="004369AD" w:rsidP="004369AD">
      <w:pPr>
        <w:pStyle w:val="Heading1"/>
        <w:rPr>
          <w:lang w:val="en-US"/>
        </w:rPr>
      </w:pPr>
      <w:r>
        <w:rPr>
          <w:lang w:val="en-US"/>
        </w:rPr>
        <w:t>Summary – Level A heading</w:t>
      </w:r>
    </w:p>
    <w:p w14:paraId="5EE96CA0" w14:textId="77777777" w:rsidR="004369AD" w:rsidRPr="004369AD" w:rsidRDefault="004369AD" w:rsidP="004369AD">
      <w:pPr>
        <w:rPr>
          <w:lang w:val="en-US"/>
        </w:rPr>
      </w:pPr>
    </w:p>
    <w:p w14:paraId="399B2C48" w14:textId="5DA193E6" w:rsidR="004369AD" w:rsidRDefault="004369AD" w:rsidP="004369AD">
      <w:pPr>
        <w:spacing w:line="480" w:lineRule="auto"/>
        <w:jc w:val="both"/>
        <w:rPr>
          <w:lang w:val="en-US"/>
        </w:rPr>
      </w:pPr>
      <w:r>
        <w:rPr>
          <w:lang w:val="en-US"/>
        </w:rPr>
        <w:t>In 2016, the first of the Baby Boom generation celebrated their 70</w:t>
      </w:r>
      <w:r w:rsidRPr="004369AD">
        <w:rPr>
          <w:vertAlign w:val="superscript"/>
          <w:lang w:val="en-US"/>
        </w:rPr>
        <w:t>th</w:t>
      </w:r>
      <w:r>
        <w:rPr>
          <w:lang w:val="en-US"/>
        </w:rPr>
        <w:t xml:space="preserve"> birthdays. As a direct consequence, the incidence of fractures caused by osteoporosis is set to rise rapidly. A number of international and national frameworks have been developed to provide standards for FLS to benchmark their performance. These framewor</w:t>
      </w:r>
      <w:r w:rsidR="00EA042D">
        <w:rPr>
          <w:lang w:val="en-US"/>
        </w:rPr>
        <w:t xml:space="preserve">ks are useful </w:t>
      </w:r>
      <w:r>
        <w:rPr>
          <w:lang w:val="en-US"/>
        </w:rPr>
        <w:t xml:space="preserve">both </w:t>
      </w:r>
      <w:r w:rsidR="00EA042D">
        <w:rPr>
          <w:lang w:val="en-US"/>
        </w:rPr>
        <w:t xml:space="preserve">to </w:t>
      </w:r>
      <w:r>
        <w:rPr>
          <w:lang w:val="en-US"/>
        </w:rPr>
        <w:t xml:space="preserve">clinicians and health administrators who intend to establish a new FLS and those </w:t>
      </w:r>
      <w:r w:rsidR="00A47814">
        <w:rPr>
          <w:lang w:val="en-US"/>
        </w:rPr>
        <w:t>wanting to refine</w:t>
      </w:r>
      <w:r>
        <w:rPr>
          <w:lang w:val="en-US"/>
        </w:rPr>
        <w:t xml:space="preserve"> existing FLS. The frameworks clearly describe the various steps in delivering best practice in secondary fracture prevention for individuals presenting with new fragility fractures. Similarly, in a number of countries, consensus guideli</w:t>
      </w:r>
      <w:r w:rsidR="00A47814">
        <w:rPr>
          <w:lang w:val="en-US"/>
        </w:rPr>
        <w:t>nes, Q</w:t>
      </w:r>
      <w:r>
        <w:rPr>
          <w:lang w:val="en-US"/>
        </w:rPr>
        <w:t>uality Standards or Clinical Standards, and national hip fracture registries have been established to improve the quality of acute care for hip fracture patients, and secondary prevention to prevent subsequent falls and fractures.</w:t>
      </w:r>
    </w:p>
    <w:p w14:paraId="37280A39" w14:textId="380BCDF9" w:rsidR="004369AD" w:rsidRDefault="004369AD" w:rsidP="004369AD">
      <w:pPr>
        <w:spacing w:line="480" w:lineRule="auto"/>
        <w:jc w:val="both"/>
        <w:rPr>
          <w:lang w:val="en-US"/>
        </w:rPr>
      </w:pPr>
      <w:r>
        <w:rPr>
          <w:lang w:val="en-US"/>
        </w:rPr>
        <w:t>The evidence base concerning the clinical effectiveness and cost-effectiveness of FLS and OG</w:t>
      </w:r>
      <w:r w:rsidR="0084416C">
        <w:rPr>
          <w:lang w:val="en-US"/>
        </w:rPr>
        <w:t>S</w:t>
      </w:r>
      <w:r>
        <w:rPr>
          <w:lang w:val="en-US"/>
        </w:rPr>
        <w:t xml:space="preserve"> has developed significantly during the last decade. While both FLS and OG</w:t>
      </w:r>
      <w:r w:rsidR="0084416C">
        <w:rPr>
          <w:lang w:val="en-US"/>
        </w:rPr>
        <w:t>S</w:t>
      </w:r>
      <w:r>
        <w:rPr>
          <w:lang w:val="en-US"/>
        </w:rPr>
        <w:t xml:space="preserve"> are healthcare delivery systems designed to implement consensus guidance in the acute care of hip fracture patients, and secondary preventive care of all fragility fracture patients, </w:t>
      </w:r>
      <w:r w:rsidR="00584C91">
        <w:rPr>
          <w:lang w:val="en-US"/>
        </w:rPr>
        <w:t>scope exists for further research of the effectiveness of these models of</w:t>
      </w:r>
      <w:r w:rsidR="0084416C">
        <w:rPr>
          <w:lang w:val="en-US"/>
        </w:rPr>
        <w:t xml:space="preserve"> service delivery</w:t>
      </w:r>
      <w:r w:rsidR="00584C91">
        <w:rPr>
          <w:lang w:val="en-US"/>
        </w:rPr>
        <w:t>. Studies which</w:t>
      </w:r>
      <w:r w:rsidR="00A47814">
        <w:rPr>
          <w:lang w:val="en-US"/>
        </w:rPr>
        <w:t xml:space="preserve"> aim to analyze adherence with Quality S</w:t>
      </w:r>
      <w:r w:rsidR="00584C91">
        <w:rPr>
          <w:lang w:val="en-US"/>
        </w:rPr>
        <w:t>tandards will determine how achievable delivery of best practice is in different health systems. Analysis of the impact of FLS and OG</w:t>
      </w:r>
      <w:r w:rsidR="0084416C">
        <w:rPr>
          <w:lang w:val="en-US"/>
        </w:rPr>
        <w:t>S</w:t>
      </w:r>
      <w:r w:rsidR="00584C91">
        <w:rPr>
          <w:lang w:val="en-US"/>
        </w:rPr>
        <w:t xml:space="preserve"> on re-fracture rates will provide further evidence to support the ongoing funding of existing clinical services, national policies and financial incentives</w:t>
      </w:r>
      <w:r w:rsidR="00A47814">
        <w:rPr>
          <w:lang w:val="en-US"/>
        </w:rPr>
        <w:t xml:space="preserve"> to reduce the burden of fractures caused by osteoporosis.</w:t>
      </w:r>
    </w:p>
    <w:p w14:paraId="19A11D61" w14:textId="54F0D4B3" w:rsidR="00CB0A79" w:rsidRDefault="00CB0A79" w:rsidP="004369AD">
      <w:pPr>
        <w:spacing w:line="480" w:lineRule="auto"/>
        <w:jc w:val="both"/>
        <w:rPr>
          <w:lang w:val="en-US"/>
        </w:rPr>
      </w:pPr>
    </w:p>
    <w:p w14:paraId="361CB54A" w14:textId="36FF70CE" w:rsidR="00CB0A79" w:rsidRDefault="00CB0A79" w:rsidP="004369AD">
      <w:pPr>
        <w:spacing w:line="480" w:lineRule="auto"/>
        <w:jc w:val="both"/>
        <w:rPr>
          <w:lang w:val="en-US"/>
        </w:rPr>
      </w:pPr>
      <w:r>
        <w:rPr>
          <w:lang w:val="en-US"/>
        </w:rPr>
        <w:t>Practice Points</w:t>
      </w:r>
    </w:p>
    <w:p w14:paraId="0097677B" w14:textId="6032EF48" w:rsidR="00CB0A79" w:rsidRDefault="00CB0A79" w:rsidP="004369AD">
      <w:pPr>
        <w:spacing w:line="480" w:lineRule="auto"/>
        <w:jc w:val="both"/>
        <w:rPr>
          <w:lang w:val="en-US"/>
        </w:rPr>
      </w:pPr>
      <w:r>
        <w:rPr>
          <w:lang w:val="en-US"/>
        </w:rPr>
        <w:t xml:space="preserve">At the national level, </w:t>
      </w:r>
      <w:r w:rsidR="00084E04">
        <w:rPr>
          <w:lang w:val="en-US"/>
        </w:rPr>
        <w:t>enablers</w:t>
      </w:r>
      <w:r>
        <w:rPr>
          <w:lang w:val="en-US"/>
        </w:rPr>
        <w:t xml:space="preserve"> </w:t>
      </w:r>
      <w:r w:rsidR="00084E04">
        <w:rPr>
          <w:lang w:val="en-US"/>
        </w:rPr>
        <w:t>to</w:t>
      </w:r>
      <w:r>
        <w:rPr>
          <w:lang w:val="en-US"/>
        </w:rPr>
        <w:t xml:space="preserve"> the </w:t>
      </w:r>
      <w:r w:rsidR="00084E04">
        <w:rPr>
          <w:lang w:val="en-US"/>
        </w:rPr>
        <w:t>implementation</w:t>
      </w:r>
      <w:r>
        <w:rPr>
          <w:lang w:val="en-US"/>
        </w:rPr>
        <w:t xml:space="preserve"> of </w:t>
      </w:r>
      <w:r w:rsidR="00084E04">
        <w:rPr>
          <w:lang w:val="en-US"/>
        </w:rPr>
        <w:t>effective Models of Care for the secondary prevention of fragility fracture that incorporate</w:t>
      </w:r>
      <w:r>
        <w:rPr>
          <w:lang w:val="en-US"/>
        </w:rPr>
        <w:t xml:space="preserve"> Orthogeriatrics Services (OGS) or Fracture Liaison Services (FLS) include:</w:t>
      </w:r>
    </w:p>
    <w:p w14:paraId="46E74A78" w14:textId="1D1284B6" w:rsidR="00CB0A79" w:rsidRDefault="00CB0A79" w:rsidP="006F0280">
      <w:pPr>
        <w:pStyle w:val="ListParagraph"/>
        <w:numPr>
          <w:ilvl w:val="0"/>
          <w:numId w:val="26"/>
        </w:numPr>
        <w:spacing w:line="480" w:lineRule="auto"/>
        <w:jc w:val="both"/>
        <w:rPr>
          <w:lang w:val="en-US"/>
        </w:rPr>
      </w:pPr>
      <w:r>
        <w:rPr>
          <w:lang w:val="en-US"/>
        </w:rPr>
        <w:t>Establish a clinically-led, national alliance of learned societies, consumer advocacy organisations and</w:t>
      </w:r>
      <w:r w:rsidR="00084E04">
        <w:rPr>
          <w:lang w:val="en-US"/>
        </w:rPr>
        <w:t xml:space="preserve"> </w:t>
      </w:r>
      <w:r>
        <w:rPr>
          <w:lang w:val="en-US"/>
        </w:rPr>
        <w:t>relevant government agencies.</w:t>
      </w:r>
    </w:p>
    <w:p w14:paraId="4695946E" w14:textId="4096FD28" w:rsidR="00CB0A79" w:rsidRDefault="00CB0A79" w:rsidP="006F0280">
      <w:pPr>
        <w:pStyle w:val="ListParagraph"/>
        <w:numPr>
          <w:ilvl w:val="0"/>
          <w:numId w:val="26"/>
        </w:numPr>
        <w:spacing w:line="480" w:lineRule="auto"/>
        <w:jc w:val="both"/>
        <w:rPr>
          <w:lang w:val="en-US"/>
        </w:rPr>
      </w:pPr>
      <w:r>
        <w:rPr>
          <w:lang w:val="en-US"/>
        </w:rPr>
        <w:t>Identify existing Centres of Excellence within the country to illustrate how best practice can be delivered within the context of the particular country.</w:t>
      </w:r>
    </w:p>
    <w:p w14:paraId="7B7AC843" w14:textId="0EF2928F" w:rsidR="00CB0A79" w:rsidRDefault="00CB0A79" w:rsidP="006F0280">
      <w:pPr>
        <w:pStyle w:val="ListParagraph"/>
        <w:numPr>
          <w:ilvl w:val="0"/>
          <w:numId w:val="26"/>
        </w:numPr>
        <w:spacing w:line="480" w:lineRule="auto"/>
        <w:jc w:val="both"/>
        <w:rPr>
          <w:lang w:val="en-US"/>
        </w:rPr>
      </w:pPr>
      <w:r>
        <w:rPr>
          <w:lang w:val="en-US"/>
        </w:rPr>
        <w:t>Develop the following:</w:t>
      </w:r>
    </w:p>
    <w:p w14:paraId="2C44944F" w14:textId="4796870C" w:rsidR="00CB0A79" w:rsidRDefault="00CB0A79" w:rsidP="006F0280">
      <w:pPr>
        <w:pStyle w:val="ListParagraph"/>
        <w:numPr>
          <w:ilvl w:val="1"/>
          <w:numId w:val="26"/>
        </w:numPr>
        <w:spacing w:line="480" w:lineRule="auto"/>
        <w:jc w:val="both"/>
        <w:rPr>
          <w:lang w:val="en-US"/>
        </w:rPr>
      </w:pPr>
      <w:r>
        <w:rPr>
          <w:lang w:val="en-US"/>
        </w:rPr>
        <w:t>Consensus clinical guidelines endorsed by all relevant learned societies and national guidelines accreditation groups.</w:t>
      </w:r>
    </w:p>
    <w:p w14:paraId="74C7A31C" w14:textId="3A4F9435" w:rsidR="00CB0A79" w:rsidRDefault="00CB0A79" w:rsidP="006F0280">
      <w:pPr>
        <w:pStyle w:val="ListParagraph"/>
        <w:numPr>
          <w:ilvl w:val="1"/>
          <w:numId w:val="26"/>
        </w:numPr>
        <w:spacing w:line="480" w:lineRule="auto"/>
        <w:jc w:val="both"/>
        <w:rPr>
          <w:lang w:val="en-US"/>
        </w:rPr>
      </w:pPr>
      <w:r>
        <w:rPr>
          <w:lang w:val="en-US"/>
        </w:rPr>
        <w:t>Core Clinical/Quality Standards derived from the consensus clinical guidelines to clearly describe what a high-performing OGS or FLS actually delivers in practice.</w:t>
      </w:r>
    </w:p>
    <w:p w14:paraId="19F58B33" w14:textId="086E67DE" w:rsidR="00CB0A79" w:rsidRPr="00CB0A79" w:rsidRDefault="00CB0A79" w:rsidP="006F0280">
      <w:pPr>
        <w:pStyle w:val="ListParagraph"/>
        <w:numPr>
          <w:ilvl w:val="1"/>
          <w:numId w:val="26"/>
        </w:numPr>
        <w:spacing w:line="480" w:lineRule="auto"/>
        <w:jc w:val="both"/>
        <w:rPr>
          <w:lang w:val="en-US"/>
        </w:rPr>
      </w:pPr>
      <w:r>
        <w:rPr>
          <w:lang w:val="en-US"/>
        </w:rPr>
        <w:t>A mechanism to benchmark individual units</w:t>
      </w:r>
      <w:r w:rsidR="00084E04">
        <w:rPr>
          <w:lang w:val="en-US"/>
        </w:rPr>
        <w:t>’</w:t>
      </w:r>
      <w:r>
        <w:rPr>
          <w:lang w:val="en-US"/>
        </w:rPr>
        <w:t xml:space="preserve"> performance against the Clinical/Quality Standards, such as a National Hip Fracture Registry or National FLS Registry.</w:t>
      </w:r>
    </w:p>
    <w:p w14:paraId="29F042D9" w14:textId="014136A8" w:rsidR="008F6EDE" w:rsidRDefault="008F6EDE" w:rsidP="008F6EDE"/>
    <w:p w14:paraId="057F7DB4" w14:textId="0B1A803B" w:rsidR="001318A5" w:rsidRPr="008F6EDE" w:rsidRDefault="008F6EDE" w:rsidP="008F6EDE">
      <w:pPr>
        <w:pStyle w:val="Heading1"/>
      </w:pPr>
      <w:r>
        <w:t>References – Level A heading</w:t>
      </w:r>
    </w:p>
    <w:p w14:paraId="57DFD41A" w14:textId="77777777" w:rsidR="006F0280" w:rsidRPr="006F0280" w:rsidRDefault="001318A5" w:rsidP="006F0280">
      <w:pPr>
        <w:pStyle w:val="EndNoteBibliography"/>
        <w:spacing w:after="0"/>
      </w:pPr>
      <w:r w:rsidRPr="001318A5">
        <w:fldChar w:fldCharType="begin"/>
      </w:r>
      <w:r w:rsidRPr="001318A5">
        <w:instrText xml:space="preserve"> ADDIN EN.REFLIST </w:instrText>
      </w:r>
      <w:r w:rsidRPr="001318A5">
        <w:fldChar w:fldCharType="separate"/>
      </w:r>
      <w:r w:rsidR="006F0280" w:rsidRPr="006F0280">
        <w:t>1.</w:t>
      </w:r>
      <w:r w:rsidR="006F0280" w:rsidRPr="006F0280">
        <w:tab/>
        <w:t>International Osteoporosis Foundation. The Asia-Pacific Regional Audit: Epidemiology, costs and burden of osteoporosis in 2013. Nyon, Switzerland: 2013.</w:t>
      </w:r>
    </w:p>
    <w:p w14:paraId="26FBA585" w14:textId="77777777" w:rsidR="006F0280" w:rsidRPr="006F0280" w:rsidRDefault="006F0280" w:rsidP="006F0280">
      <w:pPr>
        <w:pStyle w:val="EndNoteBibliography"/>
        <w:spacing w:after="0"/>
      </w:pPr>
      <w:r w:rsidRPr="006F0280">
        <w:t>2.</w:t>
      </w:r>
      <w:r w:rsidRPr="006F0280">
        <w:tab/>
        <w:t>International Osteoporosis Foundation. The Eastern European &amp; Central Asian Regional Audit: Epidemiology, costs &amp; burden of osteoporosis in 2010. 2011.</w:t>
      </w:r>
    </w:p>
    <w:p w14:paraId="0EA994C9" w14:textId="77777777" w:rsidR="006F0280" w:rsidRPr="006F0280" w:rsidRDefault="006F0280" w:rsidP="006F0280">
      <w:pPr>
        <w:pStyle w:val="EndNoteBibliography"/>
        <w:spacing w:after="0"/>
      </w:pPr>
      <w:r w:rsidRPr="006F0280">
        <w:t>3.</w:t>
      </w:r>
      <w:r w:rsidRPr="006F0280">
        <w:tab/>
        <w:t>Lesnyak O, Ershova O, Belova K, Gladkova E, Sinitsina O, Ganert O, et al. Epidemiology of fracture in the Russian Federation and the development of a FRAX model. Arch Osteoporos. 2012;7(1-2):67-73.</w:t>
      </w:r>
    </w:p>
    <w:p w14:paraId="3D821A21" w14:textId="77777777" w:rsidR="006F0280" w:rsidRPr="006F0280" w:rsidRDefault="006F0280" w:rsidP="006F0280">
      <w:pPr>
        <w:pStyle w:val="EndNoteBibliography"/>
        <w:spacing w:after="0"/>
      </w:pPr>
      <w:r w:rsidRPr="006F0280">
        <w:t>4.</w:t>
      </w:r>
      <w:r w:rsidRPr="006F0280">
        <w:tab/>
        <w:t>Hernlund E, Svedbom A, Ivergard M, Compston J, Cooper C, Stenmark J, et al. Osteoporosis in the European Union: medical management, epidemiology and economic burden : A report prepared in collaboration with the International Osteoporosis Foundation (IOF) and the European Federation of Pharmaceutical Industry Associations (EFPIA). Arch Osteoporos. 2013;8(1-2):136.</w:t>
      </w:r>
    </w:p>
    <w:p w14:paraId="28187BD1" w14:textId="77777777" w:rsidR="006F0280" w:rsidRPr="006F0280" w:rsidRDefault="006F0280" w:rsidP="006F0280">
      <w:pPr>
        <w:pStyle w:val="EndNoteBibliography"/>
        <w:spacing w:after="0"/>
      </w:pPr>
      <w:r w:rsidRPr="006F0280">
        <w:t>5.</w:t>
      </w:r>
      <w:r w:rsidRPr="006F0280">
        <w:tab/>
        <w:t>International Osteoporosis Foundation. The Latin America Regional Audit: Epidemiology, costs &amp; burden of osteoporosis in 2012. Nyon, Switzerland: 2012.</w:t>
      </w:r>
    </w:p>
    <w:p w14:paraId="5AF5CA81" w14:textId="77777777" w:rsidR="006F0280" w:rsidRPr="006F0280" w:rsidRDefault="006F0280" w:rsidP="006F0280">
      <w:pPr>
        <w:pStyle w:val="EndNoteBibliography"/>
        <w:spacing w:after="0"/>
      </w:pPr>
      <w:r w:rsidRPr="006F0280">
        <w:t>6.</w:t>
      </w:r>
      <w:r w:rsidRPr="006F0280">
        <w:tab/>
        <w:t>Zerbini CA, Szejnfeld VL, Abergaria BH, McCloskey EV, Johansson H, Kanis JA. Incidence of hip fracture in Brazil and the development of a FRAX model. Arch Osteoporos. 2015;10:224.</w:t>
      </w:r>
    </w:p>
    <w:p w14:paraId="7B6C21F0" w14:textId="77777777" w:rsidR="006F0280" w:rsidRPr="006F0280" w:rsidRDefault="006F0280" w:rsidP="006F0280">
      <w:pPr>
        <w:pStyle w:val="EndNoteBibliography"/>
        <w:spacing w:after="0"/>
      </w:pPr>
      <w:r w:rsidRPr="006F0280">
        <w:t>7.</w:t>
      </w:r>
      <w:r w:rsidRPr="006F0280">
        <w:tab/>
        <w:t>International Osteoporosis Foundation. The Middle East &amp; Africa Regional Audit: Epidemiology, costs &amp; burden of osteoporosis in 2011. 2011.</w:t>
      </w:r>
    </w:p>
    <w:p w14:paraId="51A4A0F7" w14:textId="77777777" w:rsidR="006F0280" w:rsidRPr="006F0280" w:rsidRDefault="006F0280" w:rsidP="006F0280">
      <w:pPr>
        <w:pStyle w:val="EndNoteBibliography"/>
        <w:spacing w:after="0"/>
      </w:pPr>
      <w:r w:rsidRPr="006F0280">
        <w:t>8.</w:t>
      </w:r>
      <w:r w:rsidRPr="006F0280">
        <w:tab/>
        <w:t>Burge R, Dawson-Hughes B, Solomon DH, Wong JB, King A, Tosteson A. Incidence and economic burden of osteoporosis-related fractures in the United States, 2005-2025. J Bone Miner Res. 2007;22(3):465-75.</w:t>
      </w:r>
    </w:p>
    <w:p w14:paraId="69CE206C" w14:textId="77777777" w:rsidR="006F0280" w:rsidRPr="006F0280" w:rsidRDefault="006F0280" w:rsidP="006F0280">
      <w:pPr>
        <w:pStyle w:val="EndNoteBibliography"/>
        <w:spacing w:after="0"/>
      </w:pPr>
      <w:r w:rsidRPr="006F0280">
        <w:t>9.</w:t>
      </w:r>
      <w:r w:rsidRPr="006F0280">
        <w:tab/>
        <w:t>Tarride JE, Hopkins RB, Leslie WD, Morin S, Adachi JD, Papaioannou A, et al. The burden of illness of osteoporosis in Canada. Osteoporos Int. 2012;23(11):2591-600.</w:t>
      </w:r>
    </w:p>
    <w:p w14:paraId="40E993C0" w14:textId="77777777" w:rsidR="006F0280" w:rsidRPr="006F0280" w:rsidRDefault="006F0280" w:rsidP="006F0280">
      <w:pPr>
        <w:pStyle w:val="EndNoteBibliography"/>
        <w:spacing w:after="0"/>
      </w:pPr>
      <w:r w:rsidRPr="006F0280">
        <w:t>10.</w:t>
      </w:r>
      <w:r w:rsidRPr="006F0280">
        <w:tab/>
        <w:t>Dawson-Hughes B, El-Hajj Fuleihan G, Clark P. Bone care for the postmenopausal woman. Nyons.: International Osteoporosis Foundation, 2013.</w:t>
      </w:r>
    </w:p>
    <w:p w14:paraId="60DB8F28" w14:textId="77777777" w:rsidR="006F0280" w:rsidRPr="006F0280" w:rsidRDefault="006F0280" w:rsidP="006F0280">
      <w:pPr>
        <w:pStyle w:val="EndNoteBibliography"/>
        <w:spacing w:after="0"/>
      </w:pPr>
      <w:r w:rsidRPr="006F0280">
        <w:t>11.</w:t>
      </w:r>
      <w:r w:rsidRPr="006F0280">
        <w:tab/>
        <w:t>Sanchez-Riera L, Carnahan E, Vos T, Veerman L, Norman R, Lim SS, et al. The global burden attributable to low bone mineral density. Ann Rheum Dis. 2014;73(9):1635-45.</w:t>
      </w:r>
    </w:p>
    <w:p w14:paraId="10163E05" w14:textId="77777777" w:rsidR="006F0280" w:rsidRPr="006F0280" w:rsidRDefault="006F0280" w:rsidP="006F0280">
      <w:pPr>
        <w:pStyle w:val="EndNoteBibliography"/>
        <w:spacing w:after="0"/>
      </w:pPr>
      <w:r w:rsidRPr="006F0280">
        <w:t>12.</w:t>
      </w:r>
      <w:r w:rsidRPr="006F0280">
        <w:tab/>
        <w:t>National Institute for Health and Clinical Excellence. Alendronate, etidronate, risedronate, raloxifene and strontium ranelate for the primary prevention of osteoporotic fragility fractures in postmenopausal women. NICE technology appraisal guidance 160 (amended). 2011.</w:t>
      </w:r>
    </w:p>
    <w:p w14:paraId="62092572" w14:textId="77777777" w:rsidR="006F0280" w:rsidRPr="006F0280" w:rsidRDefault="006F0280" w:rsidP="006F0280">
      <w:pPr>
        <w:pStyle w:val="EndNoteBibliography"/>
        <w:spacing w:after="0"/>
      </w:pPr>
      <w:r w:rsidRPr="006F0280">
        <w:t>13.</w:t>
      </w:r>
      <w:r w:rsidRPr="006F0280">
        <w:tab/>
        <w:t>National Institute for Health and Clinical Excellence. Alendronate, etidronate, risedronate, raloxifene, strontium ranelate and teriparatide for the secondary prevention of osteoporotic fragility fractures in postmenopausal women. NICE technology appraisal guidance 161 (amended). 2011.</w:t>
      </w:r>
    </w:p>
    <w:p w14:paraId="3C0642BE" w14:textId="77777777" w:rsidR="006F0280" w:rsidRPr="006F0280" w:rsidRDefault="006F0280" w:rsidP="006F0280">
      <w:pPr>
        <w:pStyle w:val="EndNoteBibliography"/>
        <w:spacing w:after="0"/>
      </w:pPr>
      <w:r w:rsidRPr="006F0280">
        <w:t>14.</w:t>
      </w:r>
      <w:r w:rsidRPr="006F0280">
        <w:tab/>
        <w:t>Edwards BJ, Bunta AD, Simonelli C, Bolander M, Fitzpatrick LA. Prior fractures are common in patients with subsequent hip fractures. Clin Orthop Relat Res. 2007;461:226-30.</w:t>
      </w:r>
    </w:p>
    <w:p w14:paraId="123CA58F" w14:textId="77777777" w:rsidR="006F0280" w:rsidRPr="006F0280" w:rsidRDefault="006F0280" w:rsidP="006F0280">
      <w:pPr>
        <w:pStyle w:val="EndNoteBibliography"/>
        <w:spacing w:after="0"/>
      </w:pPr>
      <w:r w:rsidRPr="006F0280">
        <w:t>15.</w:t>
      </w:r>
      <w:r w:rsidRPr="006F0280">
        <w:tab/>
        <w:t>Gallagher JC, Melton LJ, Riggs BL, Bergstrath E. Epidemiology of fractures of the proximal femur in Rochester, Minnesota. Clin Orthop Relat Res. 1980(150):163-71.</w:t>
      </w:r>
    </w:p>
    <w:p w14:paraId="06A2A748" w14:textId="77777777" w:rsidR="006F0280" w:rsidRPr="006F0280" w:rsidRDefault="006F0280" w:rsidP="006F0280">
      <w:pPr>
        <w:pStyle w:val="EndNoteBibliography"/>
        <w:spacing w:after="0"/>
      </w:pPr>
      <w:r w:rsidRPr="006F0280">
        <w:t>16.</w:t>
      </w:r>
      <w:r w:rsidRPr="006F0280">
        <w:tab/>
        <w:t>McLellan A, Reid D, Forbes K, Reid R, Campbell C, Gregori A, et al. Effectiveness of Strategies for the Secondary Prevention of Osteoporotic Fractures in Scotland (CEPS 99/03). NHS Quality Improvement Scotland, 2004.</w:t>
      </w:r>
    </w:p>
    <w:p w14:paraId="46D33218" w14:textId="77777777" w:rsidR="006F0280" w:rsidRPr="006F0280" w:rsidRDefault="006F0280" w:rsidP="006F0280">
      <w:pPr>
        <w:pStyle w:val="EndNoteBibliography"/>
        <w:spacing w:after="0"/>
      </w:pPr>
      <w:r w:rsidRPr="006F0280">
        <w:t>17.</w:t>
      </w:r>
      <w:r w:rsidRPr="006F0280">
        <w:tab/>
        <w:t>Port L, Center J, Briffa NK, Nguyen T, Cumming R, Eisman J. Osteoporotic fracture: missed opportunity for intervention. Osteoporos Int. 2003;14(9):780-4.</w:t>
      </w:r>
    </w:p>
    <w:p w14:paraId="34CFC220" w14:textId="77777777" w:rsidR="006F0280" w:rsidRPr="006F0280" w:rsidRDefault="006F0280" w:rsidP="006F0280">
      <w:pPr>
        <w:pStyle w:val="EndNoteBibliography"/>
        <w:spacing w:after="0"/>
      </w:pPr>
      <w:r w:rsidRPr="006F0280">
        <w:t>18.</w:t>
      </w:r>
      <w:r w:rsidRPr="006F0280">
        <w:tab/>
        <w:t>Marsh D, Akesson K, Beaton DE, Bogoch ER, Boonen S, Brandi ML, et al. Coordinator-based systems for secondary prevention in fragility fracture patients. Osteoporos Int. 2011;22(7):2051-65.</w:t>
      </w:r>
    </w:p>
    <w:p w14:paraId="7D24463C" w14:textId="77777777" w:rsidR="006F0280" w:rsidRPr="006F0280" w:rsidRDefault="006F0280" w:rsidP="006F0280">
      <w:pPr>
        <w:pStyle w:val="EndNoteBibliography"/>
        <w:spacing w:after="0"/>
      </w:pPr>
      <w:r w:rsidRPr="006F0280">
        <w:t>19.</w:t>
      </w:r>
      <w:r w:rsidRPr="006F0280">
        <w:tab/>
        <w:t>Black DM, Thompson DE, Bauer DC, Ensrud K, Musliner T, Hochberg MC, et al. Fracture risk reduction with alendronate in women with osteoporosis: the Fracture Intervention Trial. FIT Research Group. J Clin Endocrinol Metab. 2000;85(11):4118-24.</w:t>
      </w:r>
    </w:p>
    <w:p w14:paraId="6E7E9D97" w14:textId="77777777" w:rsidR="006F0280" w:rsidRPr="006F0280" w:rsidRDefault="006F0280" w:rsidP="006F0280">
      <w:pPr>
        <w:pStyle w:val="EndNoteBibliography"/>
        <w:spacing w:after="0"/>
      </w:pPr>
      <w:r w:rsidRPr="006F0280">
        <w:t>20.</w:t>
      </w:r>
      <w:r w:rsidRPr="006F0280">
        <w:tab/>
        <w:t>Black DM, Delmas PD, Eastell R, Reid IR, Boonen S, Cauley JA, et al. Once-yearly zoledronic acid for treatment of postmenopausal osteoporosis. N Engl J Med. 2007;356(18):1809-22.</w:t>
      </w:r>
    </w:p>
    <w:p w14:paraId="1B89FD9E" w14:textId="77777777" w:rsidR="006F0280" w:rsidRPr="006F0280" w:rsidRDefault="006F0280" w:rsidP="006F0280">
      <w:pPr>
        <w:pStyle w:val="EndNoteBibliography"/>
        <w:spacing w:after="0"/>
      </w:pPr>
      <w:r w:rsidRPr="006F0280">
        <w:t>21.</w:t>
      </w:r>
      <w:r w:rsidRPr="006F0280">
        <w:tab/>
        <w:t>Coulson I. Co-ordinating an orthopaedic service. Nurs Stand. 1993;7(32):37-40.</w:t>
      </w:r>
    </w:p>
    <w:p w14:paraId="31538D1E" w14:textId="77777777" w:rsidR="006F0280" w:rsidRPr="006F0280" w:rsidRDefault="006F0280" w:rsidP="006F0280">
      <w:pPr>
        <w:pStyle w:val="EndNoteBibliography"/>
        <w:spacing w:after="0"/>
      </w:pPr>
      <w:r w:rsidRPr="006F0280">
        <w:t>22.</w:t>
      </w:r>
      <w:r w:rsidRPr="006F0280">
        <w:tab/>
        <w:t>McLellan AR, Gallacher SJ, Fraser M, McQuillian C. The fracture liaison service: success of a program for the evaluation and management of patients with osteoporotic fracture. Osteoporos Int. 2003;14(12):1028-34.</w:t>
      </w:r>
    </w:p>
    <w:p w14:paraId="3727F32A" w14:textId="77777777" w:rsidR="006F0280" w:rsidRPr="006F0280" w:rsidRDefault="006F0280" w:rsidP="006F0280">
      <w:pPr>
        <w:pStyle w:val="EndNoteBibliography"/>
        <w:spacing w:after="0"/>
      </w:pPr>
      <w:r w:rsidRPr="006F0280">
        <w:t>23.</w:t>
      </w:r>
      <w:r w:rsidRPr="006F0280">
        <w:tab/>
        <w:t>Chandran M, Tan MZ, Cheen M, Tan SB, Leong M, Lau TC. Secondary prevention of osteoporotic fractures--an "OPTIMAL" model of care from Singapore. Osteoporos Int. 2013;24(11):2809-17.</w:t>
      </w:r>
    </w:p>
    <w:p w14:paraId="38D7AADB" w14:textId="77777777" w:rsidR="006F0280" w:rsidRPr="006F0280" w:rsidRDefault="006F0280" w:rsidP="006F0280">
      <w:pPr>
        <w:pStyle w:val="EndNoteBibliography"/>
        <w:spacing w:after="0"/>
      </w:pPr>
      <w:r w:rsidRPr="006F0280">
        <w:t>24.</w:t>
      </w:r>
      <w:r w:rsidRPr="006F0280">
        <w:tab/>
        <w:t>Wallace I, Callachand F, Elliott J, Gardiner P. An evaluation of an enhanced fracture liaison service as the optimal model for secondary prevention of osteoporosis. JRSM Short Rep. 2011;2(2):8.</w:t>
      </w:r>
    </w:p>
    <w:p w14:paraId="71BDB5CB" w14:textId="77777777" w:rsidR="006F0280" w:rsidRPr="006F0280" w:rsidRDefault="006F0280" w:rsidP="006F0280">
      <w:pPr>
        <w:pStyle w:val="EndNoteBibliography"/>
        <w:spacing w:after="0"/>
      </w:pPr>
      <w:r w:rsidRPr="006F0280">
        <w:t>25.</w:t>
      </w:r>
      <w:r w:rsidRPr="006F0280">
        <w:tab/>
        <w:t>Chakravarthy J, Ali A, Iyengar S, Porter K. Secondary prevention of fragility fractures by orthopaedic teams in the UK: a national survey. Int J Clin Pract. 2008;62(3):382-7.</w:t>
      </w:r>
    </w:p>
    <w:p w14:paraId="02C912F1" w14:textId="77777777" w:rsidR="006F0280" w:rsidRPr="006F0280" w:rsidRDefault="006F0280" w:rsidP="006F0280">
      <w:pPr>
        <w:pStyle w:val="EndNoteBibliography"/>
        <w:spacing w:after="0"/>
      </w:pPr>
      <w:r w:rsidRPr="006F0280">
        <w:t>26.</w:t>
      </w:r>
      <w:r w:rsidRPr="006F0280">
        <w:tab/>
        <w:t>Murray AW, McQuillan C, Kennon B, Gallacher SJ. Osteoporosis risk assessment and treatment intervention after hip or shoulder fracture. A comparison of two centres in the United Kingdom. Injury. 2005;36(9):1080-4.</w:t>
      </w:r>
    </w:p>
    <w:p w14:paraId="5C4BC073" w14:textId="77777777" w:rsidR="006F0280" w:rsidRPr="006F0280" w:rsidRDefault="006F0280" w:rsidP="006F0280">
      <w:pPr>
        <w:pStyle w:val="EndNoteBibliography"/>
        <w:spacing w:after="0"/>
      </w:pPr>
      <w:r w:rsidRPr="006F0280">
        <w:t>27.</w:t>
      </w:r>
      <w:r w:rsidRPr="006F0280">
        <w:tab/>
        <w:t>Boudou L, Gerbay B, Chopin F, Ollagnier E, Collet P, Thomas T. Management of osteoporosis in fracture liaison service associated with long-term adherence to treatment. Osteoporos Int. 2011;22(7):2099-106.</w:t>
      </w:r>
    </w:p>
    <w:p w14:paraId="4C7496F3" w14:textId="77777777" w:rsidR="006F0280" w:rsidRPr="006F0280" w:rsidRDefault="006F0280" w:rsidP="006F0280">
      <w:pPr>
        <w:pStyle w:val="EndNoteBibliography"/>
        <w:spacing w:after="0"/>
      </w:pPr>
      <w:r w:rsidRPr="006F0280">
        <w:t>28.</w:t>
      </w:r>
      <w:r w:rsidRPr="006F0280">
        <w:tab/>
        <w:t>Cheen MH, Kong MC, Zhang RF, Tee FM, Chandran M. Adherence to osteoporosis medications amongst Singaporean patients. Osteoporos Int. 2012;23(3):1053-60.</w:t>
      </w:r>
    </w:p>
    <w:p w14:paraId="6D998E75" w14:textId="77777777" w:rsidR="006F0280" w:rsidRPr="006F0280" w:rsidRDefault="006F0280" w:rsidP="006F0280">
      <w:pPr>
        <w:pStyle w:val="EndNoteBibliography"/>
        <w:spacing w:after="0"/>
      </w:pPr>
      <w:r w:rsidRPr="006F0280">
        <w:t>29.</w:t>
      </w:r>
      <w:r w:rsidRPr="006F0280">
        <w:tab/>
        <w:t>Lih A, Nandapalan H, Kim M, Yap C, Lee P, Ganda K, et al. Targeted intervention reduces refracture rates in patients with incident non-vertebral osteoporotic fractures: a 4-year prospective controlled study. Osteoporos Int. 2011;22(3):849-58.</w:t>
      </w:r>
    </w:p>
    <w:p w14:paraId="5A1AFFFB" w14:textId="77777777" w:rsidR="006F0280" w:rsidRPr="006F0280" w:rsidRDefault="006F0280" w:rsidP="006F0280">
      <w:pPr>
        <w:pStyle w:val="EndNoteBibliography"/>
        <w:spacing w:after="0"/>
      </w:pPr>
      <w:r w:rsidRPr="006F0280">
        <w:t>30.</w:t>
      </w:r>
      <w:r w:rsidRPr="006F0280">
        <w:tab/>
        <w:t>Dell R. Fracture prevention in Kaiser Permanente Southern California. Osteoporos Int. 2011;22 Suppl 3:457-60.</w:t>
      </w:r>
    </w:p>
    <w:p w14:paraId="0D9524E4" w14:textId="77777777" w:rsidR="006F0280" w:rsidRPr="006F0280" w:rsidRDefault="006F0280" w:rsidP="006F0280">
      <w:pPr>
        <w:pStyle w:val="EndNoteBibliography"/>
        <w:spacing w:after="0"/>
      </w:pPr>
      <w:r w:rsidRPr="006F0280">
        <w:t>31.</w:t>
      </w:r>
      <w:r w:rsidRPr="006F0280">
        <w:tab/>
        <w:t>Nakayama A, Major G, Holliday E, Attia J, Bogduk N. Evidence of effectiveness of a fracture liaison service to reduce the re-fracture rate. Osteoporos Int. 2016;27(3):873-9.</w:t>
      </w:r>
    </w:p>
    <w:p w14:paraId="19B22590" w14:textId="77777777" w:rsidR="006F0280" w:rsidRPr="006F0280" w:rsidRDefault="006F0280" w:rsidP="006F0280">
      <w:pPr>
        <w:pStyle w:val="EndNoteBibliography"/>
        <w:spacing w:after="0"/>
      </w:pPr>
      <w:r w:rsidRPr="006F0280">
        <w:t>32.</w:t>
      </w:r>
      <w:r w:rsidRPr="006F0280">
        <w:tab/>
        <w:t>Huntjens KM, van Geel TA, van den Bergh JP, van Helden S, Willems P, Winkens B, et al. Fracture liaison service: impact on subsequent nonvertebral fracture incidence and mortality. J Bone Joint Surg Am. 2014;96(4):e29.</w:t>
      </w:r>
    </w:p>
    <w:p w14:paraId="39EEB1A1" w14:textId="77777777" w:rsidR="006F0280" w:rsidRPr="006F0280" w:rsidRDefault="006F0280" w:rsidP="006F0280">
      <w:pPr>
        <w:pStyle w:val="EndNoteBibliography"/>
        <w:spacing w:after="0"/>
      </w:pPr>
      <w:r w:rsidRPr="006F0280">
        <w:t>33.</w:t>
      </w:r>
      <w:r w:rsidRPr="006F0280">
        <w:tab/>
        <w:t>Hawley S, Javaid MK, Prieto-Alhambra D, Lippett J, Sheard S, Arden NK, et al. Clinical effectiveness of orthogeriatric and fracture liaison service models of care for hip fracture patients: population-based longitudinal study. Age Ageing. 2016;45(2):236-42.</w:t>
      </w:r>
    </w:p>
    <w:p w14:paraId="35111D59" w14:textId="77777777" w:rsidR="006F0280" w:rsidRPr="006F0280" w:rsidRDefault="006F0280" w:rsidP="006F0280">
      <w:pPr>
        <w:pStyle w:val="EndNoteBibliography"/>
        <w:spacing w:after="0"/>
      </w:pPr>
      <w:r w:rsidRPr="006F0280">
        <w:t>34.</w:t>
      </w:r>
      <w:r w:rsidRPr="006F0280">
        <w:tab/>
        <w:t>Curtis JR, Silverman SL. Commentary: the five Ws of a Fracture Liaison Service: why, who, what, where, and how? In osteoporosis, we reap what we sow. Curr Osteoporos Rep. 2013;11(4):365-8.</w:t>
      </w:r>
    </w:p>
    <w:p w14:paraId="47E01422" w14:textId="77777777" w:rsidR="006F0280" w:rsidRPr="006F0280" w:rsidRDefault="006F0280" w:rsidP="006F0280">
      <w:pPr>
        <w:pStyle w:val="EndNoteBibliography"/>
        <w:spacing w:after="0"/>
      </w:pPr>
      <w:r w:rsidRPr="006F0280">
        <w:t>35.</w:t>
      </w:r>
      <w:r w:rsidRPr="006F0280">
        <w:tab/>
        <w:t>Cooper MS, Palmer AJ, Seibel MJ. Cost-effectiveness of the Concord Minimal Trauma Fracture Liaison service, a prospective, controlled fracture prevention study. Osteoporos Int. 2012;23(1):97-107.</w:t>
      </w:r>
    </w:p>
    <w:p w14:paraId="69505ED8" w14:textId="77777777" w:rsidR="006F0280" w:rsidRPr="006F0280" w:rsidRDefault="006F0280" w:rsidP="006F0280">
      <w:pPr>
        <w:pStyle w:val="EndNoteBibliography"/>
        <w:spacing w:after="0"/>
      </w:pPr>
      <w:r w:rsidRPr="006F0280">
        <w:t>36.</w:t>
      </w:r>
      <w:r w:rsidRPr="006F0280">
        <w:tab/>
        <w:t>Solomon DH, Patrick AR, Schousboe J, Losina E. The potential economic benefits of improved postfracture care: a cost-effectiveness analysis of a fracture liaison service in the US health-care system. J Bone Miner Res. 2014;29(7):1667-74.</w:t>
      </w:r>
    </w:p>
    <w:p w14:paraId="11F0C0CD" w14:textId="77777777" w:rsidR="006F0280" w:rsidRPr="006F0280" w:rsidRDefault="006F0280" w:rsidP="006F0280">
      <w:pPr>
        <w:pStyle w:val="EndNoteBibliography"/>
        <w:spacing w:after="0"/>
      </w:pPr>
      <w:r w:rsidRPr="006F0280">
        <w:t>37.</w:t>
      </w:r>
      <w:r w:rsidRPr="006F0280">
        <w:tab/>
        <w:t>McLellan AR, Wolowacz SE, Zimovetz EA, Beard SM, Lock S, McCrink L, et al. Fracture liaison services for the evaluation and management of patients with osteoporotic fracture: a cost-effectiveness evaluation based on data collected over 8 years of service provision. Osteoporos Int. 2011;22(7):2083-98.</w:t>
      </w:r>
    </w:p>
    <w:p w14:paraId="1096B916" w14:textId="77777777" w:rsidR="006F0280" w:rsidRPr="006F0280" w:rsidRDefault="006F0280" w:rsidP="006F0280">
      <w:pPr>
        <w:pStyle w:val="EndNoteBibliography"/>
        <w:spacing w:after="0"/>
      </w:pPr>
      <w:r w:rsidRPr="006F0280">
        <w:t>38.</w:t>
      </w:r>
      <w:r w:rsidRPr="006F0280">
        <w:tab/>
        <w:t>Sander B, Elliot-Gibson V, Beaton DE, Bogoch ER, Maetzel A. A coordinator program in post-fracture osteoporosis management improves outcomes and saves costs. J Bone Joint Surg Am. 2008;90(6):1197-205.</w:t>
      </w:r>
    </w:p>
    <w:p w14:paraId="60FE7363" w14:textId="77777777" w:rsidR="006F0280" w:rsidRPr="006F0280" w:rsidRDefault="006F0280" w:rsidP="006F0280">
      <w:pPr>
        <w:pStyle w:val="EndNoteBibliography"/>
        <w:spacing w:after="0"/>
      </w:pPr>
      <w:r w:rsidRPr="006F0280">
        <w:t>39.</w:t>
      </w:r>
      <w:r w:rsidRPr="006F0280">
        <w:tab/>
        <w:t>Newman ED, Ayoub WT, Starkey RH, Diehl JM, Wood GC. Osteoporosis disease management in a rural health care population: hip fracture reduction and reduced costs in postmenopausal women after 5 years. Osteoporos Int. 2003;14(2):146-51.</w:t>
      </w:r>
    </w:p>
    <w:p w14:paraId="7EB44490" w14:textId="77777777" w:rsidR="006F0280" w:rsidRPr="006F0280" w:rsidRDefault="006F0280" w:rsidP="006F0280">
      <w:pPr>
        <w:pStyle w:val="EndNoteBibliography"/>
        <w:spacing w:after="0"/>
      </w:pPr>
      <w:r w:rsidRPr="006F0280">
        <w:t>40.</w:t>
      </w:r>
      <w:r w:rsidRPr="006F0280">
        <w:tab/>
        <w:t>Javaid MK, Kyer C, Mitchell PJ, Chana J, Moss C, Edwards MH, et al. Effective secondary fracture prevention: implementation of a global benchmarking of clinical quality using the IOF Capture the Fracture(R) Best Practice Framework tool. Osteoporos Int. 2015;26(11):2573-8.</w:t>
      </w:r>
    </w:p>
    <w:p w14:paraId="187E009C" w14:textId="77777777" w:rsidR="006F0280" w:rsidRPr="006F0280" w:rsidRDefault="006F0280" w:rsidP="006F0280">
      <w:pPr>
        <w:pStyle w:val="EndNoteBibliography"/>
        <w:spacing w:after="0"/>
      </w:pPr>
      <w:r w:rsidRPr="006F0280">
        <w:t>41.</w:t>
      </w:r>
      <w:r w:rsidRPr="006F0280">
        <w:tab/>
        <w:t>Akesson K, Marsh D, Mitchell PJ, McLellan AR, Stenmark J, Pierroz DD, et al. Capture the Fracture: a Best Practice Framework and global campaign to break the fragility fracture cycle. Osteoporos Int. 2013;24(8):2135-52.</w:t>
      </w:r>
    </w:p>
    <w:p w14:paraId="66FFB97E" w14:textId="77777777" w:rsidR="006F0280" w:rsidRPr="006F0280" w:rsidRDefault="006F0280" w:rsidP="006F0280">
      <w:pPr>
        <w:pStyle w:val="EndNoteBibliography"/>
        <w:spacing w:after="0"/>
      </w:pPr>
      <w:r w:rsidRPr="006F0280">
        <w:t>42.</w:t>
      </w:r>
      <w:r w:rsidRPr="006F0280">
        <w:tab/>
        <w:t>Eisman JA, Bogoch ER, Dell R, Harrington JT, McKinney RE, Jr., McLellan A, et al. Making the first fracture the last fracture: ASBMR task force report on secondary fracture prevention. J Bone Miner Res. 2012;27(10):2039-46.</w:t>
      </w:r>
    </w:p>
    <w:p w14:paraId="430DC416" w14:textId="77777777" w:rsidR="006F0280" w:rsidRPr="006F0280" w:rsidRDefault="006F0280" w:rsidP="006F0280">
      <w:pPr>
        <w:pStyle w:val="EndNoteBibliography"/>
        <w:spacing w:after="0"/>
      </w:pPr>
      <w:r w:rsidRPr="006F0280">
        <w:t>43.</w:t>
      </w:r>
      <w:r w:rsidRPr="006F0280">
        <w:tab/>
        <w:t>Ganda K, Puech M, Chen JS, Speerin R, Bleasel J, Center JR, et al. Models of care for the secondary prevention of osteoporotic fractures: a systematic review and meta-analysis. Osteoporos Int. 2013;24(2):393-406.</w:t>
      </w:r>
    </w:p>
    <w:p w14:paraId="1CB70F30" w14:textId="77777777" w:rsidR="006F0280" w:rsidRPr="006F0280" w:rsidRDefault="006F0280" w:rsidP="006F0280">
      <w:pPr>
        <w:pStyle w:val="EndNoteBibliography"/>
        <w:spacing w:after="0"/>
      </w:pPr>
      <w:r w:rsidRPr="006F0280">
        <w:t>44.</w:t>
      </w:r>
      <w:r w:rsidRPr="006F0280">
        <w:tab/>
        <w:t>Drew S, Judge A, May C, Farmer A, Cooper C, Javaid MK, et al. Implementation of secondary fracture prevention services after hip fracture: a qualitative study using extended Normalization Process Theory. Implement Sci. 2015;10:57.</w:t>
      </w:r>
    </w:p>
    <w:p w14:paraId="496B4E08" w14:textId="77777777" w:rsidR="006F0280" w:rsidRPr="006F0280" w:rsidRDefault="006F0280" w:rsidP="006F0280">
      <w:pPr>
        <w:pStyle w:val="EndNoteBibliography"/>
        <w:spacing w:after="0"/>
      </w:pPr>
      <w:r w:rsidRPr="006F0280">
        <w:t>45.</w:t>
      </w:r>
      <w:r w:rsidRPr="006F0280">
        <w:tab/>
        <w:t>Chandran M. Fracture Liaison Services in an open system: how was it done? what were the barriers and how were they overcome? Curr Osteoporos Rep. 2013;11(4):385-90.</w:t>
      </w:r>
    </w:p>
    <w:p w14:paraId="176F0663" w14:textId="77777777" w:rsidR="006F0280" w:rsidRPr="006F0280" w:rsidRDefault="006F0280" w:rsidP="006F0280">
      <w:pPr>
        <w:pStyle w:val="EndNoteBibliography"/>
        <w:spacing w:after="0"/>
      </w:pPr>
      <w:r w:rsidRPr="006F0280">
        <w:t>46.</w:t>
      </w:r>
      <w:r w:rsidRPr="006F0280">
        <w:tab/>
        <w:t>Oates MK. Invited commentary: fracture follow-up program in an open healthcare system. Curr Osteoporos Rep. 2013;11(4):369-76.</w:t>
      </w:r>
    </w:p>
    <w:p w14:paraId="5A67554C" w14:textId="77777777" w:rsidR="006F0280" w:rsidRPr="006F0280" w:rsidRDefault="006F0280" w:rsidP="006F0280">
      <w:pPr>
        <w:pStyle w:val="EndNoteBibliography"/>
        <w:spacing w:after="0"/>
      </w:pPr>
      <w:r w:rsidRPr="006F0280">
        <w:t>47.</w:t>
      </w:r>
      <w:r w:rsidRPr="006F0280">
        <w:tab/>
        <w:t>Delmas PD, van de Langerijt L, Watts NB, Eastell R, Genant H, Grauer A, et al. Underdiagnosis of vertebral fractures is a worldwide problem: the IMPACT study. J Bone Miner Res. 2005;20(4):557-63.</w:t>
      </w:r>
    </w:p>
    <w:p w14:paraId="4BED898E" w14:textId="77777777" w:rsidR="006F0280" w:rsidRPr="006F0280" w:rsidRDefault="006F0280" w:rsidP="006F0280">
      <w:pPr>
        <w:pStyle w:val="EndNoteBibliography"/>
        <w:spacing w:after="0"/>
      </w:pPr>
      <w:r w:rsidRPr="006F0280">
        <w:t>48.</w:t>
      </w:r>
      <w:r w:rsidRPr="006F0280">
        <w:tab/>
        <w:t>Jager PL, Slart RH, Webber CL, Adachi JD, Papaioannou AL, Gulenchyn KY. Combined vertebral fracture assessment and bone mineral density measurement: a patient-friendly new tool with an important impact on the Canadian Risk Fracture Classification. Can Assoc Radiol J. 2010;61(4):194-200.</w:t>
      </w:r>
    </w:p>
    <w:p w14:paraId="3C535B25" w14:textId="77777777" w:rsidR="006F0280" w:rsidRPr="006F0280" w:rsidRDefault="006F0280" w:rsidP="006F0280">
      <w:pPr>
        <w:pStyle w:val="EndNoteBibliography"/>
        <w:spacing w:after="0"/>
      </w:pPr>
      <w:r w:rsidRPr="006F0280">
        <w:t>49.</w:t>
      </w:r>
      <w:r w:rsidRPr="006F0280">
        <w:tab/>
        <w:t>British Orthopaedic Association, British Geriatrics Society. The care of patients with fragility fracture. 2007.</w:t>
      </w:r>
    </w:p>
    <w:p w14:paraId="33323939" w14:textId="77777777" w:rsidR="006F0280" w:rsidRPr="006F0280" w:rsidRDefault="006F0280" w:rsidP="006F0280">
      <w:pPr>
        <w:pStyle w:val="EndNoteBibliography"/>
        <w:spacing w:after="0"/>
      </w:pPr>
      <w:r w:rsidRPr="006F0280">
        <w:t>50.</w:t>
      </w:r>
      <w:r w:rsidRPr="006F0280">
        <w:tab/>
        <w:t>Grigoryan KV, Javedan H, Rudolph JL. Orthogeriatric care models and outcomes in hip fracture patients: a systematic review and meta-analysis. J Orthop Trauma. 2014;28(3):e49-55.</w:t>
      </w:r>
    </w:p>
    <w:p w14:paraId="3D2D93B5" w14:textId="77777777" w:rsidR="006F0280" w:rsidRPr="006F0280" w:rsidRDefault="006F0280" w:rsidP="006F0280">
      <w:pPr>
        <w:pStyle w:val="EndNoteBibliography"/>
        <w:spacing w:after="0"/>
      </w:pPr>
      <w:r w:rsidRPr="006F0280">
        <w:t>51.</w:t>
      </w:r>
      <w:r w:rsidRPr="006F0280">
        <w:tab/>
        <w:t>Fleury N, Chevalley F, Rubli E, Coti P, Farron A, Jolles BM. Efficiency of the lausanne clinical pathway for proximal femoral fractures. Front Surg. 2015;2:5.</w:t>
      </w:r>
    </w:p>
    <w:p w14:paraId="3F9B9F2C" w14:textId="77777777" w:rsidR="006F0280" w:rsidRPr="006F0280" w:rsidRDefault="006F0280" w:rsidP="006F0280">
      <w:pPr>
        <w:pStyle w:val="EndNoteBibliography"/>
        <w:spacing w:after="0"/>
      </w:pPr>
      <w:r w:rsidRPr="006F0280">
        <w:t>52.</w:t>
      </w:r>
      <w:r w:rsidRPr="006F0280">
        <w:tab/>
        <w:t>Grund S, Roos M, Duchene W, Schuler M. Treatment in a center for geriatric traumatology. Dtsch Arztebl Int. 2015;112(7):113-9.</w:t>
      </w:r>
    </w:p>
    <w:p w14:paraId="7B8F4D91" w14:textId="77777777" w:rsidR="006F0280" w:rsidRPr="006F0280" w:rsidRDefault="006F0280" w:rsidP="006F0280">
      <w:pPr>
        <w:pStyle w:val="EndNoteBibliography"/>
        <w:spacing w:after="0"/>
      </w:pPr>
      <w:r w:rsidRPr="006F0280">
        <w:t>53.</w:t>
      </w:r>
      <w:r w:rsidRPr="006F0280">
        <w:tab/>
        <w:t>Lynch G, Shaban RZ, Massey D. Evaluating the orthogeriatric model of care at an Australian tertiary hospital. Int J Orthop Trauma Nurs. 2015;19(4):184-93.</w:t>
      </w:r>
    </w:p>
    <w:p w14:paraId="4CD4D060" w14:textId="77777777" w:rsidR="006F0280" w:rsidRPr="006F0280" w:rsidRDefault="006F0280" w:rsidP="006F0280">
      <w:pPr>
        <w:pStyle w:val="EndNoteBibliography"/>
        <w:spacing w:after="0"/>
      </w:pPr>
      <w:r w:rsidRPr="006F0280">
        <w:t>54.</w:t>
      </w:r>
      <w:r w:rsidRPr="006F0280">
        <w:tab/>
        <w:t>Kristensen PK, Thillemann TM, Soballe K, Johnsen SP. Can improved quality of care explain the success of orthogeriatric units? A population-based cohort study. Age Ageing. 2016;45(1):66-71.</w:t>
      </w:r>
    </w:p>
    <w:p w14:paraId="230BF295" w14:textId="77777777" w:rsidR="006F0280" w:rsidRPr="006F0280" w:rsidRDefault="006F0280" w:rsidP="006F0280">
      <w:pPr>
        <w:pStyle w:val="EndNoteBibliography"/>
        <w:spacing w:after="0"/>
      </w:pPr>
      <w:r w:rsidRPr="006F0280">
        <w:t>55.</w:t>
      </w:r>
      <w:r w:rsidRPr="006F0280">
        <w:tab/>
        <w:t>Swart E, Vasudeva E, Makhni EC, Macaulay W, Bozic KJ. Dedicated Perioperative Hip Fracture Comanagement Programs are Cost-effective in High-volume Centers: An Economic Analysis. Clin Orthop Relat Res. 2016;474(1):222-33.</w:t>
      </w:r>
    </w:p>
    <w:p w14:paraId="07648004" w14:textId="1DB904FC" w:rsidR="006F0280" w:rsidRPr="006F0280" w:rsidRDefault="006F0280" w:rsidP="006F0280">
      <w:pPr>
        <w:pStyle w:val="EndNoteBibliography"/>
        <w:spacing w:after="0"/>
      </w:pPr>
      <w:r w:rsidRPr="006F0280">
        <w:t>56.</w:t>
      </w:r>
      <w:r w:rsidRPr="006F0280">
        <w:tab/>
        <w:t xml:space="preserve">Fragility Fracture Network. FFN website - Global Regions 2016 [Available from: </w:t>
      </w:r>
      <w:hyperlink r:id="rId13" w:history="1">
        <w:r w:rsidRPr="006F0280">
          <w:rPr>
            <w:rStyle w:val="Hyperlink"/>
          </w:rPr>
          <w:t>http://fragilityfracturenetwork.org/global-regions/</w:t>
        </w:r>
      </w:hyperlink>
      <w:r w:rsidRPr="006F0280">
        <w:t>.</w:t>
      </w:r>
    </w:p>
    <w:p w14:paraId="0F7C23E4" w14:textId="77777777" w:rsidR="006F0280" w:rsidRPr="006F0280" w:rsidRDefault="006F0280" w:rsidP="006F0280">
      <w:pPr>
        <w:pStyle w:val="EndNoteBibliography"/>
        <w:spacing w:after="0"/>
      </w:pPr>
      <w:r w:rsidRPr="006F0280">
        <w:t>57.</w:t>
      </w:r>
      <w:r w:rsidRPr="006F0280">
        <w:tab/>
        <w:t>Sale JE, Beaton D, Posen J, Elliot-Gibson V, Bogoch E. Systematic review on interventions to improve osteoporosis investigation and treatment in fragility fracture patients. Osteoporos Int. 2011;22(7):2067-82.</w:t>
      </w:r>
    </w:p>
    <w:p w14:paraId="47AB5AC6" w14:textId="77777777" w:rsidR="006F0280" w:rsidRPr="006F0280" w:rsidRDefault="006F0280" w:rsidP="006F0280">
      <w:pPr>
        <w:pStyle w:val="EndNoteBibliography"/>
        <w:spacing w:after="0"/>
      </w:pPr>
      <w:r w:rsidRPr="006F0280">
        <w:t>58.</w:t>
      </w:r>
      <w:r w:rsidRPr="006F0280">
        <w:tab/>
        <w:t>Currie CT, Hutchison JD. Audit, guidelines and standards: clinical governance for hip fracture care in Scotland. Disability and rehabilitation. 2005;27(18-19):1099-105.</w:t>
      </w:r>
    </w:p>
    <w:p w14:paraId="37DA60C8" w14:textId="77777777" w:rsidR="006F0280" w:rsidRPr="006F0280" w:rsidRDefault="006F0280" w:rsidP="006F0280">
      <w:pPr>
        <w:pStyle w:val="EndNoteBibliography"/>
        <w:spacing w:after="0"/>
      </w:pPr>
      <w:r w:rsidRPr="006F0280">
        <w:t>59.</w:t>
      </w:r>
      <w:r w:rsidRPr="006F0280">
        <w:tab/>
        <w:t>Heikkinen T, Partanen J, Ristiniemi J, Jalovaara P. Evaluation of 238 consecutive patients with the extended data set of the Standardised Audit for Hip Fractures in Europe (SAHFE). Disability and rehabilitation. 2005;27(18-19):1107-15.</w:t>
      </w:r>
    </w:p>
    <w:p w14:paraId="5789AC58" w14:textId="77777777" w:rsidR="006F0280" w:rsidRPr="006F0280" w:rsidRDefault="006F0280" w:rsidP="006F0280">
      <w:pPr>
        <w:pStyle w:val="EndNoteBibliography"/>
        <w:spacing w:after="0"/>
      </w:pPr>
      <w:r w:rsidRPr="006F0280">
        <w:t>60.</w:t>
      </w:r>
      <w:r w:rsidRPr="006F0280">
        <w:tab/>
        <w:t>Lindley RI. Hip fracture: the case for a funded national registry. The Medical journal of Australia. 2014;201(7):368-9.</w:t>
      </w:r>
    </w:p>
    <w:p w14:paraId="04C8DF57" w14:textId="77777777" w:rsidR="006F0280" w:rsidRPr="006F0280" w:rsidRDefault="006F0280" w:rsidP="006F0280">
      <w:pPr>
        <w:pStyle w:val="EndNoteBibliography"/>
        <w:spacing w:after="0"/>
      </w:pPr>
      <w:r w:rsidRPr="006F0280">
        <w:t>61.</w:t>
      </w:r>
      <w:r w:rsidRPr="006F0280">
        <w:tab/>
        <w:t>Thorngren KG. National registration of hip fractures. Acta orthopaedica. 2008;79(5):580-2.</w:t>
      </w:r>
    </w:p>
    <w:p w14:paraId="06245C0D" w14:textId="77777777" w:rsidR="006F0280" w:rsidRPr="006F0280" w:rsidRDefault="006F0280" w:rsidP="006F0280">
      <w:pPr>
        <w:pStyle w:val="EndNoteBibliography"/>
        <w:spacing w:after="0"/>
      </w:pPr>
      <w:r w:rsidRPr="006F0280">
        <w:t>62.</w:t>
      </w:r>
      <w:r w:rsidRPr="006F0280">
        <w:tab/>
        <w:t>Kanis JA, Cooper C, Hiligsmann M, Rabenda V, Reginster JY, Rizzoli R. Partial adherence: a new perspective on health economic assessment in osteoporosis. Osteoporos Int. 2011;22(10):2565-73.</w:t>
      </w:r>
    </w:p>
    <w:p w14:paraId="07599D51" w14:textId="77777777" w:rsidR="006F0280" w:rsidRPr="006F0280" w:rsidRDefault="006F0280" w:rsidP="006F0280">
      <w:pPr>
        <w:pStyle w:val="EndNoteBibliography"/>
        <w:spacing w:after="0"/>
      </w:pPr>
      <w:r w:rsidRPr="006F0280">
        <w:t>63.</w:t>
      </w:r>
      <w:r w:rsidRPr="006F0280">
        <w:tab/>
        <w:t>Lekkerkerker F, Kanis JA, Alsayed N, Bouvenot G, Burlet N, Cahall D, et al. Adherence to treatment of osteoporosis: a need for study. Osteoporos Int. 2007;18(10):1311-7.</w:t>
      </w:r>
    </w:p>
    <w:p w14:paraId="323909DF" w14:textId="77777777" w:rsidR="006F0280" w:rsidRPr="006F0280" w:rsidRDefault="006F0280" w:rsidP="006F0280">
      <w:pPr>
        <w:pStyle w:val="EndNoteBibliography"/>
        <w:spacing w:after="0"/>
      </w:pPr>
      <w:r w:rsidRPr="006F0280">
        <w:t>64.</w:t>
      </w:r>
      <w:r w:rsidRPr="006F0280">
        <w:tab/>
        <w:t>Rabenda V, Reginster JY. Overcoming problems with adherence to osteoporosis medication. Expert review of pharmacoeconomics &amp; outcomes research. 2010;10(6):677-89.</w:t>
      </w:r>
    </w:p>
    <w:p w14:paraId="1997D6B4" w14:textId="77777777" w:rsidR="006F0280" w:rsidRPr="006F0280" w:rsidRDefault="006F0280" w:rsidP="006F0280">
      <w:pPr>
        <w:pStyle w:val="EndNoteBibliography"/>
        <w:spacing w:after="0"/>
      </w:pPr>
      <w:r w:rsidRPr="006F0280">
        <w:t>65.</w:t>
      </w:r>
      <w:r w:rsidRPr="006F0280">
        <w:tab/>
        <w:t>Burch J, Rice S, Yang H, Neilson A, Stirk L, Francis R, et al. Systematic review of the use of bone turnover markers for monitoring the response to osteoporosis treatment: the secondary prevention of fractures, and primary prevention of fractures in high-risk groups. Health Technol Assess. 2014;18(11):1-180.</w:t>
      </w:r>
    </w:p>
    <w:p w14:paraId="46F3E918" w14:textId="77777777" w:rsidR="006F0280" w:rsidRPr="006F0280" w:rsidRDefault="006F0280" w:rsidP="006F0280">
      <w:pPr>
        <w:pStyle w:val="EndNoteBibliography"/>
        <w:spacing w:after="0"/>
      </w:pPr>
      <w:r w:rsidRPr="006F0280">
        <w:t>66.</w:t>
      </w:r>
      <w:r w:rsidRPr="006F0280">
        <w:tab/>
        <w:t>Vasikaran S, Cooper C, Eastell R, Griesmacher A, Morris HA, Trenti T, et al. International Osteoporosis Foundation and International Federation of Clinical Chemistry and Laboratory Medicine position on bone marker standards in osteoporosis. Clinical chemistry and laboratory medicine. 2011;49(8):1271-4.</w:t>
      </w:r>
    </w:p>
    <w:p w14:paraId="2D52B7A1" w14:textId="77777777" w:rsidR="006F0280" w:rsidRPr="006F0280" w:rsidRDefault="006F0280" w:rsidP="006F0280">
      <w:pPr>
        <w:pStyle w:val="EndNoteBibliography"/>
        <w:spacing w:after="0"/>
      </w:pPr>
      <w:r w:rsidRPr="006F0280">
        <w:t>67.</w:t>
      </w:r>
      <w:r w:rsidRPr="006F0280">
        <w:tab/>
        <w:t>Bell KJ, Hayen A, Macaskill P, Irwig L, Craig JC, Ensrud K, et al. Value of routine monitoring of bone mineral density after starting bisphosphonate treatment: secondary analysis of trial data. BMJ. 2009;338:b2266.</w:t>
      </w:r>
    </w:p>
    <w:p w14:paraId="08889D35" w14:textId="77777777" w:rsidR="006F0280" w:rsidRPr="006F0280" w:rsidRDefault="006F0280" w:rsidP="006F0280">
      <w:pPr>
        <w:pStyle w:val="EndNoteBibliography"/>
        <w:spacing w:after="0"/>
      </w:pPr>
      <w:r w:rsidRPr="006F0280">
        <w:t>68.</w:t>
      </w:r>
      <w:r w:rsidRPr="006F0280">
        <w:tab/>
        <w:t>Hiligsmann M, Salas M, Hughes DA, Manias E, Gwadry-Sridhar FH, Linck P, et al. Interventions to improve osteoporosis medication adherence and persistence: a systematic review and literature appraisal by the ISPOR Medication Adherence &amp; Persistence Special Interest Group. Osteoporos Int. 2013;24(12):2907-18.</w:t>
      </w:r>
    </w:p>
    <w:p w14:paraId="1DDF899A" w14:textId="77777777" w:rsidR="006F0280" w:rsidRPr="006F0280" w:rsidRDefault="006F0280" w:rsidP="006F0280">
      <w:pPr>
        <w:pStyle w:val="EndNoteBibliography"/>
        <w:spacing w:after="0"/>
      </w:pPr>
      <w:r w:rsidRPr="006F0280">
        <w:t>69.</w:t>
      </w:r>
      <w:r w:rsidRPr="006F0280">
        <w:tab/>
        <w:t>White HJ, Bettiol SS, Perera R, Roberts NW, Javaid MK, Farmer AJ. A systematic review assessing the effectiveness of interventions to improve persistence with anti-resorptive therapy in women at high risk of clinical fracture. Family practice. 2010;27(6):593-603.</w:t>
      </w:r>
    </w:p>
    <w:p w14:paraId="0DC4499B" w14:textId="77777777" w:rsidR="006F0280" w:rsidRPr="006F0280" w:rsidRDefault="006F0280" w:rsidP="006F0280">
      <w:pPr>
        <w:pStyle w:val="EndNoteBibliography"/>
        <w:spacing w:after="0"/>
      </w:pPr>
      <w:r w:rsidRPr="006F0280">
        <w:t>70.</w:t>
      </w:r>
      <w:r w:rsidRPr="006F0280">
        <w:tab/>
        <w:t>Arden H, Stephenson S, Jones T, editors. National model of support for fracture liaison services. 4th FFN Global Congress 2015; 2015; Rotterdam, The Netherlands.</w:t>
      </w:r>
    </w:p>
    <w:p w14:paraId="38552443" w14:textId="77777777" w:rsidR="006F0280" w:rsidRPr="006F0280" w:rsidRDefault="006F0280" w:rsidP="006F0280">
      <w:pPr>
        <w:pStyle w:val="EndNoteBibliography"/>
        <w:spacing w:after="0"/>
      </w:pPr>
      <w:r w:rsidRPr="006F0280">
        <w:t>71.</w:t>
      </w:r>
      <w:r w:rsidRPr="006F0280">
        <w:tab/>
        <w:t>Gittoes N, McLellan AR, Cooper A, Dockery F, Davenport G, Goodwin V, et al. Effective Secondary Prevention of Fragility Fractures: Clinical Standards for Fracture Liaison Services. Camerton: National Osteoporosis Society, 2015.</w:t>
      </w:r>
    </w:p>
    <w:p w14:paraId="4870A7FD" w14:textId="77777777" w:rsidR="006F0280" w:rsidRPr="006F0280" w:rsidRDefault="006F0280" w:rsidP="006F0280">
      <w:pPr>
        <w:pStyle w:val="EndNoteBibliography"/>
        <w:spacing w:after="0"/>
      </w:pPr>
      <w:r w:rsidRPr="006F0280">
        <w:t>72.</w:t>
      </w:r>
      <w:r w:rsidRPr="006F0280">
        <w:tab/>
        <w:t>Shipman KE, Stammers J, Doyle A, Gittoes N. Delivering a quality-assured fracture liaison service in a UK teaching hospital-is it achievable? Osteoporos Int. 2016.</w:t>
      </w:r>
    </w:p>
    <w:p w14:paraId="656EDB30" w14:textId="77777777" w:rsidR="006F0280" w:rsidRPr="006F0280" w:rsidRDefault="006F0280" w:rsidP="006F0280">
      <w:pPr>
        <w:pStyle w:val="EndNoteBibliography"/>
        <w:spacing w:after="0"/>
      </w:pPr>
      <w:r w:rsidRPr="006F0280">
        <w:t>73.</w:t>
      </w:r>
      <w:r w:rsidRPr="006F0280">
        <w:tab/>
        <w:t>Royal College of Physicians Falls and Fragility Fracture Audit Programme. Fracture Liaison Service Database (FLS-DB) facilities audit. FLS breakpoint: opportunities for improving patient care following a fragility fracture. London: 2016.</w:t>
      </w:r>
    </w:p>
    <w:p w14:paraId="5206FC67" w14:textId="77777777" w:rsidR="006F0280" w:rsidRPr="006F0280" w:rsidRDefault="006F0280" w:rsidP="006F0280">
      <w:pPr>
        <w:pStyle w:val="EndNoteBibliography"/>
        <w:spacing w:after="0"/>
      </w:pPr>
      <w:r w:rsidRPr="006F0280">
        <w:t>74.</w:t>
      </w:r>
      <w:r w:rsidRPr="006F0280">
        <w:tab/>
        <w:t>Osteoporosis Canada. Make the FIRST break the LAST with Fracture Liaison Services. 2013.</w:t>
      </w:r>
    </w:p>
    <w:p w14:paraId="3E58AD02" w14:textId="2ACE4D0E" w:rsidR="006F0280" w:rsidRPr="006F0280" w:rsidRDefault="006F0280" w:rsidP="006F0280">
      <w:pPr>
        <w:pStyle w:val="EndNoteBibliography"/>
        <w:spacing w:after="0"/>
      </w:pPr>
      <w:r w:rsidRPr="006F0280">
        <w:t>75.</w:t>
      </w:r>
      <w:r w:rsidRPr="006F0280">
        <w:tab/>
        <w:t xml:space="preserve">Osteoporosis Canada. Fracture Liaison Service Initiative 2016 [Available from: </w:t>
      </w:r>
      <w:hyperlink r:id="rId14" w:history="1">
        <w:r w:rsidRPr="006F0280">
          <w:rPr>
            <w:rStyle w:val="Hyperlink"/>
          </w:rPr>
          <w:t>http://www.osteoporosis.ca/fls/</w:t>
        </w:r>
      </w:hyperlink>
      <w:r w:rsidRPr="006F0280">
        <w:t>.</w:t>
      </w:r>
    </w:p>
    <w:p w14:paraId="4CFBDC8C" w14:textId="11007487" w:rsidR="006F0280" w:rsidRPr="006F0280" w:rsidRDefault="006F0280" w:rsidP="006F0280">
      <w:pPr>
        <w:pStyle w:val="EndNoteBibliography"/>
        <w:spacing w:after="0"/>
      </w:pPr>
      <w:r w:rsidRPr="006F0280">
        <w:t>76.</w:t>
      </w:r>
      <w:r w:rsidRPr="006F0280">
        <w:tab/>
        <w:t xml:space="preserve">National Bone Health Alliance. National Bone Health Alliance: Strong Bones America Washington D.C.2016 [Available from: </w:t>
      </w:r>
      <w:hyperlink r:id="rId15" w:history="1">
        <w:r w:rsidRPr="006F0280">
          <w:rPr>
            <w:rStyle w:val="Hyperlink"/>
          </w:rPr>
          <w:t>http://www.nbha.org/</w:t>
        </w:r>
      </w:hyperlink>
      <w:r w:rsidRPr="006F0280">
        <w:t>.</w:t>
      </w:r>
    </w:p>
    <w:p w14:paraId="03630136" w14:textId="047A1C17" w:rsidR="006F0280" w:rsidRPr="006F0280" w:rsidRDefault="006F0280" w:rsidP="006F0280">
      <w:pPr>
        <w:pStyle w:val="EndNoteBibliography"/>
        <w:spacing w:after="0"/>
      </w:pPr>
      <w:r w:rsidRPr="006F0280">
        <w:t>77.</w:t>
      </w:r>
      <w:r w:rsidRPr="006F0280">
        <w:tab/>
        <w:t xml:space="preserve">National Bone Health Alliance. Fracture Prevention CENTRAL 2016 [Available from: </w:t>
      </w:r>
      <w:hyperlink r:id="rId16" w:history="1">
        <w:r w:rsidRPr="006F0280">
          <w:rPr>
            <w:rStyle w:val="Hyperlink"/>
          </w:rPr>
          <w:t>http://www.nbha.org/fpc</w:t>
        </w:r>
      </w:hyperlink>
      <w:r w:rsidRPr="006F0280">
        <w:t>.</w:t>
      </w:r>
    </w:p>
    <w:p w14:paraId="7F5EC6AF" w14:textId="77777777" w:rsidR="006F0280" w:rsidRPr="006F0280" w:rsidRDefault="006F0280" w:rsidP="006F0280">
      <w:pPr>
        <w:pStyle w:val="EndNoteBibliography"/>
        <w:spacing w:after="0"/>
      </w:pPr>
      <w:r w:rsidRPr="006F0280">
        <w:t>78.</w:t>
      </w:r>
      <w:r w:rsidRPr="006F0280">
        <w:tab/>
        <w:t>Dell R, Greene D, Schelkun SR, Williams K. Osteoporosis disease management: the role of the orthopaedic surgeon. J Bone Joint Surg Am. 2008;90 Suppl 4:188-94.</w:t>
      </w:r>
    </w:p>
    <w:p w14:paraId="23F278BD" w14:textId="77777777" w:rsidR="006F0280" w:rsidRPr="006F0280" w:rsidRDefault="006F0280" w:rsidP="006F0280">
      <w:pPr>
        <w:pStyle w:val="EndNoteBibliography"/>
        <w:spacing w:after="0"/>
      </w:pPr>
      <w:r w:rsidRPr="006F0280">
        <w:t>79.</w:t>
      </w:r>
      <w:r w:rsidRPr="006F0280">
        <w:tab/>
        <w:t>Olenginski TP, Maloney-Saxon G, Matzko CK, Mackiewicz K, Kirchner HL, Bengier A, et al. High-risk osteoporosis clinic (HiROC): improving osteoporosis and postfracture care with an organized, programmatic approach. Osteoporos Int. 2015;26(2):801-10.</w:t>
      </w:r>
    </w:p>
    <w:p w14:paraId="561FDC01" w14:textId="77777777" w:rsidR="006F0280" w:rsidRPr="006F0280" w:rsidRDefault="006F0280" w:rsidP="006F0280">
      <w:pPr>
        <w:pStyle w:val="EndNoteBibliography"/>
        <w:spacing w:after="0"/>
      </w:pPr>
      <w:r w:rsidRPr="006F0280">
        <w:t>80.</w:t>
      </w:r>
      <w:r w:rsidRPr="006F0280">
        <w:tab/>
        <w:t>Tosi LL, Gliklich R, Kannan K, Koval KJ. The American Orthopaedic Association's "own the bone" initiative to prevent secondary fractures. J Bone Joint Surg Am. 2008;90(1):163-73.</w:t>
      </w:r>
    </w:p>
    <w:p w14:paraId="1BEF1D8D" w14:textId="5989C52E" w:rsidR="006F0280" w:rsidRPr="006F0280" w:rsidRDefault="006F0280" w:rsidP="006F0280">
      <w:pPr>
        <w:pStyle w:val="EndNoteBibliography"/>
        <w:spacing w:after="0"/>
      </w:pPr>
      <w:r w:rsidRPr="006F0280">
        <w:t>81.</w:t>
      </w:r>
      <w:r w:rsidRPr="006F0280">
        <w:tab/>
        <w:t xml:space="preserve">Endocrine Society. Fracture Liaisons: A Proven Approach to Reducing Future Breaks 2016 [Available from: </w:t>
      </w:r>
      <w:hyperlink r:id="rId17" w:anchor="sthash.JXvrw917.dpuf" w:history="1">
        <w:r w:rsidRPr="006F0280">
          <w:rPr>
            <w:rStyle w:val="Hyperlink"/>
          </w:rPr>
          <w:t>http://endocrinenews.endocrine.org/fracture-liaisons/#sthash.JXvrw917.dpuf</w:t>
        </w:r>
      </w:hyperlink>
      <w:r w:rsidRPr="006F0280">
        <w:t>.</w:t>
      </w:r>
    </w:p>
    <w:p w14:paraId="1675092D" w14:textId="51758483" w:rsidR="006F0280" w:rsidRPr="006F0280" w:rsidRDefault="006F0280" w:rsidP="006F0280">
      <w:pPr>
        <w:pStyle w:val="EndNoteBibliography"/>
        <w:spacing w:after="0"/>
      </w:pPr>
      <w:r w:rsidRPr="006F0280">
        <w:t>82.</w:t>
      </w:r>
      <w:r w:rsidRPr="006F0280">
        <w:tab/>
        <w:t xml:space="preserve">National Bone Health Alliance. 2Million2Many 2016 [Available from: </w:t>
      </w:r>
      <w:hyperlink r:id="rId18" w:history="1">
        <w:r w:rsidRPr="006F0280">
          <w:rPr>
            <w:rStyle w:val="Hyperlink"/>
          </w:rPr>
          <w:t>http://www.2million2many.org/</w:t>
        </w:r>
      </w:hyperlink>
      <w:r w:rsidRPr="006F0280">
        <w:t>.</w:t>
      </w:r>
    </w:p>
    <w:p w14:paraId="2F0E44C0" w14:textId="77777777" w:rsidR="006F0280" w:rsidRPr="006F0280" w:rsidRDefault="006F0280" w:rsidP="006F0280">
      <w:pPr>
        <w:pStyle w:val="EndNoteBibliography"/>
        <w:spacing w:after="0"/>
      </w:pPr>
      <w:r w:rsidRPr="006F0280">
        <w:t>83.</w:t>
      </w:r>
      <w:r w:rsidRPr="006F0280">
        <w:tab/>
        <w:t>National Committee for Quality Assurance. The State of Health Care Quality 2015. Washington D.C.: 2015.</w:t>
      </w:r>
    </w:p>
    <w:p w14:paraId="32D7BE66" w14:textId="77777777" w:rsidR="006F0280" w:rsidRPr="006F0280" w:rsidRDefault="006F0280" w:rsidP="006F0280">
      <w:pPr>
        <w:pStyle w:val="EndNoteBibliography"/>
        <w:spacing w:after="0"/>
      </w:pPr>
      <w:r w:rsidRPr="006F0280">
        <w:t>84.</w:t>
      </w:r>
      <w:r w:rsidRPr="006F0280">
        <w:tab/>
        <w:t>Mitchell PJ, Ganda K, Seibel MJ. Australian and New Zealand Bone and Mineral Society Position Paper on Secondary Fracture Prevention Programs. In press: 2015.</w:t>
      </w:r>
    </w:p>
    <w:p w14:paraId="158551B8" w14:textId="77777777" w:rsidR="006F0280" w:rsidRPr="006F0280" w:rsidRDefault="006F0280" w:rsidP="006F0280">
      <w:pPr>
        <w:pStyle w:val="EndNoteBibliography"/>
        <w:spacing w:after="0"/>
      </w:pPr>
      <w:r w:rsidRPr="006F0280">
        <w:t>85.</w:t>
      </w:r>
      <w:r w:rsidRPr="006F0280">
        <w:tab/>
        <w:t>New South Wales Agency for Clinical Innovation Musculoskeletal Network. NSW Model of Care for Osteoporotic Refracture Prevention. 2011.</w:t>
      </w:r>
    </w:p>
    <w:p w14:paraId="216D3E1A" w14:textId="77777777" w:rsidR="006F0280" w:rsidRPr="006F0280" w:rsidRDefault="006F0280" w:rsidP="006F0280">
      <w:pPr>
        <w:pStyle w:val="EndNoteBibliography"/>
        <w:spacing w:after="0"/>
      </w:pPr>
      <w:r w:rsidRPr="006F0280">
        <w:t>86.</w:t>
      </w:r>
      <w:r w:rsidRPr="006F0280">
        <w:tab/>
        <w:t>Statewide Orthopaedic Clinical Network and Rehabilitation Clinical Network. Models of Care for Orthopaedic Rehabilitation - Fragility Fractures General Orthopaedic Trauma and Arthroplasty. In: Government of South Australia, SA Health, editors. Adelaide2011.</w:t>
      </w:r>
    </w:p>
    <w:p w14:paraId="67436644" w14:textId="77777777" w:rsidR="006F0280" w:rsidRPr="006F0280" w:rsidRDefault="006F0280" w:rsidP="006F0280">
      <w:pPr>
        <w:pStyle w:val="EndNoteBibliography"/>
        <w:spacing w:after="0"/>
      </w:pPr>
      <w:r w:rsidRPr="006F0280">
        <w:t>87.</w:t>
      </w:r>
      <w:r w:rsidRPr="006F0280">
        <w:tab/>
        <w:t>Government of Western Australia. Osteoporosis Model of Care. In: Department of Health Musculoskeletal Diabetes &amp; Endocrine Falls Prevention and Aged Care Health Networks (WA), editor. Perth2011.</w:t>
      </w:r>
    </w:p>
    <w:p w14:paraId="4F7FEF4B" w14:textId="77777777" w:rsidR="006F0280" w:rsidRPr="006F0280" w:rsidRDefault="006F0280" w:rsidP="006F0280">
      <w:pPr>
        <w:pStyle w:val="EndNoteBibliography"/>
        <w:spacing w:after="0"/>
      </w:pPr>
      <w:r w:rsidRPr="006F0280">
        <w:t>88.</w:t>
      </w:r>
      <w:r w:rsidRPr="006F0280">
        <w:tab/>
        <w:t>Osteoporosis New Zealand. Bone Care 2020: A systematic approach to hip fracture care and prevention for New Zealand. Wellington: 2012.</w:t>
      </w:r>
    </w:p>
    <w:p w14:paraId="08D004B1" w14:textId="77777777" w:rsidR="006F0280" w:rsidRPr="006F0280" w:rsidRDefault="006F0280" w:rsidP="006F0280">
      <w:pPr>
        <w:pStyle w:val="EndNoteBibliography"/>
        <w:spacing w:after="0"/>
      </w:pPr>
      <w:r w:rsidRPr="006F0280">
        <w:t>89.</w:t>
      </w:r>
      <w:r w:rsidRPr="006F0280">
        <w:tab/>
        <w:t>Mitchell PJ, Cornish J, Milsom S, Hayman L, Seibel MJ, Close J, et al. BoneCare 2020: A systematic approach to hip fracture care and prevention for New Zealand.  3rd Fragility Fracture Network Congress 2014; 4-6 September 2014; Madrid, Spain.2014.</w:t>
      </w:r>
    </w:p>
    <w:p w14:paraId="385F142B" w14:textId="72C99FBA" w:rsidR="006F0280" w:rsidRPr="006F0280" w:rsidRDefault="006F0280" w:rsidP="006F0280">
      <w:pPr>
        <w:pStyle w:val="EndNoteBibliography"/>
        <w:spacing w:after="0"/>
      </w:pPr>
      <w:r w:rsidRPr="006F0280">
        <w:t>90.</w:t>
      </w:r>
      <w:r w:rsidRPr="006F0280">
        <w:tab/>
        <w:t xml:space="preserve">Yahoo! New Zealand. ACC wants to reduce falls by older people 2016 [Available from: </w:t>
      </w:r>
      <w:hyperlink r:id="rId19" w:anchor="page1" w:history="1">
        <w:r w:rsidRPr="006F0280">
          <w:rPr>
            <w:rStyle w:val="Hyperlink"/>
          </w:rPr>
          <w:t>https://nz.news.yahoo.com/top-stories/a/32034302/acc-wants-to-reduce-falls-by-older-people/#page1</w:t>
        </w:r>
      </w:hyperlink>
      <w:r w:rsidRPr="006F0280">
        <w:t>.</w:t>
      </w:r>
    </w:p>
    <w:p w14:paraId="31B608B6" w14:textId="77777777" w:rsidR="006F0280" w:rsidRPr="006F0280" w:rsidRDefault="006F0280" w:rsidP="006F0280">
      <w:pPr>
        <w:pStyle w:val="EndNoteBibliography"/>
        <w:spacing w:after="0"/>
      </w:pPr>
      <w:r w:rsidRPr="006F0280">
        <w:t>91.</w:t>
      </w:r>
      <w:r w:rsidRPr="006F0280">
        <w:tab/>
        <w:t>Osteoporosis New Zealand. Osteoporosis New Zealand Strategic Plan: 2016-202. Wellington: 2016.</w:t>
      </w:r>
    </w:p>
    <w:p w14:paraId="4E5614A7" w14:textId="77777777" w:rsidR="006F0280" w:rsidRPr="006F0280" w:rsidRDefault="006F0280" w:rsidP="006F0280">
      <w:pPr>
        <w:pStyle w:val="EndNoteBibliography"/>
        <w:spacing w:after="0"/>
      </w:pPr>
      <w:r w:rsidRPr="006F0280">
        <w:t>92.</w:t>
      </w:r>
      <w:r w:rsidRPr="006F0280">
        <w:tab/>
        <w:t>SKL och Socialstyrelsen. Öppna Jämförelser av hälso -och sjukvårdens kvalitet och effektivitet. 2012.</w:t>
      </w:r>
    </w:p>
    <w:p w14:paraId="6B40D99F" w14:textId="77777777" w:rsidR="006F0280" w:rsidRPr="006F0280" w:rsidRDefault="006F0280" w:rsidP="006F0280">
      <w:pPr>
        <w:pStyle w:val="EndNoteBibliography"/>
        <w:spacing w:after="0"/>
      </w:pPr>
      <w:r w:rsidRPr="006F0280">
        <w:t>93.</w:t>
      </w:r>
      <w:r w:rsidRPr="006F0280">
        <w:tab/>
        <w:t>Jonsson E, Eriksson D, Akesson K, Ljunggren O, Salomonsson S, Borgstrom F, et al. Swedish osteoporosis care. Arch Osteoporos. 2015;10:222.</w:t>
      </w:r>
    </w:p>
    <w:p w14:paraId="69B977DC" w14:textId="7DD7F4EA" w:rsidR="006F0280" w:rsidRPr="006F0280" w:rsidRDefault="006F0280" w:rsidP="006F0280">
      <w:pPr>
        <w:pStyle w:val="EndNoteBibliography"/>
        <w:spacing w:after="0"/>
      </w:pPr>
      <w:r w:rsidRPr="006F0280">
        <w:t>94.</w:t>
      </w:r>
      <w:r w:rsidRPr="006F0280">
        <w:tab/>
        <w:t xml:space="preserve">Svenska OrtopedTraumatologiska Sällskapet. Svenska Frakturregistret 2016 [Available from: </w:t>
      </w:r>
      <w:hyperlink r:id="rId20" w:history="1">
        <w:r w:rsidRPr="006F0280">
          <w:rPr>
            <w:rStyle w:val="Hyperlink"/>
          </w:rPr>
          <w:t>http://www.sots.nu/frakturregistret</w:t>
        </w:r>
      </w:hyperlink>
      <w:r w:rsidRPr="006F0280">
        <w:t>.</w:t>
      </w:r>
    </w:p>
    <w:p w14:paraId="60935247" w14:textId="40A7D372" w:rsidR="006F0280" w:rsidRPr="006F0280" w:rsidRDefault="006F0280" w:rsidP="006F0280">
      <w:pPr>
        <w:pStyle w:val="EndNoteBibliography"/>
        <w:spacing w:after="0"/>
      </w:pPr>
      <w:r w:rsidRPr="006F0280">
        <w:t>95.</w:t>
      </w:r>
      <w:r w:rsidRPr="006F0280">
        <w:tab/>
        <w:t xml:space="preserve">Fragility Fracture Network. FFN website: Our organisation page Berlin2016 [Available from: </w:t>
      </w:r>
      <w:hyperlink r:id="rId21" w:history="1">
        <w:r w:rsidRPr="006F0280">
          <w:rPr>
            <w:rStyle w:val="Hyperlink"/>
          </w:rPr>
          <w:t>http://fragilityfracturenetwork.org/our-organisation/about-the-ffn/</w:t>
        </w:r>
      </w:hyperlink>
      <w:r w:rsidRPr="006F0280">
        <w:t>.</w:t>
      </w:r>
    </w:p>
    <w:p w14:paraId="351D673B" w14:textId="06DE7E8C" w:rsidR="006F0280" w:rsidRPr="006F0280" w:rsidRDefault="006F0280" w:rsidP="006F0280">
      <w:pPr>
        <w:pStyle w:val="EndNoteBibliography"/>
        <w:spacing w:after="0"/>
      </w:pPr>
      <w:r w:rsidRPr="006F0280">
        <w:t>96.</w:t>
      </w:r>
      <w:r w:rsidRPr="006F0280">
        <w:tab/>
        <w:t xml:space="preserve">Royal College of Physicians. The National Hip Fracture Database 2016 [Available from: </w:t>
      </w:r>
      <w:hyperlink r:id="rId22" w:history="1">
        <w:r w:rsidRPr="006F0280">
          <w:rPr>
            <w:rStyle w:val="Hyperlink"/>
          </w:rPr>
          <w:t>http://www.nhfd.co.uk/</w:t>
        </w:r>
      </w:hyperlink>
      <w:r w:rsidRPr="006F0280">
        <w:t>.</w:t>
      </w:r>
    </w:p>
    <w:p w14:paraId="4237611E" w14:textId="77777777" w:rsidR="006F0280" w:rsidRPr="006F0280" w:rsidRDefault="006F0280" w:rsidP="006F0280">
      <w:pPr>
        <w:pStyle w:val="EndNoteBibliography"/>
        <w:spacing w:after="0"/>
      </w:pPr>
      <w:r w:rsidRPr="006F0280">
        <w:t>97.</w:t>
      </w:r>
      <w:r w:rsidRPr="006F0280">
        <w:tab/>
        <w:t>Neuburger J, Currie C, Wakeman R, Tsang C, Plant F, De Stavola B, et al. The impact of a national clinician-led audit initiative on care and mortality after hip fracture in England: an external evaluation using time trends in non-audit data. Med Care. 2015;53(8):686-91.</w:t>
      </w:r>
    </w:p>
    <w:p w14:paraId="488C6AB6" w14:textId="77777777" w:rsidR="006F0280" w:rsidRPr="006F0280" w:rsidRDefault="006F0280" w:rsidP="006F0280">
      <w:pPr>
        <w:pStyle w:val="EndNoteBibliography"/>
        <w:spacing w:after="0"/>
      </w:pPr>
      <w:r w:rsidRPr="006F0280">
        <w:t>98.</w:t>
      </w:r>
      <w:r w:rsidRPr="006F0280">
        <w:tab/>
        <w:t>Department of Health. Falls and fractures: Effective interventions in health and social care. In: Department of Health, editor. 2009.</w:t>
      </w:r>
    </w:p>
    <w:p w14:paraId="26F0C25F" w14:textId="77777777" w:rsidR="006F0280" w:rsidRPr="006F0280" w:rsidRDefault="006F0280" w:rsidP="006F0280">
      <w:pPr>
        <w:pStyle w:val="EndNoteBibliography"/>
        <w:spacing w:after="0"/>
      </w:pPr>
      <w:r w:rsidRPr="006F0280">
        <w:t>99.</w:t>
      </w:r>
      <w:r w:rsidRPr="006F0280">
        <w:tab/>
        <w:t>National Institute for Health and Clinical Excellence. Hip fracture: The management of hip fracture in adults. NICE Clinical Guideline 124. 2011.</w:t>
      </w:r>
    </w:p>
    <w:p w14:paraId="476DC687" w14:textId="77777777" w:rsidR="006F0280" w:rsidRPr="006F0280" w:rsidRDefault="006F0280" w:rsidP="006F0280">
      <w:pPr>
        <w:pStyle w:val="EndNoteBibliography"/>
        <w:spacing w:after="0"/>
      </w:pPr>
      <w:r w:rsidRPr="006F0280">
        <w:t>100.</w:t>
      </w:r>
      <w:r w:rsidRPr="006F0280">
        <w:tab/>
        <w:t>National Institute for Health and Clinical Excellence. Quality standard for hip fracture care. NICE Quality Standard 16. London, England.: 2012.</w:t>
      </w:r>
    </w:p>
    <w:p w14:paraId="3AA03D3B" w14:textId="77777777" w:rsidR="006F0280" w:rsidRPr="006F0280" w:rsidRDefault="006F0280" w:rsidP="006F0280">
      <w:pPr>
        <w:pStyle w:val="EndNoteBibliography"/>
        <w:spacing w:after="0"/>
      </w:pPr>
      <w:r w:rsidRPr="006F0280">
        <w:t>101.</w:t>
      </w:r>
      <w:r w:rsidRPr="006F0280">
        <w:tab/>
        <w:t>Royal College of Physicians. National Hip Fracture Database (NHFD) annual report 2015. London: 2015.</w:t>
      </w:r>
    </w:p>
    <w:p w14:paraId="27F73200" w14:textId="27693275" w:rsidR="006F0280" w:rsidRPr="006F0280" w:rsidRDefault="006F0280" w:rsidP="006F0280">
      <w:pPr>
        <w:pStyle w:val="EndNoteBibliography"/>
        <w:spacing w:after="0"/>
      </w:pPr>
      <w:r w:rsidRPr="006F0280">
        <w:t>102.</w:t>
      </w:r>
      <w:r w:rsidRPr="006F0280">
        <w:tab/>
        <w:t xml:space="preserve">Australian and New Zealand Hip Fracture Registry. Australian and New Zealand Hip Fracture Registry website 2016 [Available from: </w:t>
      </w:r>
      <w:hyperlink r:id="rId23" w:history="1">
        <w:r w:rsidRPr="006F0280">
          <w:rPr>
            <w:rStyle w:val="Hyperlink"/>
          </w:rPr>
          <w:t>http://www.anzhfr.org/</w:t>
        </w:r>
      </w:hyperlink>
      <w:r w:rsidRPr="006F0280">
        <w:t>.</w:t>
      </w:r>
    </w:p>
    <w:p w14:paraId="0367BF4D" w14:textId="77777777" w:rsidR="006F0280" w:rsidRPr="006F0280" w:rsidRDefault="006F0280" w:rsidP="006F0280">
      <w:pPr>
        <w:pStyle w:val="EndNoteBibliography"/>
      </w:pPr>
      <w:r w:rsidRPr="006F0280">
        <w:t>103.</w:t>
      </w:r>
      <w:r w:rsidRPr="006F0280">
        <w:tab/>
        <w:t>Fleming S. Current case volume on the ANZ Hip Fracture Registry. In: Mitchell P, editor. Brisbane2016.</w:t>
      </w:r>
    </w:p>
    <w:p w14:paraId="6D4C8FC0" w14:textId="5145F228" w:rsidR="001318A5" w:rsidRDefault="001318A5" w:rsidP="008F6EDE">
      <w:r w:rsidRPr="001318A5">
        <w:fldChar w:fldCharType="end"/>
      </w:r>
    </w:p>
    <w:p w14:paraId="5203CE18" w14:textId="4572319B" w:rsidR="001318A5" w:rsidRDefault="001318A5" w:rsidP="003D1DC7">
      <w:pPr>
        <w:spacing w:line="480" w:lineRule="auto"/>
      </w:pPr>
    </w:p>
    <w:sectPr w:rsidR="001318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E60C6"/>
    <w:multiLevelType w:val="hybridMultilevel"/>
    <w:tmpl w:val="BAAA9B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7335E6E"/>
    <w:multiLevelType w:val="hybridMultilevel"/>
    <w:tmpl w:val="CE8413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FE66501"/>
    <w:multiLevelType w:val="hybridMultilevel"/>
    <w:tmpl w:val="CB2877D6"/>
    <w:lvl w:ilvl="0" w:tplc="14090001">
      <w:start w:val="1"/>
      <w:numFmt w:val="bullet"/>
      <w:lvlText w:val=""/>
      <w:lvlJc w:val="left"/>
      <w:pPr>
        <w:ind w:left="720" w:hanging="360"/>
      </w:pPr>
      <w:rPr>
        <w:rFonts w:ascii="Symbol" w:hAnsi="Symbol" w:hint="default"/>
      </w:rPr>
    </w:lvl>
    <w:lvl w:ilvl="1" w:tplc="1409000B">
      <w:start w:val="1"/>
      <w:numFmt w:val="bullet"/>
      <w:lvlText w:val=""/>
      <w:lvlJc w:val="left"/>
      <w:pPr>
        <w:ind w:left="1440" w:hanging="360"/>
      </w:pPr>
      <w:rPr>
        <w:rFonts w:ascii="Wingdings" w:hAnsi="Wingding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2FF80972"/>
    <w:multiLevelType w:val="hybridMultilevel"/>
    <w:tmpl w:val="2B164A04"/>
    <w:lvl w:ilvl="0" w:tplc="1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DD2655"/>
    <w:multiLevelType w:val="hybridMultilevel"/>
    <w:tmpl w:val="759079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322029C8"/>
    <w:multiLevelType w:val="hybridMultilevel"/>
    <w:tmpl w:val="889684B2"/>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35234970"/>
    <w:multiLevelType w:val="hybridMultilevel"/>
    <w:tmpl w:val="37A03E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3C95592F"/>
    <w:multiLevelType w:val="hybridMultilevel"/>
    <w:tmpl w:val="C064717A"/>
    <w:lvl w:ilvl="0" w:tplc="E6F00F8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AF9C82FC">
      <w:start w:val="6"/>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B40CB5"/>
    <w:multiLevelType w:val="hybridMultilevel"/>
    <w:tmpl w:val="767015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44593B42"/>
    <w:multiLevelType w:val="hybridMultilevel"/>
    <w:tmpl w:val="3076765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nsid w:val="51A455C7"/>
    <w:multiLevelType w:val="hybridMultilevel"/>
    <w:tmpl w:val="18087122"/>
    <w:lvl w:ilvl="0" w:tplc="1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56485BEB"/>
    <w:multiLevelType w:val="hybridMultilevel"/>
    <w:tmpl w:val="373451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586273D7"/>
    <w:multiLevelType w:val="hybridMultilevel"/>
    <w:tmpl w:val="81D425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58EE7539"/>
    <w:multiLevelType w:val="hybridMultilevel"/>
    <w:tmpl w:val="A5E85CDC"/>
    <w:lvl w:ilvl="0" w:tplc="14090001">
      <w:start w:val="1"/>
      <w:numFmt w:val="bullet"/>
      <w:lvlText w:val=""/>
      <w:lvlJc w:val="left"/>
      <w:pPr>
        <w:ind w:left="768" w:hanging="360"/>
      </w:pPr>
      <w:rPr>
        <w:rFonts w:ascii="Symbol" w:hAnsi="Symbol" w:hint="default"/>
      </w:rPr>
    </w:lvl>
    <w:lvl w:ilvl="1" w:tplc="14090003" w:tentative="1">
      <w:start w:val="1"/>
      <w:numFmt w:val="bullet"/>
      <w:lvlText w:val="o"/>
      <w:lvlJc w:val="left"/>
      <w:pPr>
        <w:ind w:left="1488" w:hanging="360"/>
      </w:pPr>
      <w:rPr>
        <w:rFonts w:ascii="Courier New" w:hAnsi="Courier New" w:cs="Courier New" w:hint="default"/>
      </w:rPr>
    </w:lvl>
    <w:lvl w:ilvl="2" w:tplc="14090005" w:tentative="1">
      <w:start w:val="1"/>
      <w:numFmt w:val="bullet"/>
      <w:lvlText w:val=""/>
      <w:lvlJc w:val="left"/>
      <w:pPr>
        <w:ind w:left="2208" w:hanging="360"/>
      </w:pPr>
      <w:rPr>
        <w:rFonts w:ascii="Wingdings" w:hAnsi="Wingdings" w:hint="default"/>
      </w:rPr>
    </w:lvl>
    <w:lvl w:ilvl="3" w:tplc="14090001" w:tentative="1">
      <w:start w:val="1"/>
      <w:numFmt w:val="bullet"/>
      <w:lvlText w:val=""/>
      <w:lvlJc w:val="left"/>
      <w:pPr>
        <w:ind w:left="2928" w:hanging="360"/>
      </w:pPr>
      <w:rPr>
        <w:rFonts w:ascii="Symbol" w:hAnsi="Symbol" w:hint="default"/>
      </w:rPr>
    </w:lvl>
    <w:lvl w:ilvl="4" w:tplc="14090003" w:tentative="1">
      <w:start w:val="1"/>
      <w:numFmt w:val="bullet"/>
      <w:lvlText w:val="o"/>
      <w:lvlJc w:val="left"/>
      <w:pPr>
        <w:ind w:left="3648" w:hanging="360"/>
      </w:pPr>
      <w:rPr>
        <w:rFonts w:ascii="Courier New" w:hAnsi="Courier New" w:cs="Courier New" w:hint="default"/>
      </w:rPr>
    </w:lvl>
    <w:lvl w:ilvl="5" w:tplc="14090005" w:tentative="1">
      <w:start w:val="1"/>
      <w:numFmt w:val="bullet"/>
      <w:lvlText w:val=""/>
      <w:lvlJc w:val="left"/>
      <w:pPr>
        <w:ind w:left="4368" w:hanging="360"/>
      </w:pPr>
      <w:rPr>
        <w:rFonts w:ascii="Wingdings" w:hAnsi="Wingdings" w:hint="default"/>
      </w:rPr>
    </w:lvl>
    <w:lvl w:ilvl="6" w:tplc="14090001" w:tentative="1">
      <w:start w:val="1"/>
      <w:numFmt w:val="bullet"/>
      <w:lvlText w:val=""/>
      <w:lvlJc w:val="left"/>
      <w:pPr>
        <w:ind w:left="5088" w:hanging="360"/>
      </w:pPr>
      <w:rPr>
        <w:rFonts w:ascii="Symbol" w:hAnsi="Symbol" w:hint="default"/>
      </w:rPr>
    </w:lvl>
    <w:lvl w:ilvl="7" w:tplc="14090003" w:tentative="1">
      <w:start w:val="1"/>
      <w:numFmt w:val="bullet"/>
      <w:lvlText w:val="o"/>
      <w:lvlJc w:val="left"/>
      <w:pPr>
        <w:ind w:left="5808" w:hanging="360"/>
      </w:pPr>
      <w:rPr>
        <w:rFonts w:ascii="Courier New" w:hAnsi="Courier New" w:cs="Courier New" w:hint="default"/>
      </w:rPr>
    </w:lvl>
    <w:lvl w:ilvl="8" w:tplc="14090005" w:tentative="1">
      <w:start w:val="1"/>
      <w:numFmt w:val="bullet"/>
      <w:lvlText w:val=""/>
      <w:lvlJc w:val="left"/>
      <w:pPr>
        <w:ind w:left="6528" w:hanging="360"/>
      </w:pPr>
      <w:rPr>
        <w:rFonts w:ascii="Wingdings" w:hAnsi="Wingdings" w:hint="default"/>
      </w:rPr>
    </w:lvl>
  </w:abstractNum>
  <w:abstractNum w:abstractNumId="14">
    <w:nsid w:val="59031108"/>
    <w:multiLevelType w:val="hybridMultilevel"/>
    <w:tmpl w:val="0B26F308"/>
    <w:lvl w:ilvl="0" w:tplc="14090001">
      <w:start w:val="1"/>
      <w:numFmt w:val="bullet"/>
      <w:lvlText w:val=""/>
      <w:lvlJc w:val="left"/>
      <w:pPr>
        <w:ind w:left="720" w:hanging="360"/>
      </w:pPr>
      <w:rPr>
        <w:rFonts w:ascii="Symbol" w:hAnsi="Symbol" w:hint="default"/>
      </w:rPr>
    </w:lvl>
    <w:lvl w:ilvl="1" w:tplc="1409000B">
      <w:start w:val="1"/>
      <w:numFmt w:val="bullet"/>
      <w:lvlText w:val=""/>
      <w:lvlJc w:val="left"/>
      <w:pPr>
        <w:ind w:left="1440" w:hanging="360"/>
      </w:pPr>
      <w:rPr>
        <w:rFonts w:ascii="Wingdings" w:hAnsi="Wingding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5BF05147"/>
    <w:multiLevelType w:val="hybridMultilevel"/>
    <w:tmpl w:val="9676A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C9A4B26"/>
    <w:multiLevelType w:val="hybridMultilevel"/>
    <w:tmpl w:val="910016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5F3A0C20"/>
    <w:multiLevelType w:val="hybridMultilevel"/>
    <w:tmpl w:val="A7AE52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3395A45"/>
    <w:multiLevelType w:val="hybridMultilevel"/>
    <w:tmpl w:val="8572DE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5F70074"/>
    <w:multiLevelType w:val="hybridMultilevel"/>
    <w:tmpl w:val="126897DC"/>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673531F3"/>
    <w:multiLevelType w:val="hybridMultilevel"/>
    <w:tmpl w:val="5FC0AC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6D9B1431"/>
    <w:multiLevelType w:val="hybridMultilevel"/>
    <w:tmpl w:val="4A0865A0"/>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704130DB"/>
    <w:multiLevelType w:val="hybridMultilevel"/>
    <w:tmpl w:val="F580BB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722E2B07"/>
    <w:multiLevelType w:val="hybridMultilevel"/>
    <w:tmpl w:val="D812DD3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nsid w:val="73961411"/>
    <w:multiLevelType w:val="hybridMultilevel"/>
    <w:tmpl w:val="98F45066"/>
    <w:lvl w:ilvl="0" w:tplc="72EC39E6">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BF94E26"/>
    <w:multiLevelType w:val="hybridMultilevel"/>
    <w:tmpl w:val="F0E668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0"/>
  </w:num>
  <w:num w:numId="4">
    <w:abstractNumId w:val="24"/>
  </w:num>
  <w:num w:numId="5">
    <w:abstractNumId w:val="7"/>
  </w:num>
  <w:num w:numId="6">
    <w:abstractNumId w:val="12"/>
  </w:num>
  <w:num w:numId="7">
    <w:abstractNumId w:val="10"/>
  </w:num>
  <w:num w:numId="8">
    <w:abstractNumId w:val="3"/>
  </w:num>
  <w:num w:numId="9">
    <w:abstractNumId w:val="17"/>
  </w:num>
  <w:num w:numId="10">
    <w:abstractNumId w:val="21"/>
  </w:num>
  <w:num w:numId="11">
    <w:abstractNumId w:val="1"/>
  </w:num>
  <w:num w:numId="12">
    <w:abstractNumId w:val="20"/>
  </w:num>
  <w:num w:numId="13">
    <w:abstractNumId w:val="2"/>
  </w:num>
  <w:num w:numId="14">
    <w:abstractNumId w:val="25"/>
  </w:num>
  <w:num w:numId="15">
    <w:abstractNumId w:val="23"/>
  </w:num>
  <w:num w:numId="16">
    <w:abstractNumId w:val="6"/>
  </w:num>
  <w:num w:numId="17">
    <w:abstractNumId w:val="22"/>
  </w:num>
  <w:num w:numId="18">
    <w:abstractNumId w:val="9"/>
  </w:num>
  <w:num w:numId="19">
    <w:abstractNumId w:val="13"/>
  </w:num>
  <w:num w:numId="20">
    <w:abstractNumId w:val="8"/>
  </w:num>
  <w:num w:numId="21">
    <w:abstractNumId w:val="4"/>
  </w:num>
  <w:num w:numId="22">
    <w:abstractNumId w:val="14"/>
  </w:num>
  <w:num w:numId="23">
    <w:abstractNumId w:val="15"/>
  </w:num>
  <w:num w:numId="24">
    <w:abstractNumId w:val="16"/>
  </w:num>
  <w:num w:numId="25">
    <w:abstractNumId w:val="19"/>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0dtv00zpxszqev0x0pzxz405es0spx2fwt&quot;&gt;BPRCR 2016&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9&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record-ids&gt;&lt;/item&gt;&lt;/Libraries&gt;"/>
  </w:docVars>
  <w:rsids>
    <w:rsidRoot w:val="00516EDA"/>
    <w:rsid w:val="00016460"/>
    <w:rsid w:val="00017C69"/>
    <w:rsid w:val="00033389"/>
    <w:rsid w:val="00033D06"/>
    <w:rsid w:val="000372E7"/>
    <w:rsid w:val="0004558F"/>
    <w:rsid w:val="00050CA1"/>
    <w:rsid w:val="00060035"/>
    <w:rsid w:val="000723DC"/>
    <w:rsid w:val="0007693D"/>
    <w:rsid w:val="0008115E"/>
    <w:rsid w:val="00084E04"/>
    <w:rsid w:val="000A6DEF"/>
    <w:rsid w:val="000B21B0"/>
    <w:rsid w:val="000B4866"/>
    <w:rsid w:val="000C1425"/>
    <w:rsid w:val="000C2932"/>
    <w:rsid w:val="000C37A8"/>
    <w:rsid w:val="000C486C"/>
    <w:rsid w:val="000C73E0"/>
    <w:rsid w:val="000D5F1E"/>
    <w:rsid w:val="000E167C"/>
    <w:rsid w:val="000E1DC8"/>
    <w:rsid w:val="000F253C"/>
    <w:rsid w:val="00102327"/>
    <w:rsid w:val="0011006A"/>
    <w:rsid w:val="0012299C"/>
    <w:rsid w:val="00122B36"/>
    <w:rsid w:val="001318A5"/>
    <w:rsid w:val="001325FE"/>
    <w:rsid w:val="00144791"/>
    <w:rsid w:val="00146322"/>
    <w:rsid w:val="001529CC"/>
    <w:rsid w:val="0015308E"/>
    <w:rsid w:val="0016221A"/>
    <w:rsid w:val="00181FC6"/>
    <w:rsid w:val="001821F6"/>
    <w:rsid w:val="00182721"/>
    <w:rsid w:val="001842E7"/>
    <w:rsid w:val="0018506B"/>
    <w:rsid w:val="00190319"/>
    <w:rsid w:val="00190D8D"/>
    <w:rsid w:val="001A66E0"/>
    <w:rsid w:val="001B662B"/>
    <w:rsid w:val="001C673B"/>
    <w:rsid w:val="001D5CED"/>
    <w:rsid w:val="00200990"/>
    <w:rsid w:val="002213A6"/>
    <w:rsid w:val="0025063A"/>
    <w:rsid w:val="00262E77"/>
    <w:rsid w:val="00263EA9"/>
    <w:rsid w:val="00264093"/>
    <w:rsid w:val="00280E6D"/>
    <w:rsid w:val="0028174B"/>
    <w:rsid w:val="002829D0"/>
    <w:rsid w:val="002D280E"/>
    <w:rsid w:val="002D6D2B"/>
    <w:rsid w:val="002D71E3"/>
    <w:rsid w:val="002E50EF"/>
    <w:rsid w:val="00303AB6"/>
    <w:rsid w:val="00311B2B"/>
    <w:rsid w:val="00322857"/>
    <w:rsid w:val="00324C35"/>
    <w:rsid w:val="00330C12"/>
    <w:rsid w:val="00330DA9"/>
    <w:rsid w:val="0033445D"/>
    <w:rsid w:val="00334473"/>
    <w:rsid w:val="003348B9"/>
    <w:rsid w:val="00346516"/>
    <w:rsid w:val="003544F1"/>
    <w:rsid w:val="003633C6"/>
    <w:rsid w:val="0037103E"/>
    <w:rsid w:val="00376A02"/>
    <w:rsid w:val="0037763B"/>
    <w:rsid w:val="0038486B"/>
    <w:rsid w:val="00386EB6"/>
    <w:rsid w:val="00390E2C"/>
    <w:rsid w:val="00396DD0"/>
    <w:rsid w:val="00397A5E"/>
    <w:rsid w:val="00397DBD"/>
    <w:rsid w:val="003A4091"/>
    <w:rsid w:val="003B047F"/>
    <w:rsid w:val="003B2A84"/>
    <w:rsid w:val="003B7642"/>
    <w:rsid w:val="003C1C85"/>
    <w:rsid w:val="003C74AF"/>
    <w:rsid w:val="003D1DC7"/>
    <w:rsid w:val="003E1DFB"/>
    <w:rsid w:val="003E2A74"/>
    <w:rsid w:val="003E32AA"/>
    <w:rsid w:val="003F160E"/>
    <w:rsid w:val="003F22C5"/>
    <w:rsid w:val="003F6587"/>
    <w:rsid w:val="0040591A"/>
    <w:rsid w:val="00405E16"/>
    <w:rsid w:val="0041097C"/>
    <w:rsid w:val="00414D1F"/>
    <w:rsid w:val="004220E4"/>
    <w:rsid w:val="00426EBB"/>
    <w:rsid w:val="00432E74"/>
    <w:rsid w:val="00434633"/>
    <w:rsid w:val="004369AD"/>
    <w:rsid w:val="00440B63"/>
    <w:rsid w:val="00441ACD"/>
    <w:rsid w:val="00442C46"/>
    <w:rsid w:val="00447D9D"/>
    <w:rsid w:val="00455726"/>
    <w:rsid w:val="00455873"/>
    <w:rsid w:val="00461A9B"/>
    <w:rsid w:val="004648B6"/>
    <w:rsid w:val="00472B6A"/>
    <w:rsid w:val="00473EB9"/>
    <w:rsid w:val="00481EF6"/>
    <w:rsid w:val="00492F23"/>
    <w:rsid w:val="00494B9B"/>
    <w:rsid w:val="004A7124"/>
    <w:rsid w:val="004A7E7E"/>
    <w:rsid w:val="004B7DFE"/>
    <w:rsid w:val="004C0E7A"/>
    <w:rsid w:val="004C7447"/>
    <w:rsid w:val="004D7217"/>
    <w:rsid w:val="004D7F1F"/>
    <w:rsid w:val="004E2780"/>
    <w:rsid w:val="004E4E71"/>
    <w:rsid w:val="004F25FB"/>
    <w:rsid w:val="004F2D65"/>
    <w:rsid w:val="004F6422"/>
    <w:rsid w:val="00504149"/>
    <w:rsid w:val="00516EDA"/>
    <w:rsid w:val="00526BC4"/>
    <w:rsid w:val="005357FA"/>
    <w:rsid w:val="0054714C"/>
    <w:rsid w:val="0055425E"/>
    <w:rsid w:val="00554CB0"/>
    <w:rsid w:val="00555CFE"/>
    <w:rsid w:val="00566E82"/>
    <w:rsid w:val="00573211"/>
    <w:rsid w:val="0058003A"/>
    <w:rsid w:val="00581DAC"/>
    <w:rsid w:val="00584C91"/>
    <w:rsid w:val="00585591"/>
    <w:rsid w:val="005901F3"/>
    <w:rsid w:val="005A58B9"/>
    <w:rsid w:val="005A7A8B"/>
    <w:rsid w:val="005B0471"/>
    <w:rsid w:val="005B3D79"/>
    <w:rsid w:val="005B5008"/>
    <w:rsid w:val="005E5F38"/>
    <w:rsid w:val="005F53EC"/>
    <w:rsid w:val="00600681"/>
    <w:rsid w:val="00612753"/>
    <w:rsid w:val="00620052"/>
    <w:rsid w:val="00627361"/>
    <w:rsid w:val="00647FF5"/>
    <w:rsid w:val="00650EB9"/>
    <w:rsid w:val="0065165A"/>
    <w:rsid w:val="00653AC4"/>
    <w:rsid w:val="00653D23"/>
    <w:rsid w:val="00660413"/>
    <w:rsid w:val="006624C3"/>
    <w:rsid w:val="006674B1"/>
    <w:rsid w:val="006831D9"/>
    <w:rsid w:val="00691FAA"/>
    <w:rsid w:val="0069688B"/>
    <w:rsid w:val="006A261F"/>
    <w:rsid w:val="006B6A75"/>
    <w:rsid w:val="006C4A25"/>
    <w:rsid w:val="006D2907"/>
    <w:rsid w:val="006D6C57"/>
    <w:rsid w:val="006D7161"/>
    <w:rsid w:val="006D775E"/>
    <w:rsid w:val="006E6185"/>
    <w:rsid w:val="006F0280"/>
    <w:rsid w:val="007124BC"/>
    <w:rsid w:val="0071329D"/>
    <w:rsid w:val="00713410"/>
    <w:rsid w:val="00721764"/>
    <w:rsid w:val="00725B7C"/>
    <w:rsid w:val="00731983"/>
    <w:rsid w:val="00745EAA"/>
    <w:rsid w:val="0076149F"/>
    <w:rsid w:val="0077497C"/>
    <w:rsid w:val="007759FB"/>
    <w:rsid w:val="007804D0"/>
    <w:rsid w:val="00783060"/>
    <w:rsid w:val="0078563E"/>
    <w:rsid w:val="00786430"/>
    <w:rsid w:val="0079237D"/>
    <w:rsid w:val="00794886"/>
    <w:rsid w:val="007A0AAD"/>
    <w:rsid w:val="007A265A"/>
    <w:rsid w:val="007B2F83"/>
    <w:rsid w:val="007D5A65"/>
    <w:rsid w:val="007D5EB0"/>
    <w:rsid w:val="007E1473"/>
    <w:rsid w:val="007E18DF"/>
    <w:rsid w:val="007F0660"/>
    <w:rsid w:val="00800F1A"/>
    <w:rsid w:val="008135AF"/>
    <w:rsid w:val="008258F0"/>
    <w:rsid w:val="00825BB8"/>
    <w:rsid w:val="0083170B"/>
    <w:rsid w:val="00843866"/>
    <w:rsid w:val="0084416C"/>
    <w:rsid w:val="0085589C"/>
    <w:rsid w:val="00860374"/>
    <w:rsid w:val="00862438"/>
    <w:rsid w:val="008626EF"/>
    <w:rsid w:val="0086597A"/>
    <w:rsid w:val="008768B4"/>
    <w:rsid w:val="00886D4F"/>
    <w:rsid w:val="00890B28"/>
    <w:rsid w:val="008927DA"/>
    <w:rsid w:val="00895787"/>
    <w:rsid w:val="008A76E7"/>
    <w:rsid w:val="008B3D05"/>
    <w:rsid w:val="008D1898"/>
    <w:rsid w:val="008D5810"/>
    <w:rsid w:val="008D7768"/>
    <w:rsid w:val="008E64A9"/>
    <w:rsid w:val="008F6EDE"/>
    <w:rsid w:val="00902326"/>
    <w:rsid w:val="0090379C"/>
    <w:rsid w:val="00917636"/>
    <w:rsid w:val="009214BD"/>
    <w:rsid w:val="00923E67"/>
    <w:rsid w:val="009278B9"/>
    <w:rsid w:val="009316DB"/>
    <w:rsid w:val="009316E6"/>
    <w:rsid w:val="009338C8"/>
    <w:rsid w:val="009665B8"/>
    <w:rsid w:val="009749E6"/>
    <w:rsid w:val="009845CB"/>
    <w:rsid w:val="00985151"/>
    <w:rsid w:val="00990546"/>
    <w:rsid w:val="00990A83"/>
    <w:rsid w:val="009913D9"/>
    <w:rsid w:val="009A3861"/>
    <w:rsid w:val="009B5294"/>
    <w:rsid w:val="009B7867"/>
    <w:rsid w:val="009C1847"/>
    <w:rsid w:val="009C5514"/>
    <w:rsid w:val="009E1345"/>
    <w:rsid w:val="009E1452"/>
    <w:rsid w:val="009E2D14"/>
    <w:rsid w:val="009E4BB3"/>
    <w:rsid w:val="009E595F"/>
    <w:rsid w:val="009F16E8"/>
    <w:rsid w:val="009F2152"/>
    <w:rsid w:val="00A024E9"/>
    <w:rsid w:val="00A06A4F"/>
    <w:rsid w:val="00A06C50"/>
    <w:rsid w:val="00A13842"/>
    <w:rsid w:val="00A14D96"/>
    <w:rsid w:val="00A22516"/>
    <w:rsid w:val="00A372CC"/>
    <w:rsid w:val="00A40826"/>
    <w:rsid w:val="00A4340A"/>
    <w:rsid w:val="00A47814"/>
    <w:rsid w:val="00A61543"/>
    <w:rsid w:val="00A6647F"/>
    <w:rsid w:val="00A834C0"/>
    <w:rsid w:val="00A90AD2"/>
    <w:rsid w:val="00A94485"/>
    <w:rsid w:val="00AA227B"/>
    <w:rsid w:val="00AA7EB4"/>
    <w:rsid w:val="00AB009E"/>
    <w:rsid w:val="00AB679F"/>
    <w:rsid w:val="00AC13AD"/>
    <w:rsid w:val="00AD10EF"/>
    <w:rsid w:val="00AE4BAF"/>
    <w:rsid w:val="00AF5383"/>
    <w:rsid w:val="00AF71EE"/>
    <w:rsid w:val="00B0258F"/>
    <w:rsid w:val="00B05FA6"/>
    <w:rsid w:val="00B0790A"/>
    <w:rsid w:val="00B1212E"/>
    <w:rsid w:val="00B15EC6"/>
    <w:rsid w:val="00B201AC"/>
    <w:rsid w:val="00B2395E"/>
    <w:rsid w:val="00B263B3"/>
    <w:rsid w:val="00B3042A"/>
    <w:rsid w:val="00B316B3"/>
    <w:rsid w:val="00B31A32"/>
    <w:rsid w:val="00B32DF7"/>
    <w:rsid w:val="00B334FA"/>
    <w:rsid w:val="00B355CC"/>
    <w:rsid w:val="00B4455E"/>
    <w:rsid w:val="00B462F7"/>
    <w:rsid w:val="00B52E0D"/>
    <w:rsid w:val="00B551C5"/>
    <w:rsid w:val="00B615B1"/>
    <w:rsid w:val="00B62D7E"/>
    <w:rsid w:val="00B65791"/>
    <w:rsid w:val="00B67741"/>
    <w:rsid w:val="00B700B1"/>
    <w:rsid w:val="00B7454C"/>
    <w:rsid w:val="00B749D3"/>
    <w:rsid w:val="00B7615C"/>
    <w:rsid w:val="00B7722D"/>
    <w:rsid w:val="00B82E66"/>
    <w:rsid w:val="00B87DC8"/>
    <w:rsid w:val="00B96F47"/>
    <w:rsid w:val="00B96FB1"/>
    <w:rsid w:val="00BB0228"/>
    <w:rsid w:val="00BB166E"/>
    <w:rsid w:val="00BB66A3"/>
    <w:rsid w:val="00BC297E"/>
    <w:rsid w:val="00BC49A7"/>
    <w:rsid w:val="00BC4F7F"/>
    <w:rsid w:val="00BE3118"/>
    <w:rsid w:val="00BF1E6F"/>
    <w:rsid w:val="00BF3ECE"/>
    <w:rsid w:val="00C01871"/>
    <w:rsid w:val="00C108FE"/>
    <w:rsid w:val="00C11313"/>
    <w:rsid w:val="00C1359B"/>
    <w:rsid w:val="00C17473"/>
    <w:rsid w:val="00C31184"/>
    <w:rsid w:val="00C317ED"/>
    <w:rsid w:val="00C4002E"/>
    <w:rsid w:val="00C476F9"/>
    <w:rsid w:val="00C6095E"/>
    <w:rsid w:val="00C64FFB"/>
    <w:rsid w:val="00C66C9C"/>
    <w:rsid w:val="00C90B21"/>
    <w:rsid w:val="00C90E72"/>
    <w:rsid w:val="00C934A2"/>
    <w:rsid w:val="00C93DB2"/>
    <w:rsid w:val="00CA271B"/>
    <w:rsid w:val="00CA5254"/>
    <w:rsid w:val="00CA5FAC"/>
    <w:rsid w:val="00CA67CB"/>
    <w:rsid w:val="00CB0A79"/>
    <w:rsid w:val="00CB2A67"/>
    <w:rsid w:val="00CC2A1C"/>
    <w:rsid w:val="00CC6B6D"/>
    <w:rsid w:val="00CC7246"/>
    <w:rsid w:val="00CC7666"/>
    <w:rsid w:val="00CD6071"/>
    <w:rsid w:val="00CD7926"/>
    <w:rsid w:val="00CE6A46"/>
    <w:rsid w:val="00CE7AEE"/>
    <w:rsid w:val="00D23DB6"/>
    <w:rsid w:val="00D270B6"/>
    <w:rsid w:val="00D2733F"/>
    <w:rsid w:val="00D31AB9"/>
    <w:rsid w:val="00D31F35"/>
    <w:rsid w:val="00D376DA"/>
    <w:rsid w:val="00D4122C"/>
    <w:rsid w:val="00D54CC2"/>
    <w:rsid w:val="00D5700B"/>
    <w:rsid w:val="00D63FEB"/>
    <w:rsid w:val="00D6744C"/>
    <w:rsid w:val="00D67BDB"/>
    <w:rsid w:val="00D75865"/>
    <w:rsid w:val="00D917D6"/>
    <w:rsid w:val="00D94DE8"/>
    <w:rsid w:val="00DA0E73"/>
    <w:rsid w:val="00DA10F5"/>
    <w:rsid w:val="00DA303D"/>
    <w:rsid w:val="00DA4E64"/>
    <w:rsid w:val="00DB24EE"/>
    <w:rsid w:val="00DB296C"/>
    <w:rsid w:val="00DB2CEA"/>
    <w:rsid w:val="00DB5562"/>
    <w:rsid w:val="00DB6AEA"/>
    <w:rsid w:val="00DD1705"/>
    <w:rsid w:val="00DD26BD"/>
    <w:rsid w:val="00DD2824"/>
    <w:rsid w:val="00DE2993"/>
    <w:rsid w:val="00DF0167"/>
    <w:rsid w:val="00DF7400"/>
    <w:rsid w:val="00E06F74"/>
    <w:rsid w:val="00E11578"/>
    <w:rsid w:val="00E2799F"/>
    <w:rsid w:val="00E32FB7"/>
    <w:rsid w:val="00E357D8"/>
    <w:rsid w:val="00E47DD7"/>
    <w:rsid w:val="00E55164"/>
    <w:rsid w:val="00E5563C"/>
    <w:rsid w:val="00E626A6"/>
    <w:rsid w:val="00E67E7F"/>
    <w:rsid w:val="00E74305"/>
    <w:rsid w:val="00E77EDD"/>
    <w:rsid w:val="00E85214"/>
    <w:rsid w:val="00E92BE0"/>
    <w:rsid w:val="00E971EB"/>
    <w:rsid w:val="00EA042D"/>
    <w:rsid w:val="00EA1D3C"/>
    <w:rsid w:val="00EC1273"/>
    <w:rsid w:val="00ED6381"/>
    <w:rsid w:val="00ED68A4"/>
    <w:rsid w:val="00EE3AC5"/>
    <w:rsid w:val="00EE7102"/>
    <w:rsid w:val="00EF134A"/>
    <w:rsid w:val="00EF5A3B"/>
    <w:rsid w:val="00F05872"/>
    <w:rsid w:val="00F06BE0"/>
    <w:rsid w:val="00F16ADB"/>
    <w:rsid w:val="00F16DD4"/>
    <w:rsid w:val="00F174D1"/>
    <w:rsid w:val="00F1765F"/>
    <w:rsid w:val="00F206B2"/>
    <w:rsid w:val="00F217D3"/>
    <w:rsid w:val="00F21BD1"/>
    <w:rsid w:val="00F40A3F"/>
    <w:rsid w:val="00F52743"/>
    <w:rsid w:val="00F60390"/>
    <w:rsid w:val="00F60975"/>
    <w:rsid w:val="00F63F90"/>
    <w:rsid w:val="00F675F5"/>
    <w:rsid w:val="00F8531B"/>
    <w:rsid w:val="00F87633"/>
    <w:rsid w:val="00F9265F"/>
    <w:rsid w:val="00F95008"/>
    <w:rsid w:val="00F9544D"/>
    <w:rsid w:val="00FB0079"/>
    <w:rsid w:val="00FB0F87"/>
    <w:rsid w:val="00FC1021"/>
    <w:rsid w:val="00FC34A1"/>
    <w:rsid w:val="00FC7D73"/>
    <w:rsid w:val="00FD12EC"/>
    <w:rsid w:val="00FE2114"/>
    <w:rsid w:val="00FE6A7C"/>
    <w:rsid w:val="00FF624E"/>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96D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164"/>
  </w:style>
  <w:style w:type="paragraph" w:styleId="Heading1">
    <w:name w:val="heading 1"/>
    <w:basedOn w:val="Normal"/>
    <w:next w:val="Normal"/>
    <w:link w:val="Heading1Char"/>
    <w:uiPriority w:val="9"/>
    <w:qFormat/>
    <w:rsid w:val="001318A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18A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B500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B500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531B"/>
    <w:pPr>
      <w:ind w:left="720"/>
      <w:contextualSpacing/>
    </w:pPr>
  </w:style>
  <w:style w:type="character" w:styleId="Hyperlink">
    <w:name w:val="Hyperlink"/>
    <w:basedOn w:val="DefaultParagraphFont"/>
    <w:uiPriority w:val="99"/>
    <w:unhideWhenUsed/>
    <w:rsid w:val="00F8531B"/>
    <w:rPr>
      <w:color w:val="0563C1" w:themeColor="hyperlink"/>
      <w:u w:val="single"/>
    </w:rPr>
  </w:style>
  <w:style w:type="paragraph" w:styleId="BalloonText">
    <w:name w:val="Balloon Text"/>
    <w:basedOn w:val="Normal"/>
    <w:link w:val="BalloonTextChar"/>
    <w:uiPriority w:val="99"/>
    <w:semiHidden/>
    <w:unhideWhenUsed/>
    <w:rsid w:val="006E61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E6185"/>
    <w:rPr>
      <w:rFonts w:ascii="Lucida Grande" w:hAnsi="Lucida Grande"/>
      <w:sz w:val="18"/>
      <w:szCs w:val="18"/>
    </w:rPr>
  </w:style>
  <w:style w:type="character" w:styleId="CommentReference">
    <w:name w:val="annotation reference"/>
    <w:basedOn w:val="DefaultParagraphFont"/>
    <w:uiPriority w:val="99"/>
    <w:semiHidden/>
    <w:unhideWhenUsed/>
    <w:rsid w:val="006E6185"/>
    <w:rPr>
      <w:sz w:val="18"/>
      <w:szCs w:val="18"/>
    </w:rPr>
  </w:style>
  <w:style w:type="paragraph" w:styleId="CommentText">
    <w:name w:val="annotation text"/>
    <w:basedOn w:val="Normal"/>
    <w:link w:val="CommentTextChar"/>
    <w:uiPriority w:val="99"/>
    <w:unhideWhenUsed/>
    <w:rsid w:val="006E6185"/>
    <w:pPr>
      <w:spacing w:line="240" w:lineRule="auto"/>
    </w:pPr>
    <w:rPr>
      <w:sz w:val="24"/>
      <w:szCs w:val="24"/>
    </w:rPr>
  </w:style>
  <w:style w:type="character" w:customStyle="1" w:styleId="CommentTextChar">
    <w:name w:val="Comment Text Char"/>
    <w:basedOn w:val="DefaultParagraphFont"/>
    <w:link w:val="CommentText"/>
    <w:uiPriority w:val="99"/>
    <w:rsid w:val="006E6185"/>
    <w:rPr>
      <w:sz w:val="24"/>
      <w:szCs w:val="24"/>
    </w:rPr>
  </w:style>
  <w:style w:type="paragraph" w:styleId="CommentSubject">
    <w:name w:val="annotation subject"/>
    <w:basedOn w:val="CommentText"/>
    <w:next w:val="CommentText"/>
    <w:link w:val="CommentSubjectChar"/>
    <w:uiPriority w:val="99"/>
    <w:semiHidden/>
    <w:unhideWhenUsed/>
    <w:rsid w:val="006E6185"/>
    <w:rPr>
      <w:b/>
      <w:bCs/>
      <w:sz w:val="20"/>
      <w:szCs w:val="20"/>
    </w:rPr>
  </w:style>
  <w:style w:type="character" w:customStyle="1" w:styleId="CommentSubjectChar">
    <w:name w:val="Comment Subject Char"/>
    <w:basedOn w:val="CommentTextChar"/>
    <w:link w:val="CommentSubject"/>
    <w:uiPriority w:val="99"/>
    <w:semiHidden/>
    <w:rsid w:val="006E6185"/>
    <w:rPr>
      <w:b/>
      <w:bCs/>
      <w:sz w:val="20"/>
      <w:szCs w:val="20"/>
    </w:rPr>
  </w:style>
  <w:style w:type="character" w:customStyle="1" w:styleId="Heading1Char">
    <w:name w:val="Heading 1 Char"/>
    <w:basedOn w:val="DefaultParagraphFont"/>
    <w:link w:val="Heading1"/>
    <w:uiPriority w:val="9"/>
    <w:rsid w:val="001318A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318A5"/>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1318A5"/>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6E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6EDE"/>
    <w:rPr>
      <w:rFonts w:ascii="Calibri" w:hAnsi="Calibri" w:cs="Calibri"/>
      <w:noProof/>
      <w:lang w:val="en-US"/>
    </w:rPr>
  </w:style>
  <w:style w:type="paragraph" w:customStyle="1" w:styleId="EndNoteBibliography">
    <w:name w:val="EndNote Bibliography"/>
    <w:basedOn w:val="Normal"/>
    <w:link w:val="EndNoteBibliographyChar"/>
    <w:rsid w:val="008F6E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6EDE"/>
    <w:rPr>
      <w:rFonts w:ascii="Calibri" w:hAnsi="Calibri" w:cs="Calibri"/>
      <w:noProof/>
      <w:lang w:val="en-US"/>
    </w:rPr>
  </w:style>
  <w:style w:type="character" w:customStyle="1" w:styleId="Heading3Char">
    <w:name w:val="Heading 3 Char"/>
    <w:basedOn w:val="DefaultParagraphFont"/>
    <w:link w:val="Heading3"/>
    <w:uiPriority w:val="9"/>
    <w:rsid w:val="005B50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B5008"/>
    <w:rPr>
      <w:rFonts w:asciiTheme="majorHAnsi" w:eastAsiaTheme="majorEastAsia" w:hAnsiTheme="majorHAnsi" w:cstheme="majorBidi"/>
      <w:i/>
      <w:iCs/>
      <w:color w:val="2E74B5" w:themeColor="accent1" w:themeShade="BF"/>
    </w:rPr>
  </w:style>
  <w:style w:type="paragraph" w:styleId="Revision">
    <w:name w:val="Revision"/>
    <w:hidden/>
    <w:uiPriority w:val="99"/>
    <w:semiHidden/>
    <w:rsid w:val="00B7454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164"/>
  </w:style>
  <w:style w:type="paragraph" w:styleId="Heading1">
    <w:name w:val="heading 1"/>
    <w:basedOn w:val="Normal"/>
    <w:next w:val="Normal"/>
    <w:link w:val="Heading1Char"/>
    <w:uiPriority w:val="9"/>
    <w:qFormat/>
    <w:rsid w:val="001318A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18A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B500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B500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531B"/>
    <w:pPr>
      <w:ind w:left="720"/>
      <w:contextualSpacing/>
    </w:pPr>
  </w:style>
  <w:style w:type="character" w:styleId="Hyperlink">
    <w:name w:val="Hyperlink"/>
    <w:basedOn w:val="DefaultParagraphFont"/>
    <w:uiPriority w:val="99"/>
    <w:unhideWhenUsed/>
    <w:rsid w:val="00F8531B"/>
    <w:rPr>
      <w:color w:val="0563C1" w:themeColor="hyperlink"/>
      <w:u w:val="single"/>
    </w:rPr>
  </w:style>
  <w:style w:type="paragraph" w:styleId="BalloonText">
    <w:name w:val="Balloon Text"/>
    <w:basedOn w:val="Normal"/>
    <w:link w:val="BalloonTextChar"/>
    <w:uiPriority w:val="99"/>
    <w:semiHidden/>
    <w:unhideWhenUsed/>
    <w:rsid w:val="006E61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E6185"/>
    <w:rPr>
      <w:rFonts w:ascii="Lucida Grande" w:hAnsi="Lucida Grande"/>
      <w:sz w:val="18"/>
      <w:szCs w:val="18"/>
    </w:rPr>
  </w:style>
  <w:style w:type="character" w:styleId="CommentReference">
    <w:name w:val="annotation reference"/>
    <w:basedOn w:val="DefaultParagraphFont"/>
    <w:uiPriority w:val="99"/>
    <w:semiHidden/>
    <w:unhideWhenUsed/>
    <w:rsid w:val="006E6185"/>
    <w:rPr>
      <w:sz w:val="18"/>
      <w:szCs w:val="18"/>
    </w:rPr>
  </w:style>
  <w:style w:type="paragraph" w:styleId="CommentText">
    <w:name w:val="annotation text"/>
    <w:basedOn w:val="Normal"/>
    <w:link w:val="CommentTextChar"/>
    <w:uiPriority w:val="99"/>
    <w:unhideWhenUsed/>
    <w:rsid w:val="006E6185"/>
    <w:pPr>
      <w:spacing w:line="240" w:lineRule="auto"/>
    </w:pPr>
    <w:rPr>
      <w:sz w:val="24"/>
      <w:szCs w:val="24"/>
    </w:rPr>
  </w:style>
  <w:style w:type="character" w:customStyle="1" w:styleId="CommentTextChar">
    <w:name w:val="Comment Text Char"/>
    <w:basedOn w:val="DefaultParagraphFont"/>
    <w:link w:val="CommentText"/>
    <w:uiPriority w:val="99"/>
    <w:rsid w:val="006E6185"/>
    <w:rPr>
      <w:sz w:val="24"/>
      <w:szCs w:val="24"/>
    </w:rPr>
  </w:style>
  <w:style w:type="paragraph" w:styleId="CommentSubject">
    <w:name w:val="annotation subject"/>
    <w:basedOn w:val="CommentText"/>
    <w:next w:val="CommentText"/>
    <w:link w:val="CommentSubjectChar"/>
    <w:uiPriority w:val="99"/>
    <w:semiHidden/>
    <w:unhideWhenUsed/>
    <w:rsid w:val="006E6185"/>
    <w:rPr>
      <w:b/>
      <w:bCs/>
      <w:sz w:val="20"/>
      <w:szCs w:val="20"/>
    </w:rPr>
  </w:style>
  <w:style w:type="character" w:customStyle="1" w:styleId="CommentSubjectChar">
    <w:name w:val="Comment Subject Char"/>
    <w:basedOn w:val="CommentTextChar"/>
    <w:link w:val="CommentSubject"/>
    <w:uiPriority w:val="99"/>
    <w:semiHidden/>
    <w:rsid w:val="006E6185"/>
    <w:rPr>
      <w:b/>
      <w:bCs/>
      <w:sz w:val="20"/>
      <w:szCs w:val="20"/>
    </w:rPr>
  </w:style>
  <w:style w:type="character" w:customStyle="1" w:styleId="Heading1Char">
    <w:name w:val="Heading 1 Char"/>
    <w:basedOn w:val="DefaultParagraphFont"/>
    <w:link w:val="Heading1"/>
    <w:uiPriority w:val="9"/>
    <w:rsid w:val="001318A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318A5"/>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1318A5"/>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6E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6EDE"/>
    <w:rPr>
      <w:rFonts w:ascii="Calibri" w:hAnsi="Calibri" w:cs="Calibri"/>
      <w:noProof/>
      <w:lang w:val="en-US"/>
    </w:rPr>
  </w:style>
  <w:style w:type="paragraph" w:customStyle="1" w:styleId="EndNoteBibliography">
    <w:name w:val="EndNote Bibliography"/>
    <w:basedOn w:val="Normal"/>
    <w:link w:val="EndNoteBibliographyChar"/>
    <w:rsid w:val="008F6E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6EDE"/>
    <w:rPr>
      <w:rFonts w:ascii="Calibri" w:hAnsi="Calibri" w:cs="Calibri"/>
      <w:noProof/>
      <w:lang w:val="en-US"/>
    </w:rPr>
  </w:style>
  <w:style w:type="character" w:customStyle="1" w:styleId="Heading3Char">
    <w:name w:val="Heading 3 Char"/>
    <w:basedOn w:val="DefaultParagraphFont"/>
    <w:link w:val="Heading3"/>
    <w:uiPriority w:val="9"/>
    <w:rsid w:val="005B50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B5008"/>
    <w:rPr>
      <w:rFonts w:asciiTheme="majorHAnsi" w:eastAsiaTheme="majorEastAsia" w:hAnsiTheme="majorHAnsi" w:cstheme="majorBidi"/>
      <w:i/>
      <w:iCs/>
      <w:color w:val="2E74B5" w:themeColor="accent1" w:themeShade="BF"/>
    </w:rPr>
  </w:style>
  <w:style w:type="paragraph" w:styleId="Revision">
    <w:name w:val="Revision"/>
    <w:hidden/>
    <w:uiPriority w:val="99"/>
    <w:semiHidden/>
    <w:rsid w:val="00B7454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tina.akesson@med.lu.se" TargetMode="External"/><Relationship Id="rId13" Type="http://schemas.openxmlformats.org/officeDocument/2006/relationships/hyperlink" Target="http://fragilityfracturenetwork.org/global-regions/" TargetMode="External"/><Relationship Id="rId18" Type="http://schemas.openxmlformats.org/officeDocument/2006/relationships/hyperlink" Target="http://www.2million2many.org/" TargetMode="External"/><Relationship Id="rId3" Type="http://schemas.openxmlformats.org/officeDocument/2006/relationships/styles" Target="styles.xml"/><Relationship Id="rId21" Type="http://schemas.openxmlformats.org/officeDocument/2006/relationships/hyperlink" Target="http://fragilityfracturenetwork.org/our-organisation/about-the-ffn/" TargetMode="External"/><Relationship Id="rId7" Type="http://schemas.openxmlformats.org/officeDocument/2006/relationships/hyperlink" Target="mailto:paul.mitchell@synthesismedical.com" TargetMode="External"/><Relationship Id="rId12" Type="http://schemas.openxmlformats.org/officeDocument/2006/relationships/hyperlink" Target="mailto:mschneider@iofbonehealth.org" TargetMode="External"/><Relationship Id="rId17" Type="http://schemas.openxmlformats.org/officeDocument/2006/relationships/hyperlink" Target="http://endocrinenews.endocrine.org/fracture-liaison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bha.org/fpc" TargetMode="External"/><Relationship Id="rId20" Type="http://schemas.openxmlformats.org/officeDocument/2006/relationships/hyperlink" Target="http://www.sots.nu/frakturregistre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irtan.ganda@sydney.edu.a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bha.org/" TargetMode="External"/><Relationship Id="rId23" Type="http://schemas.openxmlformats.org/officeDocument/2006/relationships/hyperlink" Target="http://www.anzhfr.org/" TargetMode="External"/><Relationship Id="rId10" Type="http://schemas.openxmlformats.org/officeDocument/2006/relationships/hyperlink" Target="mailto:cc@mrc.soton.ac.uk" TargetMode="External"/><Relationship Id="rId19" Type="http://schemas.openxmlformats.org/officeDocument/2006/relationships/hyperlink" Target="https://nz.news.yahoo.com/top-stories/a/32034302/acc-wants-to-reduce-falls-by-older-people/" TargetMode="External"/><Relationship Id="rId4" Type="http://schemas.microsoft.com/office/2007/relationships/stylesWithEffects" Target="stylesWithEffects.xml"/><Relationship Id="rId9" Type="http://schemas.openxmlformats.org/officeDocument/2006/relationships/hyperlink" Target="mailto:cyrus.cooper@ndorms.ox.ac.uk" TargetMode="External"/><Relationship Id="rId14" Type="http://schemas.openxmlformats.org/officeDocument/2006/relationships/hyperlink" Target="http://www.osteoporosis.ca/fls/" TargetMode="External"/><Relationship Id="rId22" Type="http://schemas.openxmlformats.org/officeDocument/2006/relationships/hyperlink" Target="http://www.nhfd.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775F4-C44E-456A-9C36-79706CEFE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3687</Words>
  <Characters>135021</Characters>
  <Application>Microsoft Office Word</Application>
  <DocSecurity>4</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Mitchell</dc:creator>
  <cp:lastModifiedBy>Karen Drake</cp:lastModifiedBy>
  <cp:revision>2</cp:revision>
  <dcterms:created xsi:type="dcterms:W3CDTF">2017-01-17T08:51:00Z</dcterms:created>
  <dcterms:modified xsi:type="dcterms:W3CDTF">2017-01-17T08:51:00Z</dcterms:modified>
</cp:coreProperties>
</file>